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r>
        <w:tab/>
        <w:t xml:space="preserve">  NIM.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38324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PEMBANGUNAN WEBSITE EDUKASI DAN PROMOSI  KARYA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5E679"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1CDB7"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5F997BDB" w:rsidR="00CB144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48F94BD6">
                <wp:simplePos x="0" y="0"/>
                <wp:positionH relativeFrom="margin">
                  <wp:posOffset>1470206</wp:posOffset>
                </wp:positionH>
                <wp:positionV relativeFrom="page">
                  <wp:posOffset>828611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S</w:t>
                            </w:r>
                            <w:r>
                              <w:rPr>
                                <w:u w:val="single"/>
                                <w:lang w:val="en-ID"/>
                              </w:rPr>
                              <w:t>.Kom</w:t>
                            </w:r>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115.75pt;margin-top:652.4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S</w:t>
                      </w:r>
                      <w:r>
                        <w:rPr>
                          <w:u w:val="single"/>
                          <w:lang w:val="en-ID"/>
                        </w:rPr>
                        <w:t>.Kom</w:t>
                      </w:r>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v:textbox>
                <w10:wrap anchorx="margin" anchory="page"/>
              </v:shape>
            </w:pict>
          </mc:Fallback>
        </mc:AlternateContent>
      </w:r>
    </w:p>
    <w:p w14:paraId="0F3EC3FC" w14:textId="00DB4783" w:rsidR="009E3B5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4384" behindDoc="1" locked="0" layoutInCell="1" allowOverlap="1" wp14:anchorId="5DE670D6" wp14:editId="4D48C2D0">
                <wp:simplePos x="0" y="0"/>
                <wp:positionH relativeFrom="page">
                  <wp:posOffset>734060</wp:posOffset>
                </wp:positionH>
                <wp:positionV relativeFrom="paragraph">
                  <wp:posOffset>209550</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1" type="#_x0000_t202" style="position:absolute;left:0;text-align:left;margin-left:57.8pt;margin-top:16.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2A04B2A2">
                <wp:simplePos x="0" y="0"/>
                <wp:positionH relativeFrom="margin">
                  <wp:posOffset>3644538</wp:posOffset>
                </wp:positionH>
                <wp:positionV relativeFrom="paragraph">
                  <wp:posOffset>123008</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2" type="#_x0000_t202" style="position:absolute;left:0;text-align:left;margin-left:286.95pt;margin-top:9.7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38324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38324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38324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38324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26926491" w14:textId="116FBFE0" w:rsidR="00F27889"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383242" w:history="1">
            <w:r w:rsidR="00F27889" w:rsidRPr="00951207">
              <w:rPr>
                <w:rStyle w:val="Hyperlink"/>
                <w:noProof/>
              </w:rPr>
              <w:t>LEMBAR PENGESAHAN</w:t>
            </w:r>
            <w:r w:rsidR="00F27889">
              <w:rPr>
                <w:noProof/>
                <w:webHidden/>
              </w:rPr>
              <w:tab/>
            </w:r>
            <w:r w:rsidR="00F27889">
              <w:rPr>
                <w:noProof/>
                <w:webHidden/>
              </w:rPr>
              <w:fldChar w:fldCharType="begin"/>
            </w:r>
            <w:r w:rsidR="00F27889">
              <w:rPr>
                <w:noProof/>
                <w:webHidden/>
              </w:rPr>
              <w:instrText xml:space="preserve"> PAGEREF _Toc83383242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5928D70F" w14:textId="6AD472E1"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3" w:history="1">
            <w:r w:rsidR="00F27889" w:rsidRPr="00951207">
              <w:rPr>
                <w:rStyle w:val="Hyperlink"/>
                <w:b/>
                <w:noProof/>
                <w:lang w:val="id-ID"/>
              </w:rPr>
              <w:t>LEMBAR PERNYATAAN KEASLIAN</w:t>
            </w:r>
            <w:r w:rsidR="00F27889">
              <w:rPr>
                <w:noProof/>
                <w:webHidden/>
              </w:rPr>
              <w:tab/>
            </w:r>
            <w:r w:rsidR="00F27889">
              <w:rPr>
                <w:noProof/>
                <w:webHidden/>
              </w:rPr>
              <w:fldChar w:fldCharType="begin"/>
            </w:r>
            <w:r w:rsidR="00F27889">
              <w:rPr>
                <w:noProof/>
                <w:webHidden/>
              </w:rPr>
              <w:instrText xml:space="preserve"> PAGEREF _Toc83383243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0ECF36C4" w14:textId="0BE1FA1A"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4" w:history="1">
            <w:r w:rsidR="00F27889" w:rsidRPr="00951207">
              <w:rPr>
                <w:rStyle w:val="Hyperlink"/>
                <w:b/>
                <w:noProof/>
                <w:lang w:val="id-ID"/>
              </w:rPr>
              <w:t>KATA PENGANTAR</w:t>
            </w:r>
            <w:r w:rsidR="00F27889">
              <w:rPr>
                <w:noProof/>
                <w:webHidden/>
              </w:rPr>
              <w:tab/>
            </w:r>
            <w:r w:rsidR="00F27889">
              <w:rPr>
                <w:noProof/>
                <w:webHidden/>
              </w:rPr>
              <w:fldChar w:fldCharType="begin"/>
            </w:r>
            <w:r w:rsidR="00F27889">
              <w:rPr>
                <w:noProof/>
                <w:webHidden/>
              </w:rPr>
              <w:instrText xml:space="preserve"> PAGEREF _Toc83383244 \h </w:instrText>
            </w:r>
            <w:r w:rsidR="00F27889">
              <w:rPr>
                <w:noProof/>
                <w:webHidden/>
              </w:rPr>
            </w:r>
            <w:r w:rsidR="00F27889">
              <w:rPr>
                <w:noProof/>
                <w:webHidden/>
              </w:rPr>
              <w:fldChar w:fldCharType="separate"/>
            </w:r>
            <w:r w:rsidR="00F27889">
              <w:rPr>
                <w:noProof/>
                <w:webHidden/>
              </w:rPr>
              <w:t>iii</w:t>
            </w:r>
            <w:r w:rsidR="00F27889">
              <w:rPr>
                <w:noProof/>
                <w:webHidden/>
              </w:rPr>
              <w:fldChar w:fldCharType="end"/>
            </w:r>
          </w:hyperlink>
        </w:p>
        <w:p w14:paraId="3E74A84A" w14:textId="61263584"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5" w:history="1">
            <w:r w:rsidR="00F27889" w:rsidRPr="00951207">
              <w:rPr>
                <w:rStyle w:val="Hyperlink"/>
                <w:b/>
                <w:noProof/>
                <w:lang w:val="id-ID"/>
              </w:rPr>
              <w:t>ABSTRAK</w:t>
            </w:r>
            <w:r w:rsidR="00F27889">
              <w:rPr>
                <w:noProof/>
                <w:webHidden/>
              </w:rPr>
              <w:tab/>
            </w:r>
            <w:r w:rsidR="00F27889">
              <w:rPr>
                <w:noProof/>
                <w:webHidden/>
              </w:rPr>
              <w:fldChar w:fldCharType="begin"/>
            </w:r>
            <w:r w:rsidR="00F27889">
              <w:rPr>
                <w:noProof/>
                <w:webHidden/>
              </w:rPr>
              <w:instrText xml:space="preserve"> PAGEREF _Toc83383245 \h </w:instrText>
            </w:r>
            <w:r w:rsidR="00F27889">
              <w:rPr>
                <w:noProof/>
                <w:webHidden/>
              </w:rPr>
            </w:r>
            <w:r w:rsidR="00F27889">
              <w:rPr>
                <w:noProof/>
                <w:webHidden/>
              </w:rPr>
              <w:fldChar w:fldCharType="separate"/>
            </w:r>
            <w:r w:rsidR="00F27889">
              <w:rPr>
                <w:noProof/>
                <w:webHidden/>
              </w:rPr>
              <w:t>4</w:t>
            </w:r>
            <w:r w:rsidR="00F27889">
              <w:rPr>
                <w:noProof/>
                <w:webHidden/>
              </w:rPr>
              <w:fldChar w:fldCharType="end"/>
            </w:r>
          </w:hyperlink>
        </w:p>
        <w:p w14:paraId="1C68E35F" w14:textId="0ECF4512"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6" w:history="1">
            <w:r w:rsidR="00F27889" w:rsidRPr="00951207">
              <w:rPr>
                <w:rStyle w:val="Hyperlink"/>
                <w:noProof/>
              </w:rPr>
              <w:t>DAFTAR ISI</w:t>
            </w:r>
            <w:r w:rsidR="00F27889">
              <w:rPr>
                <w:noProof/>
                <w:webHidden/>
              </w:rPr>
              <w:tab/>
            </w:r>
            <w:r w:rsidR="00F27889">
              <w:rPr>
                <w:noProof/>
                <w:webHidden/>
              </w:rPr>
              <w:fldChar w:fldCharType="begin"/>
            </w:r>
            <w:r w:rsidR="00F27889">
              <w:rPr>
                <w:noProof/>
                <w:webHidden/>
              </w:rPr>
              <w:instrText xml:space="preserve"> PAGEREF _Toc83383246 \h </w:instrText>
            </w:r>
            <w:r w:rsidR="00F27889">
              <w:rPr>
                <w:noProof/>
                <w:webHidden/>
              </w:rPr>
            </w:r>
            <w:r w:rsidR="00F27889">
              <w:rPr>
                <w:noProof/>
                <w:webHidden/>
              </w:rPr>
              <w:fldChar w:fldCharType="separate"/>
            </w:r>
            <w:r w:rsidR="00F27889">
              <w:rPr>
                <w:noProof/>
                <w:webHidden/>
              </w:rPr>
              <w:t>5</w:t>
            </w:r>
            <w:r w:rsidR="00F27889">
              <w:rPr>
                <w:noProof/>
                <w:webHidden/>
              </w:rPr>
              <w:fldChar w:fldCharType="end"/>
            </w:r>
          </w:hyperlink>
        </w:p>
        <w:p w14:paraId="7EE767BC" w14:textId="5C336F30"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7" w:history="1">
            <w:r w:rsidR="00F27889" w:rsidRPr="00951207">
              <w:rPr>
                <w:rStyle w:val="Hyperlink"/>
                <w:noProof/>
              </w:rPr>
              <w:t>DAFTAR GAMBAR</w:t>
            </w:r>
            <w:r w:rsidR="00F27889">
              <w:rPr>
                <w:noProof/>
                <w:webHidden/>
              </w:rPr>
              <w:tab/>
            </w:r>
            <w:r w:rsidR="00F27889">
              <w:rPr>
                <w:noProof/>
                <w:webHidden/>
              </w:rPr>
              <w:fldChar w:fldCharType="begin"/>
            </w:r>
            <w:r w:rsidR="00F27889">
              <w:rPr>
                <w:noProof/>
                <w:webHidden/>
              </w:rPr>
              <w:instrText xml:space="preserve"> PAGEREF _Toc83383247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0E83884B" w14:textId="46851570"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8" w:history="1">
            <w:r w:rsidR="00F27889" w:rsidRPr="00951207">
              <w:rPr>
                <w:rStyle w:val="Hyperlink"/>
                <w:noProof/>
              </w:rPr>
              <w:t>DAFTAR TABEL</w:t>
            </w:r>
            <w:r w:rsidR="00F27889">
              <w:rPr>
                <w:noProof/>
                <w:webHidden/>
              </w:rPr>
              <w:tab/>
            </w:r>
            <w:r w:rsidR="00F27889">
              <w:rPr>
                <w:noProof/>
                <w:webHidden/>
              </w:rPr>
              <w:fldChar w:fldCharType="begin"/>
            </w:r>
            <w:r w:rsidR="00F27889">
              <w:rPr>
                <w:noProof/>
                <w:webHidden/>
              </w:rPr>
              <w:instrText xml:space="preserve"> PAGEREF _Toc83383248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6710556C" w14:textId="60340759"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49" w:history="1">
            <w:r w:rsidR="00F27889" w:rsidRPr="00951207">
              <w:rPr>
                <w:rStyle w:val="Hyperlink"/>
                <w:b/>
                <w:noProof/>
              </w:rPr>
              <w:t>DAFTAR SINGKATAN</w:t>
            </w:r>
            <w:r w:rsidR="00F27889">
              <w:rPr>
                <w:noProof/>
                <w:webHidden/>
              </w:rPr>
              <w:tab/>
            </w:r>
            <w:r w:rsidR="00F27889">
              <w:rPr>
                <w:noProof/>
                <w:webHidden/>
              </w:rPr>
              <w:fldChar w:fldCharType="begin"/>
            </w:r>
            <w:r w:rsidR="00F27889">
              <w:rPr>
                <w:noProof/>
                <w:webHidden/>
              </w:rPr>
              <w:instrText xml:space="preserve"> PAGEREF _Toc83383249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78AA0891" w14:textId="28BB914D"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50" w:history="1">
            <w:r w:rsidR="00F27889" w:rsidRPr="00951207">
              <w:rPr>
                <w:rStyle w:val="Hyperlink"/>
                <w:noProof/>
              </w:rPr>
              <w:t>DAFTAR SIMBOL</w:t>
            </w:r>
            <w:r w:rsidR="00F27889">
              <w:rPr>
                <w:noProof/>
                <w:webHidden/>
              </w:rPr>
              <w:tab/>
            </w:r>
            <w:r w:rsidR="00F27889">
              <w:rPr>
                <w:noProof/>
                <w:webHidden/>
              </w:rPr>
              <w:fldChar w:fldCharType="begin"/>
            </w:r>
            <w:r w:rsidR="00F27889">
              <w:rPr>
                <w:noProof/>
                <w:webHidden/>
              </w:rPr>
              <w:instrText xml:space="preserve"> PAGEREF _Toc83383250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2E1797F1" w14:textId="643605C8"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51" w:history="1">
            <w:r w:rsidR="00F27889" w:rsidRPr="00951207">
              <w:rPr>
                <w:rStyle w:val="Hyperlink"/>
                <w:b/>
                <w:noProof/>
              </w:rPr>
              <w:t>BAB I PENDAHULUAN</w:t>
            </w:r>
            <w:r w:rsidR="00F27889">
              <w:rPr>
                <w:noProof/>
                <w:webHidden/>
              </w:rPr>
              <w:tab/>
            </w:r>
            <w:r w:rsidR="00F27889">
              <w:rPr>
                <w:noProof/>
                <w:webHidden/>
              </w:rPr>
              <w:fldChar w:fldCharType="begin"/>
            </w:r>
            <w:r w:rsidR="00F27889">
              <w:rPr>
                <w:noProof/>
                <w:webHidden/>
              </w:rPr>
              <w:instrText xml:space="preserve"> PAGEREF _Toc83383251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5A2CB65E" w14:textId="0C008D59"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52" w:history="1">
            <w:r w:rsidR="00F27889" w:rsidRPr="00951207">
              <w:rPr>
                <w:rStyle w:val="Hyperlink"/>
                <w:bCs/>
                <w:noProof/>
                <w14:scene3d>
                  <w14:camera w14:prst="orthographicFront"/>
                  <w14:lightRig w14:rig="threePt" w14:dir="t">
                    <w14:rot w14:lat="0" w14:lon="0" w14:rev="0"/>
                  </w14:lightRig>
                </w14:scene3d>
              </w:rPr>
              <w:t>1.1</w:t>
            </w:r>
            <w:r w:rsidR="00F27889">
              <w:rPr>
                <w:rFonts w:asciiTheme="minorHAnsi" w:eastAsiaTheme="minorEastAsia" w:hAnsiTheme="minorHAnsi" w:cstheme="minorBidi"/>
                <w:noProof/>
                <w:sz w:val="22"/>
                <w:szCs w:val="22"/>
              </w:rPr>
              <w:tab/>
            </w:r>
            <w:r w:rsidR="00F27889" w:rsidRPr="00951207">
              <w:rPr>
                <w:rStyle w:val="Hyperlink"/>
                <w:noProof/>
              </w:rPr>
              <w:t>Latar Belakang Masalah</w:t>
            </w:r>
            <w:r w:rsidR="00F27889">
              <w:rPr>
                <w:noProof/>
                <w:webHidden/>
              </w:rPr>
              <w:tab/>
            </w:r>
            <w:r w:rsidR="00F27889">
              <w:rPr>
                <w:noProof/>
                <w:webHidden/>
              </w:rPr>
              <w:fldChar w:fldCharType="begin"/>
            </w:r>
            <w:r w:rsidR="00F27889">
              <w:rPr>
                <w:noProof/>
                <w:webHidden/>
              </w:rPr>
              <w:instrText xml:space="preserve"> PAGEREF _Toc83383252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005D085F" w14:textId="645F945C"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53" w:history="1">
            <w:r w:rsidR="00F27889" w:rsidRPr="00951207">
              <w:rPr>
                <w:rStyle w:val="Hyperlink"/>
                <w:bCs/>
                <w:noProof/>
                <w14:scene3d>
                  <w14:camera w14:prst="orthographicFront"/>
                  <w14:lightRig w14:rig="threePt" w14:dir="t">
                    <w14:rot w14:lat="0" w14:lon="0" w14:rev="0"/>
                  </w14:lightRig>
                </w14:scene3d>
              </w:rPr>
              <w:t>1.2</w:t>
            </w:r>
            <w:r w:rsidR="00F27889">
              <w:rPr>
                <w:rFonts w:asciiTheme="minorHAnsi" w:eastAsiaTheme="minorEastAsia" w:hAnsiTheme="minorHAnsi" w:cstheme="minorBidi"/>
                <w:noProof/>
                <w:sz w:val="22"/>
                <w:szCs w:val="22"/>
              </w:rPr>
              <w:tab/>
            </w:r>
            <w:r w:rsidR="00F27889" w:rsidRPr="00951207">
              <w:rPr>
                <w:rStyle w:val="Hyperlink"/>
                <w:noProof/>
              </w:rPr>
              <w:t>Identifikasi Masalah</w:t>
            </w:r>
            <w:r w:rsidR="00F27889">
              <w:rPr>
                <w:noProof/>
                <w:webHidden/>
              </w:rPr>
              <w:tab/>
            </w:r>
            <w:r w:rsidR="00F27889">
              <w:rPr>
                <w:noProof/>
                <w:webHidden/>
              </w:rPr>
              <w:fldChar w:fldCharType="begin"/>
            </w:r>
            <w:r w:rsidR="00F27889">
              <w:rPr>
                <w:noProof/>
                <w:webHidden/>
              </w:rPr>
              <w:instrText xml:space="preserve"> PAGEREF _Toc83383253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0C16DE49" w14:textId="7BD37E83"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54" w:history="1">
            <w:r w:rsidR="00F27889" w:rsidRPr="00951207">
              <w:rPr>
                <w:rStyle w:val="Hyperlink"/>
                <w:bCs/>
                <w:noProof/>
                <w14:scene3d>
                  <w14:camera w14:prst="orthographicFront"/>
                  <w14:lightRig w14:rig="threePt" w14:dir="t">
                    <w14:rot w14:lat="0" w14:lon="0" w14:rev="0"/>
                  </w14:lightRig>
                </w14:scene3d>
              </w:rPr>
              <w:t>1.3</w:t>
            </w:r>
            <w:r w:rsidR="00F27889">
              <w:rPr>
                <w:rFonts w:asciiTheme="minorHAnsi" w:eastAsiaTheme="minorEastAsia" w:hAnsiTheme="minorHAnsi" w:cstheme="minorBidi"/>
                <w:noProof/>
                <w:sz w:val="22"/>
                <w:szCs w:val="22"/>
              </w:rPr>
              <w:tab/>
            </w:r>
            <w:r w:rsidR="00F27889" w:rsidRPr="00951207">
              <w:rPr>
                <w:rStyle w:val="Hyperlink"/>
                <w:noProof/>
              </w:rPr>
              <w:t>Batasan Masalah</w:t>
            </w:r>
            <w:r w:rsidR="00F27889">
              <w:rPr>
                <w:noProof/>
                <w:webHidden/>
              </w:rPr>
              <w:tab/>
            </w:r>
            <w:r w:rsidR="00F27889">
              <w:rPr>
                <w:noProof/>
                <w:webHidden/>
              </w:rPr>
              <w:fldChar w:fldCharType="begin"/>
            </w:r>
            <w:r w:rsidR="00F27889">
              <w:rPr>
                <w:noProof/>
                <w:webHidden/>
              </w:rPr>
              <w:instrText xml:space="preserve"> PAGEREF _Toc83383254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645A4BB8" w14:textId="3913FE90"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55" w:history="1">
            <w:r w:rsidR="00F27889" w:rsidRPr="00951207">
              <w:rPr>
                <w:rStyle w:val="Hyperlink"/>
                <w:bCs/>
                <w:noProof/>
              </w:rPr>
              <w:t>1.1</w:t>
            </w:r>
            <w:r w:rsidR="00F27889">
              <w:rPr>
                <w:rFonts w:asciiTheme="minorHAnsi" w:eastAsiaTheme="minorEastAsia" w:hAnsiTheme="minorHAnsi" w:cstheme="minorBidi"/>
                <w:noProof/>
                <w:sz w:val="22"/>
                <w:szCs w:val="22"/>
              </w:rPr>
              <w:tab/>
            </w:r>
            <w:r w:rsidR="00F27889" w:rsidRPr="00951207">
              <w:rPr>
                <w:rStyle w:val="Hyperlink"/>
                <w:noProof/>
              </w:rPr>
              <w:t>Maksud dan Tujuan</w:t>
            </w:r>
            <w:r w:rsidR="00F27889">
              <w:rPr>
                <w:noProof/>
                <w:webHidden/>
              </w:rPr>
              <w:tab/>
            </w:r>
            <w:r w:rsidR="00F27889">
              <w:rPr>
                <w:noProof/>
                <w:webHidden/>
              </w:rPr>
              <w:fldChar w:fldCharType="begin"/>
            </w:r>
            <w:r w:rsidR="00F27889">
              <w:rPr>
                <w:noProof/>
                <w:webHidden/>
              </w:rPr>
              <w:instrText xml:space="preserve"> PAGEREF _Toc83383255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7717B8B5" w14:textId="36865FD3"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56" w:history="1">
            <w:r w:rsidR="00F27889" w:rsidRPr="00951207">
              <w:rPr>
                <w:rStyle w:val="Hyperlink"/>
                <w:bCs/>
                <w:noProof/>
                <w:highlight w:val="lightGray"/>
              </w:rPr>
              <w:t>1.2</w:t>
            </w:r>
            <w:r w:rsidR="00F27889">
              <w:rPr>
                <w:rFonts w:asciiTheme="minorHAnsi" w:eastAsiaTheme="minorEastAsia" w:hAnsiTheme="minorHAnsi" w:cstheme="minorBidi"/>
                <w:noProof/>
                <w:sz w:val="22"/>
                <w:szCs w:val="22"/>
              </w:rPr>
              <w:tab/>
            </w:r>
            <w:r w:rsidR="00F27889" w:rsidRPr="00951207">
              <w:rPr>
                <w:rStyle w:val="Hyperlink"/>
                <w:noProof/>
                <w:highlight w:val="lightGray"/>
              </w:rPr>
              <w:t>Metodologi Kerja Praktik</w:t>
            </w:r>
            <w:r w:rsidR="00F27889">
              <w:rPr>
                <w:noProof/>
                <w:webHidden/>
              </w:rPr>
              <w:tab/>
            </w:r>
            <w:r w:rsidR="00F27889">
              <w:rPr>
                <w:noProof/>
                <w:webHidden/>
              </w:rPr>
              <w:fldChar w:fldCharType="begin"/>
            </w:r>
            <w:r w:rsidR="00F27889">
              <w:rPr>
                <w:noProof/>
                <w:webHidden/>
              </w:rPr>
              <w:instrText xml:space="preserve"> PAGEREF _Toc83383256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6415F7BB" w14:textId="2FCD9FDF"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57" w:history="1">
            <w:r w:rsidR="00F27889" w:rsidRPr="00951207">
              <w:rPr>
                <w:rStyle w:val="Hyperlink"/>
                <w:bCs/>
                <w:noProof/>
                <w14:scene3d>
                  <w14:camera w14:prst="orthographicFront"/>
                  <w14:lightRig w14:rig="threePt" w14:dir="t">
                    <w14:rot w14:lat="0" w14:lon="0" w14:rev="0"/>
                  </w14:lightRig>
                </w14:scene3d>
              </w:rPr>
              <w:t>I.5.1</w:t>
            </w:r>
            <w:r w:rsidR="00F27889">
              <w:rPr>
                <w:rFonts w:asciiTheme="minorHAnsi" w:eastAsiaTheme="minorEastAsia" w:hAnsiTheme="minorHAnsi" w:cstheme="minorBidi"/>
                <w:noProof/>
                <w:sz w:val="22"/>
                <w:szCs w:val="22"/>
              </w:rPr>
              <w:tab/>
            </w:r>
            <w:r w:rsidR="00F27889" w:rsidRPr="00951207">
              <w:rPr>
                <w:rStyle w:val="Hyperlink"/>
                <w:noProof/>
              </w:rPr>
              <w:t>Metode Pengumpulan Data</w:t>
            </w:r>
            <w:r w:rsidR="00F27889">
              <w:rPr>
                <w:noProof/>
                <w:webHidden/>
              </w:rPr>
              <w:tab/>
            </w:r>
            <w:r w:rsidR="00F27889">
              <w:rPr>
                <w:noProof/>
                <w:webHidden/>
              </w:rPr>
              <w:fldChar w:fldCharType="begin"/>
            </w:r>
            <w:r w:rsidR="00F27889">
              <w:rPr>
                <w:noProof/>
                <w:webHidden/>
              </w:rPr>
              <w:instrText xml:space="preserve"> PAGEREF _Toc83383257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39CDA410" w14:textId="076402E9"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58" w:history="1">
            <w:r w:rsidR="00F27889" w:rsidRPr="00951207">
              <w:rPr>
                <w:rStyle w:val="Hyperlink"/>
                <w:bCs/>
                <w:noProof/>
                <w14:scene3d>
                  <w14:camera w14:prst="orthographicFront"/>
                  <w14:lightRig w14:rig="threePt" w14:dir="t">
                    <w14:rot w14:lat="0" w14:lon="0" w14:rev="0"/>
                  </w14:lightRig>
                </w14:scene3d>
              </w:rPr>
              <w:t>I.5.2</w:t>
            </w:r>
            <w:r w:rsidR="00F27889">
              <w:rPr>
                <w:rFonts w:asciiTheme="minorHAnsi" w:eastAsiaTheme="minorEastAsia" w:hAnsiTheme="minorHAnsi" w:cstheme="minorBidi"/>
                <w:noProof/>
                <w:sz w:val="22"/>
                <w:szCs w:val="22"/>
              </w:rPr>
              <w:tab/>
            </w:r>
            <w:r w:rsidR="00F27889" w:rsidRPr="00951207">
              <w:rPr>
                <w:rStyle w:val="Hyperlink"/>
                <w:noProof/>
              </w:rPr>
              <w:t>Metode Pengembangan Sistem</w:t>
            </w:r>
            <w:r w:rsidR="00F27889">
              <w:rPr>
                <w:noProof/>
                <w:webHidden/>
              </w:rPr>
              <w:tab/>
            </w:r>
            <w:r w:rsidR="00F27889">
              <w:rPr>
                <w:noProof/>
                <w:webHidden/>
              </w:rPr>
              <w:fldChar w:fldCharType="begin"/>
            </w:r>
            <w:r w:rsidR="00F27889">
              <w:rPr>
                <w:noProof/>
                <w:webHidden/>
              </w:rPr>
              <w:instrText xml:space="preserve"> PAGEREF _Toc83383258 \h </w:instrText>
            </w:r>
            <w:r w:rsidR="00F27889">
              <w:rPr>
                <w:noProof/>
                <w:webHidden/>
              </w:rPr>
            </w:r>
            <w:r w:rsidR="00F27889">
              <w:rPr>
                <w:noProof/>
                <w:webHidden/>
              </w:rPr>
              <w:fldChar w:fldCharType="separate"/>
            </w:r>
            <w:r w:rsidR="00F27889">
              <w:rPr>
                <w:noProof/>
                <w:webHidden/>
              </w:rPr>
              <w:t>14</w:t>
            </w:r>
            <w:r w:rsidR="00F27889">
              <w:rPr>
                <w:noProof/>
                <w:webHidden/>
              </w:rPr>
              <w:fldChar w:fldCharType="end"/>
            </w:r>
          </w:hyperlink>
        </w:p>
        <w:p w14:paraId="211BDF91" w14:textId="308A1213"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59" w:history="1">
            <w:r w:rsidR="00F27889" w:rsidRPr="00951207">
              <w:rPr>
                <w:rStyle w:val="Hyperlink"/>
                <w:bCs/>
                <w:noProof/>
                <w14:scene3d>
                  <w14:camera w14:prst="orthographicFront"/>
                  <w14:lightRig w14:rig="threePt" w14:dir="t">
                    <w14:rot w14:lat="0" w14:lon="0" w14:rev="0"/>
                  </w14:lightRig>
                </w14:scene3d>
              </w:rPr>
              <w:t>I.5.3</w:t>
            </w:r>
            <w:r w:rsidR="00F27889">
              <w:rPr>
                <w:rFonts w:asciiTheme="minorHAnsi" w:eastAsiaTheme="minorEastAsia" w:hAnsiTheme="minorHAnsi" w:cstheme="minorBidi"/>
                <w:noProof/>
                <w:sz w:val="22"/>
                <w:szCs w:val="22"/>
              </w:rPr>
              <w:tab/>
            </w:r>
            <w:r w:rsidR="00F27889" w:rsidRPr="00951207">
              <w:rPr>
                <w:rStyle w:val="Hyperlink"/>
                <w:noProof/>
              </w:rPr>
              <w:t>Sistematika Penulisan</w:t>
            </w:r>
            <w:r w:rsidR="00F27889">
              <w:rPr>
                <w:noProof/>
                <w:webHidden/>
              </w:rPr>
              <w:tab/>
            </w:r>
            <w:r w:rsidR="00F27889">
              <w:rPr>
                <w:noProof/>
                <w:webHidden/>
              </w:rPr>
              <w:fldChar w:fldCharType="begin"/>
            </w:r>
            <w:r w:rsidR="00F27889">
              <w:rPr>
                <w:noProof/>
                <w:webHidden/>
              </w:rPr>
              <w:instrText xml:space="preserve"> PAGEREF _Toc83383259 \h </w:instrText>
            </w:r>
            <w:r w:rsidR="00F27889">
              <w:rPr>
                <w:noProof/>
                <w:webHidden/>
              </w:rPr>
            </w:r>
            <w:r w:rsidR="00F27889">
              <w:rPr>
                <w:noProof/>
                <w:webHidden/>
              </w:rPr>
              <w:fldChar w:fldCharType="separate"/>
            </w:r>
            <w:r w:rsidR="00F27889">
              <w:rPr>
                <w:noProof/>
                <w:webHidden/>
              </w:rPr>
              <w:t>16</w:t>
            </w:r>
            <w:r w:rsidR="00F27889">
              <w:rPr>
                <w:noProof/>
                <w:webHidden/>
              </w:rPr>
              <w:fldChar w:fldCharType="end"/>
            </w:r>
          </w:hyperlink>
        </w:p>
        <w:p w14:paraId="455C8AC7" w14:textId="04B7C1C1"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60" w:history="1">
            <w:r w:rsidR="00F27889" w:rsidRPr="00951207">
              <w:rPr>
                <w:rStyle w:val="Hyperlink"/>
                <w:b/>
                <w:noProof/>
              </w:rPr>
              <w:t>BAB II LANDASAN TEORI</w:t>
            </w:r>
            <w:r w:rsidR="00F27889">
              <w:rPr>
                <w:noProof/>
                <w:webHidden/>
              </w:rPr>
              <w:tab/>
            </w:r>
            <w:r w:rsidR="00F27889">
              <w:rPr>
                <w:noProof/>
                <w:webHidden/>
              </w:rPr>
              <w:fldChar w:fldCharType="begin"/>
            </w:r>
            <w:r w:rsidR="00F27889">
              <w:rPr>
                <w:noProof/>
                <w:webHidden/>
              </w:rPr>
              <w:instrText xml:space="preserve"> PAGEREF _Toc83383260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A44CA9D" w14:textId="22F81C28"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61" w:history="1">
            <w:r w:rsidR="00F27889" w:rsidRPr="00951207">
              <w:rPr>
                <w:rStyle w:val="Hyperlink"/>
                <w:noProof/>
              </w:rPr>
              <w:t>2.1.</w:t>
            </w:r>
            <w:r w:rsidR="00F27889">
              <w:rPr>
                <w:rFonts w:asciiTheme="minorHAnsi" w:eastAsiaTheme="minorEastAsia" w:hAnsiTheme="minorHAnsi" w:cstheme="minorBidi"/>
                <w:noProof/>
                <w:sz w:val="22"/>
                <w:szCs w:val="22"/>
              </w:rPr>
              <w:tab/>
            </w:r>
            <w:r w:rsidR="00F27889" w:rsidRPr="00951207">
              <w:rPr>
                <w:rStyle w:val="Hyperlink"/>
                <w:noProof/>
              </w:rPr>
              <w:t>Landasan Teori</w:t>
            </w:r>
            <w:r w:rsidR="00F27889">
              <w:rPr>
                <w:noProof/>
                <w:webHidden/>
              </w:rPr>
              <w:tab/>
            </w:r>
            <w:r w:rsidR="00F27889">
              <w:rPr>
                <w:noProof/>
                <w:webHidden/>
              </w:rPr>
              <w:fldChar w:fldCharType="begin"/>
            </w:r>
            <w:r w:rsidR="00F27889">
              <w:rPr>
                <w:noProof/>
                <w:webHidden/>
              </w:rPr>
              <w:instrText xml:space="preserve"> PAGEREF _Toc83383261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C1DA61B" w14:textId="1864CB00"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2" w:history="1">
            <w:r w:rsidR="00F27889" w:rsidRPr="00951207">
              <w:rPr>
                <w:rStyle w:val="Hyperlink"/>
                <w:b/>
                <w:bCs/>
                <w:noProof/>
              </w:rPr>
              <w:t>2.1.1</w:t>
            </w:r>
            <w:r w:rsidR="00F27889">
              <w:rPr>
                <w:rFonts w:asciiTheme="minorHAnsi" w:eastAsiaTheme="minorEastAsia" w:hAnsiTheme="minorHAnsi" w:cstheme="minorBidi"/>
                <w:noProof/>
                <w:sz w:val="22"/>
                <w:szCs w:val="22"/>
              </w:rPr>
              <w:tab/>
            </w:r>
            <w:r w:rsidR="00F27889" w:rsidRPr="00951207">
              <w:rPr>
                <w:rStyle w:val="Hyperlink"/>
                <w:b/>
                <w:bCs/>
                <w:noProof/>
              </w:rPr>
              <w:t>Definisi Website</w:t>
            </w:r>
            <w:r w:rsidR="00F27889">
              <w:rPr>
                <w:noProof/>
                <w:webHidden/>
              </w:rPr>
              <w:tab/>
            </w:r>
            <w:r w:rsidR="00F27889">
              <w:rPr>
                <w:noProof/>
                <w:webHidden/>
              </w:rPr>
              <w:fldChar w:fldCharType="begin"/>
            </w:r>
            <w:r w:rsidR="00F27889">
              <w:rPr>
                <w:noProof/>
                <w:webHidden/>
              </w:rPr>
              <w:instrText xml:space="preserve"> PAGEREF _Toc83383262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687A0EB5" w14:textId="1D810354"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3"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Basis Data</w:t>
            </w:r>
            <w:r w:rsidR="00F27889">
              <w:rPr>
                <w:noProof/>
                <w:webHidden/>
              </w:rPr>
              <w:tab/>
            </w:r>
            <w:r w:rsidR="00F27889">
              <w:rPr>
                <w:noProof/>
                <w:webHidden/>
              </w:rPr>
              <w:fldChar w:fldCharType="begin"/>
            </w:r>
            <w:r w:rsidR="00F27889">
              <w:rPr>
                <w:noProof/>
                <w:webHidden/>
              </w:rPr>
              <w:instrText xml:space="preserve"> PAGEREF _Toc83383263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2D9318BC" w14:textId="4DF71F6D"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4"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MySQL</w:t>
            </w:r>
            <w:r w:rsidR="00F27889">
              <w:rPr>
                <w:noProof/>
                <w:webHidden/>
              </w:rPr>
              <w:tab/>
            </w:r>
            <w:r w:rsidR="00F27889">
              <w:rPr>
                <w:noProof/>
                <w:webHidden/>
              </w:rPr>
              <w:fldChar w:fldCharType="begin"/>
            </w:r>
            <w:r w:rsidR="00F27889">
              <w:rPr>
                <w:noProof/>
                <w:webHidden/>
              </w:rPr>
              <w:instrText xml:space="preserve"> PAGEREF _Toc83383264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7F28BC1C" w14:textId="08631A8C"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5" w:history="1">
            <w:r w:rsidR="00F27889" w:rsidRPr="00951207">
              <w:rPr>
                <w:rStyle w:val="Hyperlink"/>
                <w:b/>
                <w:bCs/>
                <w:noProof/>
              </w:rPr>
              <w:t>2.1.4</w:t>
            </w:r>
            <w:r w:rsidR="00F27889">
              <w:rPr>
                <w:rFonts w:asciiTheme="minorHAnsi" w:eastAsiaTheme="minorEastAsia" w:hAnsiTheme="minorHAnsi" w:cstheme="minorBidi"/>
                <w:noProof/>
                <w:sz w:val="22"/>
                <w:szCs w:val="22"/>
              </w:rPr>
              <w:tab/>
            </w:r>
            <w:r w:rsidR="00F27889" w:rsidRPr="00951207">
              <w:rPr>
                <w:rStyle w:val="Hyperlink"/>
                <w:b/>
                <w:bCs/>
                <w:noProof/>
              </w:rPr>
              <w:t>Definisi PHP</w:t>
            </w:r>
            <w:r w:rsidR="00F27889">
              <w:rPr>
                <w:noProof/>
                <w:webHidden/>
              </w:rPr>
              <w:tab/>
            </w:r>
            <w:r w:rsidR="00F27889">
              <w:rPr>
                <w:noProof/>
                <w:webHidden/>
              </w:rPr>
              <w:fldChar w:fldCharType="begin"/>
            </w:r>
            <w:r w:rsidR="00F27889">
              <w:rPr>
                <w:noProof/>
                <w:webHidden/>
              </w:rPr>
              <w:instrText xml:space="preserve"> PAGEREF _Toc83383265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58C579E1" w14:textId="021F32FD"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6" w:history="1">
            <w:r w:rsidR="00F27889" w:rsidRPr="00951207">
              <w:rPr>
                <w:rStyle w:val="Hyperlink"/>
                <w:b/>
                <w:bCs/>
                <w:noProof/>
              </w:rPr>
              <w:t>2.1.5</w:t>
            </w:r>
            <w:r w:rsidR="00F27889">
              <w:rPr>
                <w:rFonts w:asciiTheme="minorHAnsi" w:eastAsiaTheme="minorEastAsia" w:hAnsiTheme="minorHAnsi" w:cstheme="minorBidi"/>
                <w:noProof/>
                <w:sz w:val="22"/>
                <w:szCs w:val="22"/>
              </w:rPr>
              <w:tab/>
            </w:r>
            <w:r w:rsidR="00F27889" w:rsidRPr="00951207">
              <w:rPr>
                <w:rStyle w:val="Hyperlink"/>
                <w:b/>
                <w:bCs/>
                <w:noProof/>
              </w:rPr>
              <w:t>Definisi Framework</w:t>
            </w:r>
            <w:r w:rsidR="00F27889">
              <w:rPr>
                <w:noProof/>
                <w:webHidden/>
              </w:rPr>
              <w:tab/>
            </w:r>
            <w:r w:rsidR="00F27889">
              <w:rPr>
                <w:noProof/>
                <w:webHidden/>
              </w:rPr>
              <w:fldChar w:fldCharType="begin"/>
            </w:r>
            <w:r w:rsidR="00F27889">
              <w:rPr>
                <w:noProof/>
                <w:webHidden/>
              </w:rPr>
              <w:instrText xml:space="preserve"> PAGEREF _Toc83383266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2AE18262" w14:textId="1C570B39"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7" w:history="1">
            <w:r w:rsidR="00F27889" w:rsidRPr="00951207">
              <w:rPr>
                <w:rStyle w:val="Hyperlink"/>
                <w:b/>
                <w:bCs/>
                <w:noProof/>
              </w:rPr>
              <w:t>2.1.6</w:t>
            </w:r>
            <w:r w:rsidR="00F27889">
              <w:rPr>
                <w:rFonts w:asciiTheme="minorHAnsi" w:eastAsiaTheme="minorEastAsia" w:hAnsiTheme="minorHAnsi" w:cstheme="minorBidi"/>
                <w:noProof/>
                <w:sz w:val="22"/>
                <w:szCs w:val="22"/>
              </w:rPr>
              <w:tab/>
            </w:r>
            <w:r w:rsidR="00F27889" w:rsidRPr="00951207">
              <w:rPr>
                <w:rStyle w:val="Hyperlink"/>
                <w:b/>
                <w:bCs/>
                <w:noProof/>
              </w:rPr>
              <w:t>Definisi CodeIgniter</w:t>
            </w:r>
            <w:r w:rsidR="00F27889">
              <w:rPr>
                <w:noProof/>
                <w:webHidden/>
              </w:rPr>
              <w:tab/>
            </w:r>
            <w:r w:rsidR="00F27889">
              <w:rPr>
                <w:noProof/>
                <w:webHidden/>
              </w:rPr>
              <w:fldChar w:fldCharType="begin"/>
            </w:r>
            <w:r w:rsidR="00F27889">
              <w:rPr>
                <w:noProof/>
                <w:webHidden/>
              </w:rPr>
              <w:instrText xml:space="preserve"> PAGEREF _Toc83383267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853B4AE" w14:textId="1D48705E"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8" w:history="1">
            <w:r w:rsidR="00F27889" w:rsidRPr="00951207">
              <w:rPr>
                <w:rStyle w:val="Hyperlink"/>
                <w:b/>
                <w:bCs/>
                <w:noProof/>
              </w:rPr>
              <w:t>2.1.7</w:t>
            </w:r>
            <w:r w:rsidR="00F27889">
              <w:rPr>
                <w:rFonts w:asciiTheme="minorHAnsi" w:eastAsiaTheme="minorEastAsia" w:hAnsiTheme="minorHAnsi" w:cstheme="minorBidi"/>
                <w:noProof/>
                <w:sz w:val="22"/>
                <w:szCs w:val="22"/>
              </w:rPr>
              <w:tab/>
            </w:r>
            <w:r w:rsidR="00F27889" w:rsidRPr="00951207">
              <w:rPr>
                <w:rStyle w:val="Hyperlink"/>
                <w:b/>
                <w:bCs/>
                <w:noProof/>
              </w:rPr>
              <w:t>Definisi API</w:t>
            </w:r>
            <w:r w:rsidR="00F27889">
              <w:rPr>
                <w:noProof/>
                <w:webHidden/>
              </w:rPr>
              <w:tab/>
            </w:r>
            <w:r w:rsidR="00F27889">
              <w:rPr>
                <w:noProof/>
                <w:webHidden/>
              </w:rPr>
              <w:fldChar w:fldCharType="begin"/>
            </w:r>
            <w:r w:rsidR="00F27889">
              <w:rPr>
                <w:noProof/>
                <w:webHidden/>
              </w:rPr>
              <w:instrText xml:space="preserve"> PAGEREF _Toc83383268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E475134" w14:textId="460EEAB8"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69" w:history="1">
            <w:r w:rsidR="00F27889" w:rsidRPr="00951207">
              <w:rPr>
                <w:rStyle w:val="Hyperlink"/>
                <w:b/>
                <w:bCs/>
                <w:noProof/>
              </w:rPr>
              <w:t>2.1.8</w:t>
            </w:r>
            <w:r w:rsidR="00F27889">
              <w:rPr>
                <w:rFonts w:asciiTheme="minorHAnsi" w:eastAsiaTheme="minorEastAsia" w:hAnsiTheme="minorHAnsi" w:cstheme="minorBidi"/>
                <w:noProof/>
                <w:sz w:val="22"/>
                <w:szCs w:val="22"/>
              </w:rPr>
              <w:tab/>
            </w:r>
            <w:r w:rsidR="00F27889" w:rsidRPr="00951207">
              <w:rPr>
                <w:rStyle w:val="Hyperlink"/>
                <w:b/>
                <w:bCs/>
                <w:noProof/>
              </w:rPr>
              <w:t>Definisi E-Commerse</w:t>
            </w:r>
            <w:r w:rsidR="00F27889">
              <w:rPr>
                <w:noProof/>
                <w:webHidden/>
              </w:rPr>
              <w:tab/>
            </w:r>
            <w:r w:rsidR="00F27889">
              <w:rPr>
                <w:noProof/>
                <w:webHidden/>
              </w:rPr>
              <w:fldChar w:fldCharType="begin"/>
            </w:r>
            <w:r w:rsidR="00F27889">
              <w:rPr>
                <w:noProof/>
                <w:webHidden/>
              </w:rPr>
              <w:instrText xml:space="preserve"> PAGEREF _Toc83383269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0102F124" w14:textId="5D38AAB5"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70" w:history="1">
            <w:r w:rsidR="00F27889" w:rsidRPr="00951207">
              <w:rPr>
                <w:rStyle w:val="Hyperlink"/>
                <w:b/>
                <w:bCs/>
                <w:noProof/>
              </w:rPr>
              <w:t>2.1.9</w:t>
            </w:r>
            <w:r w:rsidR="00F27889">
              <w:rPr>
                <w:rFonts w:asciiTheme="minorHAnsi" w:eastAsiaTheme="minorEastAsia" w:hAnsiTheme="minorHAnsi" w:cstheme="minorBidi"/>
                <w:noProof/>
                <w:sz w:val="22"/>
                <w:szCs w:val="22"/>
              </w:rPr>
              <w:tab/>
            </w:r>
            <w:r w:rsidR="00F27889" w:rsidRPr="00951207">
              <w:rPr>
                <w:rStyle w:val="Hyperlink"/>
                <w:b/>
                <w:bCs/>
                <w:noProof/>
              </w:rPr>
              <w:t>Definisi UML</w:t>
            </w:r>
            <w:r w:rsidR="00F27889">
              <w:rPr>
                <w:noProof/>
                <w:webHidden/>
              </w:rPr>
              <w:tab/>
            </w:r>
            <w:r w:rsidR="00F27889">
              <w:rPr>
                <w:noProof/>
                <w:webHidden/>
              </w:rPr>
              <w:fldChar w:fldCharType="begin"/>
            </w:r>
            <w:r w:rsidR="00F27889">
              <w:rPr>
                <w:noProof/>
                <w:webHidden/>
              </w:rPr>
              <w:instrText xml:space="preserve"> PAGEREF _Toc83383270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68E99CDC" w14:textId="7A1D3C53"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71" w:history="1">
            <w:r w:rsidR="00F27889" w:rsidRPr="00951207">
              <w:rPr>
                <w:rStyle w:val="Hyperlink"/>
                <w:noProof/>
              </w:rPr>
              <w:t>2.2.</w:t>
            </w:r>
            <w:r w:rsidR="00F27889">
              <w:rPr>
                <w:rFonts w:asciiTheme="minorHAnsi" w:eastAsiaTheme="minorEastAsia" w:hAnsiTheme="minorHAnsi" w:cstheme="minorBidi"/>
                <w:noProof/>
                <w:sz w:val="22"/>
                <w:szCs w:val="22"/>
              </w:rPr>
              <w:tab/>
            </w:r>
            <w:r w:rsidR="00F27889" w:rsidRPr="00951207">
              <w:rPr>
                <w:rStyle w:val="Hyperlink"/>
                <w:noProof/>
                <w:highlight w:val="yellow"/>
              </w:rPr>
              <w:t>Studi Pustaka</w:t>
            </w:r>
            <w:r w:rsidR="00F27889">
              <w:rPr>
                <w:noProof/>
                <w:webHidden/>
              </w:rPr>
              <w:tab/>
            </w:r>
            <w:r w:rsidR="00F27889">
              <w:rPr>
                <w:noProof/>
                <w:webHidden/>
              </w:rPr>
              <w:fldChar w:fldCharType="begin"/>
            </w:r>
            <w:r w:rsidR="00F27889">
              <w:rPr>
                <w:noProof/>
                <w:webHidden/>
              </w:rPr>
              <w:instrText xml:space="preserve"> PAGEREF _Toc83383271 \h </w:instrText>
            </w:r>
            <w:r w:rsidR="00F27889">
              <w:rPr>
                <w:noProof/>
                <w:webHidden/>
              </w:rPr>
            </w:r>
            <w:r w:rsidR="00F27889">
              <w:rPr>
                <w:noProof/>
                <w:webHidden/>
              </w:rPr>
              <w:fldChar w:fldCharType="separate"/>
            </w:r>
            <w:r w:rsidR="00F27889">
              <w:rPr>
                <w:noProof/>
                <w:webHidden/>
              </w:rPr>
              <w:t>22</w:t>
            </w:r>
            <w:r w:rsidR="00F27889">
              <w:rPr>
                <w:noProof/>
                <w:webHidden/>
              </w:rPr>
              <w:fldChar w:fldCharType="end"/>
            </w:r>
          </w:hyperlink>
        </w:p>
        <w:p w14:paraId="65339942" w14:textId="0326794F"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272" w:history="1">
            <w:r w:rsidR="00F27889" w:rsidRPr="00951207">
              <w:rPr>
                <w:rStyle w:val="Hyperlink"/>
                <w:noProof/>
              </w:rPr>
              <w:t>BAB III ANALISIS DAN PERANCANGAN</w:t>
            </w:r>
            <w:r w:rsidR="00F27889">
              <w:rPr>
                <w:noProof/>
                <w:webHidden/>
              </w:rPr>
              <w:tab/>
            </w:r>
            <w:r w:rsidR="00F27889">
              <w:rPr>
                <w:noProof/>
                <w:webHidden/>
              </w:rPr>
              <w:fldChar w:fldCharType="begin"/>
            </w:r>
            <w:r w:rsidR="00F27889">
              <w:rPr>
                <w:noProof/>
                <w:webHidden/>
              </w:rPr>
              <w:instrText xml:space="preserve"> PAGEREF _Toc83383272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78B6F84" w14:textId="7AD20C82"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73" w:history="1">
            <w:r w:rsidR="00F27889" w:rsidRPr="00951207">
              <w:rPr>
                <w:rStyle w:val="Hyperlink"/>
                <w:noProof/>
              </w:rPr>
              <w:t>3.1</w:t>
            </w:r>
            <w:r w:rsidR="00F27889">
              <w:rPr>
                <w:rFonts w:asciiTheme="minorHAnsi" w:eastAsiaTheme="minorEastAsia" w:hAnsiTheme="minorHAnsi" w:cstheme="minorBidi"/>
                <w:noProof/>
                <w:sz w:val="22"/>
                <w:szCs w:val="22"/>
              </w:rPr>
              <w:tab/>
            </w:r>
            <w:r w:rsidR="00F27889" w:rsidRPr="00951207">
              <w:rPr>
                <w:rStyle w:val="Hyperlink"/>
                <w:noProof/>
              </w:rPr>
              <w:t>Latar Belakang Organisasi</w:t>
            </w:r>
            <w:r w:rsidR="00F27889">
              <w:rPr>
                <w:noProof/>
                <w:webHidden/>
              </w:rPr>
              <w:tab/>
            </w:r>
            <w:r w:rsidR="00F27889">
              <w:rPr>
                <w:noProof/>
                <w:webHidden/>
              </w:rPr>
              <w:fldChar w:fldCharType="begin"/>
            </w:r>
            <w:r w:rsidR="00F27889">
              <w:rPr>
                <w:noProof/>
                <w:webHidden/>
              </w:rPr>
              <w:instrText xml:space="preserve"> PAGEREF _Toc83383273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B41DC12" w14:textId="112888B3"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74" w:history="1">
            <w:r w:rsidR="00F27889" w:rsidRPr="00951207">
              <w:rPr>
                <w:rStyle w:val="Hyperlink"/>
                <w:bCs/>
                <w:noProof/>
              </w:rPr>
              <w:t>3.1.1</w:t>
            </w:r>
            <w:r w:rsidR="00F27889">
              <w:rPr>
                <w:rFonts w:asciiTheme="minorHAnsi" w:eastAsiaTheme="minorEastAsia" w:hAnsiTheme="minorHAnsi" w:cstheme="minorBidi"/>
                <w:noProof/>
                <w:sz w:val="22"/>
                <w:szCs w:val="22"/>
              </w:rPr>
              <w:tab/>
            </w:r>
            <w:r w:rsidR="00F27889" w:rsidRPr="00951207">
              <w:rPr>
                <w:rStyle w:val="Hyperlink"/>
                <w:noProof/>
              </w:rPr>
              <w:t>Visi dan Misi Organisasi</w:t>
            </w:r>
            <w:r w:rsidR="00F27889">
              <w:rPr>
                <w:noProof/>
                <w:webHidden/>
              </w:rPr>
              <w:tab/>
            </w:r>
            <w:r w:rsidR="00F27889">
              <w:rPr>
                <w:noProof/>
                <w:webHidden/>
              </w:rPr>
              <w:fldChar w:fldCharType="begin"/>
            </w:r>
            <w:r w:rsidR="00F27889">
              <w:rPr>
                <w:noProof/>
                <w:webHidden/>
              </w:rPr>
              <w:instrText xml:space="preserve"> PAGEREF _Toc83383274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78A44C18" w14:textId="7965FF95"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75" w:history="1">
            <w:r w:rsidR="00F27889" w:rsidRPr="00951207">
              <w:rPr>
                <w:rStyle w:val="Hyperlink"/>
                <w:bCs/>
                <w:noProof/>
              </w:rPr>
              <w:t>3.1.2</w:t>
            </w:r>
            <w:r w:rsidR="00F27889">
              <w:rPr>
                <w:rFonts w:asciiTheme="minorHAnsi" w:eastAsiaTheme="minorEastAsia" w:hAnsiTheme="minorHAnsi" w:cstheme="minorBidi"/>
                <w:noProof/>
                <w:sz w:val="22"/>
                <w:szCs w:val="22"/>
              </w:rPr>
              <w:tab/>
            </w:r>
            <w:r w:rsidR="00F27889" w:rsidRPr="00951207">
              <w:rPr>
                <w:rStyle w:val="Hyperlink"/>
                <w:noProof/>
              </w:rPr>
              <w:t>Struktur Organisiasi</w:t>
            </w:r>
            <w:r w:rsidR="00F27889">
              <w:rPr>
                <w:noProof/>
                <w:webHidden/>
              </w:rPr>
              <w:tab/>
            </w:r>
            <w:r w:rsidR="00F27889">
              <w:rPr>
                <w:noProof/>
                <w:webHidden/>
              </w:rPr>
              <w:fldChar w:fldCharType="begin"/>
            </w:r>
            <w:r w:rsidR="00F27889">
              <w:rPr>
                <w:noProof/>
                <w:webHidden/>
              </w:rPr>
              <w:instrText xml:space="preserve"> PAGEREF _Toc83383275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52081F57" w14:textId="3B46D2FB"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76" w:history="1">
            <w:r w:rsidR="00F27889" w:rsidRPr="00951207">
              <w:rPr>
                <w:rStyle w:val="Hyperlink"/>
                <w:b/>
                <w:noProof/>
              </w:rPr>
              <w:t>3.2</w:t>
            </w:r>
            <w:r w:rsidR="00F27889">
              <w:rPr>
                <w:rFonts w:asciiTheme="minorHAnsi" w:eastAsiaTheme="minorEastAsia" w:hAnsiTheme="minorHAnsi" w:cstheme="minorBidi"/>
                <w:noProof/>
                <w:sz w:val="22"/>
                <w:szCs w:val="22"/>
              </w:rPr>
              <w:tab/>
            </w:r>
            <w:r w:rsidR="00F27889" w:rsidRPr="00951207">
              <w:rPr>
                <w:rStyle w:val="Hyperlink"/>
                <w:b/>
                <w:bCs/>
                <w:noProof/>
              </w:rPr>
              <w:t>Komposisi Tim Scrum</w:t>
            </w:r>
            <w:r w:rsidR="00F27889">
              <w:rPr>
                <w:noProof/>
                <w:webHidden/>
              </w:rPr>
              <w:tab/>
            </w:r>
            <w:r w:rsidR="00F27889">
              <w:rPr>
                <w:noProof/>
                <w:webHidden/>
              </w:rPr>
              <w:fldChar w:fldCharType="begin"/>
            </w:r>
            <w:r w:rsidR="00F27889">
              <w:rPr>
                <w:noProof/>
                <w:webHidden/>
              </w:rPr>
              <w:instrText xml:space="preserve"> PAGEREF _Toc83383276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1CA738BB" w14:textId="7BCF6B89"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77" w:history="1">
            <w:r w:rsidR="00F27889" w:rsidRPr="00951207">
              <w:rPr>
                <w:rStyle w:val="Hyperlink"/>
                <w:b/>
                <w:noProof/>
              </w:rPr>
              <w:t>3.3</w:t>
            </w:r>
            <w:r w:rsidR="00F27889">
              <w:rPr>
                <w:rFonts w:asciiTheme="minorHAnsi" w:eastAsiaTheme="minorEastAsia" w:hAnsiTheme="minorHAnsi" w:cstheme="minorBidi"/>
                <w:noProof/>
                <w:sz w:val="22"/>
                <w:szCs w:val="22"/>
              </w:rPr>
              <w:tab/>
            </w:r>
            <w:r w:rsidR="00F27889" w:rsidRPr="00951207">
              <w:rPr>
                <w:rStyle w:val="Hyperlink"/>
                <w:b/>
                <w:bCs/>
                <w:noProof/>
              </w:rPr>
              <w:t>Proses Bisnis Organisasi</w:t>
            </w:r>
            <w:r w:rsidR="00F27889">
              <w:rPr>
                <w:noProof/>
                <w:webHidden/>
              </w:rPr>
              <w:tab/>
            </w:r>
            <w:r w:rsidR="00F27889">
              <w:rPr>
                <w:noProof/>
                <w:webHidden/>
              </w:rPr>
              <w:fldChar w:fldCharType="begin"/>
            </w:r>
            <w:r w:rsidR="00F27889">
              <w:rPr>
                <w:noProof/>
                <w:webHidden/>
              </w:rPr>
              <w:instrText xml:space="preserve"> PAGEREF _Toc83383277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56381588" w14:textId="0FB52B4E"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78" w:history="1">
            <w:r w:rsidR="00F27889" w:rsidRPr="00951207">
              <w:rPr>
                <w:rStyle w:val="Hyperlink"/>
                <w:b/>
                <w:bCs/>
                <w:noProof/>
              </w:rPr>
              <w:t>3.3.1</w:t>
            </w:r>
            <w:r w:rsidR="00F27889">
              <w:rPr>
                <w:rFonts w:asciiTheme="minorHAnsi" w:eastAsiaTheme="minorEastAsia" w:hAnsiTheme="minorHAnsi" w:cstheme="minorBidi"/>
                <w:noProof/>
                <w:sz w:val="22"/>
                <w:szCs w:val="22"/>
              </w:rPr>
              <w:tab/>
            </w:r>
            <w:r w:rsidR="00F27889" w:rsidRPr="00951207">
              <w:rPr>
                <w:rStyle w:val="Hyperlink"/>
                <w:b/>
                <w:bCs/>
                <w:noProof/>
              </w:rPr>
              <w:t>Wawancara</w:t>
            </w:r>
            <w:r w:rsidR="00F27889">
              <w:rPr>
                <w:noProof/>
                <w:webHidden/>
              </w:rPr>
              <w:tab/>
            </w:r>
            <w:r w:rsidR="00F27889">
              <w:rPr>
                <w:noProof/>
                <w:webHidden/>
              </w:rPr>
              <w:fldChar w:fldCharType="begin"/>
            </w:r>
            <w:r w:rsidR="00F27889">
              <w:rPr>
                <w:noProof/>
                <w:webHidden/>
              </w:rPr>
              <w:instrText xml:space="preserve"> PAGEREF _Toc83383278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409ED3B4" w14:textId="6F37975D"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79" w:history="1">
            <w:r w:rsidR="00F27889" w:rsidRPr="00951207">
              <w:rPr>
                <w:rStyle w:val="Hyperlink"/>
                <w:b/>
                <w:bCs/>
                <w:noProof/>
              </w:rPr>
              <w:t>3.3.2</w:t>
            </w:r>
            <w:r w:rsidR="00F27889">
              <w:rPr>
                <w:rFonts w:asciiTheme="minorHAnsi" w:eastAsiaTheme="minorEastAsia" w:hAnsiTheme="minorHAnsi" w:cstheme="minorBidi"/>
                <w:noProof/>
                <w:sz w:val="22"/>
                <w:szCs w:val="22"/>
              </w:rPr>
              <w:tab/>
            </w:r>
            <w:r w:rsidR="00F27889" w:rsidRPr="00951207">
              <w:rPr>
                <w:rStyle w:val="Hyperlink"/>
                <w:b/>
                <w:bCs/>
                <w:noProof/>
              </w:rPr>
              <w:t>Observasi</w:t>
            </w:r>
            <w:r w:rsidR="00F27889">
              <w:rPr>
                <w:noProof/>
                <w:webHidden/>
              </w:rPr>
              <w:tab/>
            </w:r>
            <w:r w:rsidR="00F27889">
              <w:rPr>
                <w:noProof/>
                <w:webHidden/>
              </w:rPr>
              <w:fldChar w:fldCharType="begin"/>
            </w:r>
            <w:r w:rsidR="00F27889">
              <w:rPr>
                <w:noProof/>
                <w:webHidden/>
              </w:rPr>
              <w:instrText xml:space="preserve"> PAGEREF _Toc83383279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282C7D4E" w14:textId="55C8C779"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0" w:history="1">
            <w:r w:rsidR="00F27889" w:rsidRPr="00951207">
              <w:rPr>
                <w:rStyle w:val="Hyperlink"/>
                <w:b/>
                <w:bCs/>
                <w:noProof/>
              </w:rPr>
              <w:t>3.3.3</w:t>
            </w:r>
            <w:r w:rsidR="00F27889">
              <w:rPr>
                <w:rFonts w:asciiTheme="minorHAnsi" w:eastAsiaTheme="minorEastAsia" w:hAnsiTheme="minorHAnsi" w:cstheme="minorBidi"/>
                <w:noProof/>
                <w:sz w:val="22"/>
                <w:szCs w:val="22"/>
              </w:rPr>
              <w:tab/>
            </w:r>
            <w:r w:rsidR="00F27889" w:rsidRPr="00951207">
              <w:rPr>
                <w:rStyle w:val="Hyperlink"/>
                <w:b/>
                <w:bCs/>
                <w:noProof/>
              </w:rPr>
              <w:t>Penangkapan Proses Bisnis</w:t>
            </w:r>
            <w:r w:rsidR="00F27889">
              <w:rPr>
                <w:noProof/>
                <w:webHidden/>
              </w:rPr>
              <w:tab/>
            </w:r>
            <w:r w:rsidR="00F27889">
              <w:rPr>
                <w:noProof/>
                <w:webHidden/>
              </w:rPr>
              <w:fldChar w:fldCharType="begin"/>
            </w:r>
            <w:r w:rsidR="00F27889">
              <w:rPr>
                <w:noProof/>
                <w:webHidden/>
              </w:rPr>
              <w:instrText xml:space="preserve"> PAGEREF _Toc83383280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4DCFD5CD" w14:textId="365D5FC2"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1" w:history="1">
            <w:r w:rsidR="00F27889" w:rsidRPr="00951207">
              <w:rPr>
                <w:rStyle w:val="Hyperlink"/>
                <w:b/>
                <w:bCs/>
                <w:noProof/>
              </w:rPr>
              <w:t>3.3.4</w:t>
            </w:r>
            <w:r w:rsidR="00F27889">
              <w:rPr>
                <w:rFonts w:asciiTheme="minorHAnsi" w:eastAsiaTheme="minorEastAsia" w:hAnsiTheme="minorHAnsi" w:cstheme="minorBidi"/>
                <w:noProof/>
                <w:sz w:val="22"/>
                <w:szCs w:val="22"/>
              </w:rPr>
              <w:tab/>
            </w:r>
            <w:r w:rsidR="00F27889" w:rsidRPr="00951207">
              <w:rPr>
                <w:rStyle w:val="Hyperlink"/>
                <w:b/>
                <w:bCs/>
                <w:noProof/>
              </w:rPr>
              <w:t>Identifikasi Masalah</w:t>
            </w:r>
            <w:r w:rsidR="00F27889">
              <w:rPr>
                <w:noProof/>
                <w:webHidden/>
              </w:rPr>
              <w:tab/>
            </w:r>
            <w:r w:rsidR="00F27889">
              <w:rPr>
                <w:noProof/>
                <w:webHidden/>
              </w:rPr>
              <w:fldChar w:fldCharType="begin"/>
            </w:r>
            <w:r w:rsidR="00F27889">
              <w:rPr>
                <w:noProof/>
                <w:webHidden/>
              </w:rPr>
              <w:instrText xml:space="preserve"> PAGEREF _Toc83383281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394A09B7" w14:textId="1BFC139C"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282" w:history="1">
            <w:r w:rsidR="00F27889" w:rsidRPr="00951207">
              <w:rPr>
                <w:rStyle w:val="Hyperlink"/>
                <w:b/>
                <w:noProof/>
              </w:rPr>
              <w:t>3.4</w:t>
            </w:r>
            <w:r w:rsidR="00F27889">
              <w:rPr>
                <w:rFonts w:asciiTheme="minorHAnsi" w:eastAsiaTheme="minorEastAsia" w:hAnsiTheme="minorHAnsi" w:cstheme="minorBidi"/>
                <w:noProof/>
                <w:sz w:val="22"/>
                <w:szCs w:val="22"/>
              </w:rPr>
              <w:tab/>
            </w:r>
            <w:r w:rsidR="00F27889" w:rsidRPr="00951207">
              <w:rPr>
                <w:rStyle w:val="Hyperlink"/>
                <w:b/>
                <w:bCs/>
                <w:noProof/>
              </w:rPr>
              <w:t>Kick Off Project</w:t>
            </w:r>
            <w:r w:rsidR="00F27889">
              <w:rPr>
                <w:noProof/>
                <w:webHidden/>
              </w:rPr>
              <w:tab/>
            </w:r>
            <w:r w:rsidR="00F27889">
              <w:rPr>
                <w:noProof/>
                <w:webHidden/>
              </w:rPr>
              <w:fldChar w:fldCharType="begin"/>
            </w:r>
            <w:r w:rsidR="00F27889">
              <w:rPr>
                <w:noProof/>
                <w:webHidden/>
              </w:rPr>
              <w:instrText xml:space="preserve"> PAGEREF _Toc83383282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68638F10" w14:textId="5404B768"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3" w:history="1">
            <w:r w:rsidR="00F27889" w:rsidRPr="00951207">
              <w:rPr>
                <w:rStyle w:val="Hyperlink"/>
                <w:b/>
                <w:bCs/>
                <w:noProof/>
              </w:rPr>
              <w:t>3.4.1</w:t>
            </w:r>
            <w:r w:rsidR="00F27889">
              <w:rPr>
                <w:rFonts w:asciiTheme="minorHAnsi" w:eastAsiaTheme="minorEastAsia" w:hAnsiTheme="minorHAnsi" w:cstheme="minorBidi"/>
                <w:noProof/>
                <w:sz w:val="22"/>
                <w:szCs w:val="22"/>
              </w:rPr>
              <w:tab/>
            </w:r>
            <w:r w:rsidR="00F27889" w:rsidRPr="00951207">
              <w:rPr>
                <w:rStyle w:val="Hyperlink"/>
                <w:b/>
                <w:bCs/>
                <w:noProof/>
              </w:rPr>
              <w:t>Penentuan Product Goal</w:t>
            </w:r>
            <w:r w:rsidR="00F27889">
              <w:rPr>
                <w:noProof/>
                <w:webHidden/>
              </w:rPr>
              <w:tab/>
            </w:r>
            <w:r w:rsidR="00F27889">
              <w:rPr>
                <w:noProof/>
                <w:webHidden/>
              </w:rPr>
              <w:fldChar w:fldCharType="begin"/>
            </w:r>
            <w:r w:rsidR="00F27889">
              <w:rPr>
                <w:noProof/>
                <w:webHidden/>
              </w:rPr>
              <w:instrText xml:space="preserve"> PAGEREF _Toc83383283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4E7453FE" w14:textId="7DF69AEA"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4" w:history="1">
            <w:r w:rsidR="00F27889" w:rsidRPr="00951207">
              <w:rPr>
                <w:rStyle w:val="Hyperlink"/>
                <w:b/>
                <w:bCs/>
                <w:noProof/>
              </w:rPr>
              <w:t>3.4.2</w:t>
            </w:r>
            <w:r w:rsidR="00F27889">
              <w:rPr>
                <w:rFonts w:asciiTheme="minorHAnsi" w:eastAsiaTheme="minorEastAsia" w:hAnsiTheme="minorHAnsi" w:cstheme="minorBidi"/>
                <w:noProof/>
                <w:sz w:val="22"/>
                <w:szCs w:val="22"/>
              </w:rPr>
              <w:tab/>
            </w:r>
            <w:r w:rsidR="00F27889" w:rsidRPr="00951207">
              <w:rPr>
                <w:rStyle w:val="Hyperlink"/>
                <w:b/>
                <w:bCs/>
                <w:noProof/>
              </w:rPr>
              <w:t>Penentuan Product Backlog</w:t>
            </w:r>
            <w:r w:rsidR="00F27889">
              <w:rPr>
                <w:noProof/>
                <w:webHidden/>
              </w:rPr>
              <w:tab/>
            </w:r>
            <w:r w:rsidR="00F27889">
              <w:rPr>
                <w:noProof/>
                <w:webHidden/>
              </w:rPr>
              <w:fldChar w:fldCharType="begin"/>
            </w:r>
            <w:r w:rsidR="00F27889">
              <w:rPr>
                <w:noProof/>
                <w:webHidden/>
              </w:rPr>
              <w:instrText xml:space="preserve"> PAGEREF _Toc83383284 \h </w:instrText>
            </w:r>
            <w:r w:rsidR="00F27889">
              <w:rPr>
                <w:noProof/>
                <w:webHidden/>
              </w:rPr>
            </w:r>
            <w:r w:rsidR="00F27889">
              <w:rPr>
                <w:noProof/>
                <w:webHidden/>
              </w:rPr>
              <w:fldChar w:fldCharType="separate"/>
            </w:r>
            <w:r w:rsidR="00F27889">
              <w:rPr>
                <w:noProof/>
                <w:webHidden/>
              </w:rPr>
              <w:t>27</w:t>
            </w:r>
            <w:r w:rsidR="00F27889">
              <w:rPr>
                <w:noProof/>
                <w:webHidden/>
              </w:rPr>
              <w:fldChar w:fldCharType="end"/>
            </w:r>
          </w:hyperlink>
        </w:p>
        <w:p w14:paraId="5FC728CA" w14:textId="09B266E3"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5" w:history="1">
            <w:r w:rsidR="00F27889" w:rsidRPr="00951207">
              <w:rPr>
                <w:rStyle w:val="Hyperlink"/>
                <w:b/>
                <w:bCs/>
                <w:noProof/>
              </w:rPr>
              <w:t>3.4.3</w:t>
            </w:r>
            <w:r w:rsidR="00F27889">
              <w:rPr>
                <w:rFonts w:asciiTheme="minorHAnsi" w:eastAsiaTheme="minorEastAsia" w:hAnsiTheme="minorHAnsi" w:cstheme="minorBidi"/>
                <w:noProof/>
                <w:sz w:val="22"/>
                <w:szCs w:val="22"/>
              </w:rPr>
              <w:tab/>
            </w:r>
            <w:r w:rsidR="00F27889" w:rsidRPr="00951207">
              <w:rPr>
                <w:rStyle w:val="Hyperlink"/>
                <w:b/>
                <w:bCs/>
                <w:noProof/>
              </w:rPr>
              <w:t>Penentuan Definition of Done</w:t>
            </w:r>
            <w:r w:rsidR="00F27889">
              <w:rPr>
                <w:noProof/>
                <w:webHidden/>
              </w:rPr>
              <w:tab/>
            </w:r>
            <w:r w:rsidR="00F27889">
              <w:rPr>
                <w:noProof/>
                <w:webHidden/>
              </w:rPr>
              <w:fldChar w:fldCharType="begin"/>
            </w:r>
            <w:r w:rsidR="00F27889">
              <w:rPr>
                <w:noProof/>
                <w:webHidden/>
              </w:rPr>
              <w:instrText xml:space="preserve"> PAGEREF _Toc83383285 \h </w:instrText>
            </w:r>
            <w:r w:rsidR="00F27889">
              <w:rPr>
                <w:noProof/>
                <w:webHidden/>
              </w:rPr>
            </w:r>
            <w:r w:rsidR="00F27889">
              <w:rPr>
                <w:noProof/>
                <w:webHidden/>
              </w:rPr>
              <w:fldChar w:fldCharType="separate"/>
            </w:r>
            <w:r w:rsidR="00F27889">
              <w:rPr>
                <w:noProof/>
                <w:webHidden/>
              </w:rPr>
              <w:t>28</w:t>
            </w:r>
            <w:r w:rsidR="00F27889">
              <w:rPr>
                <w:noProof/>
                <w:webHidden/>
              </w:rPr>
              <w:fldChar w:fldCharType="end"/>
            </w:r>
          </w:hyperlink>
        </w:p>
        <w:p w14:paraId="7674AE56" w14:textId="63184D61" w:rsidR="00F27889" w:rsidRDefault="00C52981">
          <w:pPr>
            <w:pStyle w:val="TOC3"/>
            <w:tabs>
              <w:tab w:val="left" w:pos="1100"/>
              <w:tab w:val="right" w:leader="dot" w:pos="7927"/>
            </w:tabs>
            <w:rPr>
              <w:rFonts w:asciiTheme="minorHAnsi" w:eastAsiaTheme="minorEastAsia" w:hAnsiTheme="minorHAnsi" w:cstheme="minorBidi"/>
              <w:noProof/>
              <w:sz w:val="22"/>
              <w:szCs w:val="22"/>
            </w:rPr>
          </w:pPr>
          <w:hyperlink w:anchor="_Toc83383286" w:history="1">
            <w:r w:rsidR="00F27889" w:rsidRPr="00951207">
              <w:rPr>
                <w:rStyle w:val="Hyperlink"/>
                <w:b/>
                <w:noProof/>
              </w:rPr>
              <w:t>3.5</w:t>
            </w:r>
            <w:r w:rsidR="00F27889">
              <w:rPr>
                <w:rFonts w:asciiTheme="minorHAnsi" w:eastAsiaTheme="minorEastAsia" w:hAnsiTheme="minorHAnsi" w:cstheme="minorBidi"/>
                <w:noProof/>
                <w:sz w:val="22"/>
                <w:szCs w:val="22"/>
              </w:rPr>
              <w:tab/>
            </w:r>
            <w:r w:rsidR="00F27889" w:rsidRPr="00951207">
              <w:rPr>
                <w:rStyle w:val="Hyperlink"/>
                <w:b/>
                <w:bCs/>
                <w:noProof/>
              </w:rPr>
              <w:t>Sprint 1</w:t>
            </w:r>
            <w:r w:rsidR="00F27889">
              <w:rPr>
                <w:noProof/>
                <w:webHidden/>
              </w:rPr>
              <w:tab/>
            </w:r>
            <w:r w:rsidR="00F27889">
              <w:rPr>
                <w:noProof/>
                <w:webHidden/>
              </w:rPr>
              <w:fldChar w:fldCharType="begin"/>
            </w:r>
            <w:r w:rsidR="00F27889">
              <w:rPr>
                <w:noProof/>
                <w:webHidden/>
              </w:rPr>
              <w:instrText xml:space="preserve"> PAGEREF _Toc83383286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75511B17" w14:textId="1A7D7B4F"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87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43893951" w14:textId="6F44037D"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88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0268AAED" w14:textId="64E92903"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8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89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471F90E" w14:textId="549C2300"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0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236C2EFC" w14:textId="7CCCD7B2" w:rsidR="00F27889" w:rsidRDefault="00C52981">
          <w:pPr>
            <w:pStyle w:val="TOC3"/>
            <w:tabs>
              <w:tab w:val="left" w:pos="1100"/>
              <w:tab w:val="right" w:leader="dot" w:pos="7927"/>
            </w:tabs>
            <w:rPr>
              <w:rFonts w:asciiTheme="minorHAnsi" w:eastAsiaTheme="minorEastAsia" w:hAnsiTheme="minorHAnsi" w:cstheme="minorBidi"/>
              <w:noProof/>
              <w:sz w:val="22"/>
              <w:szCs w:val="22"/>
            </w:rPr>
          </w:pPr>
          <w:hyperlink w:anchor="_Toc83383291" w:history="1">
            <w:r w:rsidR="00F27889" w:rsidRPr="00951207">
              <w:rPr>
                <w:rStyle w:val="Hyperlink"/>
                <w:b/>
                <w:noProof/>
              </w:rPr>
              <w:t>3.6</w:t>
            </w:r>
            <w:r w:rsidR="00F27889">
              <w:rPr>
                <w:rFonts w:asciiTheme="minorHAnsi" w:eastAsiaTheme="minorEastAsia" w:hAnsiTheme="minorHAnsi" w:cstheme="minorBidi"/>
                <w:noProof/>
                <w:sz w:val="22"/>
                <w:szCs w:val="22"/>
              </w:rPr>
              <w:tab/>
            </w:r>
            <w:r w:rsidR="00F27889" w:rsidRPr="00951207">
              <w:rPr>
                <w:rStyle w:val="Hyperlink"/>
                <w:b/>
                <w:bCs/>
                <w:noProof/>
              </w:rPr>
              <w:t>Sprint 2</w:t>
            </w:r>
            <w:r w:rsidR="00F27889">
              <w:rPr>
                <w:noProof/>
                <w:webHidden/>
              </w:rPr>
              <w:tab/>
            </w:r>
            <w:r w:rsidR="00F27889">
              <w:rPr>
                <w:noProof/>
                <w:webHidden/>
              </w:rPr>
              <w:fldChar w:fldCharType="begin"/>
            </w:r>
            <w:r w:rsidR="00F27889">
              <w:rPr>
                <w:noProof/>
                <w:webHidden/>
              </w:rPr>
              <w:instrText xml:space="preserve"> PAGEREF _Toc83383291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8533A0E" w14:textId="306280CA"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2" w:history="1">
            <w:r w:rsidR="00F27889" w:rsidRPr="00951207">
              <w:rPr>
                <w:rStyle w:val="Hyperlink"/>
                <w:b/>
                <w:bCs/>
                <w:noProof/>
              </w:rPr>
              <w:t>3.6.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2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7BE6DE5F" w14:textId="03C50664"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3" w:history="1">
            <w:r w:rsidR="00F27889" w:rsidRPr="00951207">
              <w:rPr>
                <w:rStyle w:val="Hyperlink"/>
                <w:b/>
                <w:bCs/>
                <w:noProof/>
              </w:rPr>
              <w:t>3.6.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3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62EDDC4E" w14:textId="2487CD01"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4" w:history="1">
            <w:r w:rsidR="00F27889" w:rsidRPr="00951207">
              <w:rPr>
                <w:rStyle w:val="Hyperlink"/>
                <w:b/>
                <w:bCs/>
                <w:noProof/>
              </w:rPr>
              <w:t>3.6.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4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5A29933F" w14:textId="7D7C4955"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5" w:history="1">
            <w:r w:rsidR="00F27889" w:rsidRPr="00951207">
              <w:rPr>
                <w:rStyle w:val="Hyperlink"/>
                <w:b/>
                <w:bCs/>
                <w:noProof/>
              </w:rPr>
              <w:t>3.6.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5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802BBD8" w14:textId="59A548FC" w:rsidR="00F27889" w:rsidRDefault="00C52981">
          <w:pPr>
            <w:pStyle w:val="TOC3"/>
            <w:tabs>
              <w:tab w:val="left" w:pos="1100"/>
              <w:tab w:val="right" w:leader="dot" w:pos="7927"/>
            </w:tabs>
            <w:rPr>
              <w:rFonts w:asciiTheme="minorHAnsi" w:eastAsiaTheme="minorEastAsia" w:hAnsiTheme="minorHAnsi" w:cstheme="minorBidi"/>
              <w:noProof/>
              <w:sz w:val="22"/>
              <w:szCs w:val="22"/>
            </w:rPr>
          </w:pPr>
          <w:hyperlink w:anchor="_Toc83383296" w:history="1">
            <w:r w:rsidR="00F27889" w:rsidRPr="00951207">
              <w:rPr>
                <w:rStyle w:val="Hyperlink"/>
                <w:b/>
                <w:noProof/>
              </w:rPr>
              <w:t>3.7</w:t>
            </w:r>
            <w:r w:rsidR="00F27889">
              <w:rPr>
                <w:rFonts w:asciiTheme="minorHAnsi" w:eastAsiaTheme="minorEastAsia" w:hAnsiTheme="minorHAnsi" w:cstheme="minorBidi"/>
                <w:noProof/>
                <w:sz w:val="22"/>
                <w:szCs w:val="22"/>
              </w:rPr>
              <w:tab/>
            </w:r>
            <w:r w:rsidR="00F27889" w:rsidRPr="00951207">
              <w:rPr>
                <w:rStyle w:val="Hyperlink"/>
                <w:b/>
                <w:bCs/>
                <w:noProof/>
              </w:rPr>
              <w:t>Sprint 3</w:t>
            </w:r>
            <w:r w:rsidR="00F27889">
              <w:rPr>
                <w:noProof/>
                <w:webHidden/>
              </w:rPr>
              <w:tab/>
            </w:r>
            <w:r w:rsidR="00F27889">
              <w:rPr>
                <w:noProof/>
                <w:webHidden/>
              </w:rPr>
              <w:fldChar w:fldCharType="begin"/>
            </w:r>
            <w:r w:rsidR="00F27889">
              <w:rPr>
                <w:noProof/>
                <w:webHidden/>
              </w:rPr>
              <w:instrText xml:space="preserve"> PAGEREF _Toc83383296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6BED0CC8" w14:textId="5C58C4E5"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7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0104128" w14:textId="4AE4044B"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8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AA04F9C" w14:textId="576089DA"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29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9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431AD05E" w14:textId="013280B0"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30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300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76B86C39" w14:textId="6476322E" w:rsidR="00F27889" w:rsidRDefault="00C52981">
          <w:pPr>
            <w:pStyle w:val="TOC3"/>
            <w:tabs>
              <w:tab w:val="right" w:leader="dot" w:pos="7927"/>
            </w:tabs>
            <w:rPr>
              <w:rFonts w:asciiTheme="minorHAnsi" w:eastAsiaTheme="minorEastAsia" w:hAnsiTheme="minorHAnsi" w:cstheme="minorBidi"/>
              <w:noProof/>
              <w:sz w:val="22"/>
              <w:szCs w:val="22"/>
            </w:rPr>
          </w:pPr>
          <w:hyperlink w:anchor="_Toc83383301" w:history="1">
            <w:r w:rsidR="00F27889" w:rsidRPr="00951207">
              <w:rPr>
                <w:rStyle w:val="Hyperlink"/>
                <w:b/>
                <w:noProof/>
              </w:rPr>
              <w:t>3.8</w:t>
            </w:r>
            <w:r w:rsidR="00F27889">
              <w:rPr>
                <w:noProof/>
                <w:webHidden/>
              </w:rPr>
              <w:tab/>
            </w:r>
            <w:r w:rsidR="00F27889">
              <w:rPr>
                <w:noProof/>
                <w:webHidden/>
              </w:rPr>
              <w:fldChar w:fldCharType="begin"/>
            </w:r>
            <w:r w:rsidR="00F27889">
              <w:rPr>
                <w:noProof/>
                <w:webHidden/>
              </w:rPr>
              <w:instrText xml:space="preserve"> PAGEREF _Toc83383301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C1CB8AD" w14:textId="6D3AE234" w:rsidR="00F27889" w:rsidRDefault="00C52981">
          <w:pPr>
            <w:pStyle w:val="TOC3"/>
            <w:tabs>
              <w:tab w:val="left" w:pos="1100"/>
              <w:tab w:val="right" w:leader="dot" w:pos="7927"/>
            </w:tabs>
            <w:rPr>
              <w:rFonts w:asciiTheme="minorHAnsi" w:eastAsiaTheme="minorEastAsia" w:hAnsiTheme="minorHAnsi" w:cstheme="minorBidi"/>
              <w:noProof/>
              <w:sz w:val="22"/>
              <w:szCs w:val="22"/>
            </w:rPr>
          </w:pPr>
          <w:hyperlink w:anchor="_Toc83383302" w:history="1">
            <w:r w:rsidR="00F27889" w:rsidRPr="00951207">
              <w:rPr>
                <w:rStyle w:val="Hyperlink"/>
                <w:b/>
                <w:noProof/>
              </w:rPr>
              <w:t>3.9</w:t>
            </w:r>
            <w:r w:rsidR="00F27889">
              <w:rPr>
                <w:rFonts w:asciiTheme="minorHAnsi" w:eastAsiaTheme="minorEastAsia" w:hAnsiTheme="minorHAnsi" w:cstheme="minorBidi"/>
                <w:noProof/>
                <w:sz w:val="22"/>
                <w:szCs w:val="22"/>
              </w:rPr>
              <w:tab/>
            </w:r>
            <w:r w:rsidR="00F27889" w:rsidRPr="00951207">
              <w:rPr>
                <w:rStyle w:val="Hyperlink"/>
                <w:b/>
                <w:bCs/>
                <w:noProof/>
              </w:rPr>
              <w:t>User Acceptance Test</w:t>
            </w:r>
            <w:r w:rsidR="00F27889">
              <w:rPr>
                <w:noProof/>
                <w:webHidden/>
              </w:rPr>
              <w:tab/>
            </w:r>
            <w:r w:rsidR="00F27889">
              <w:rPr>
                <w:noProof/>
                <w:webHidden/>
              </w:rPr>
              <w:fldChar w:fldCharType="begin"/>
            </w:r>
            <w:r w:rsidR="00F27889">
              <w:rPr>
                <w:noProof/>
                <w:webHidden/>
              </w:rPr>
              <w:instrText xml:space="preserve"> PAGEREF _Toc83383302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4E582F7" w14:textId="14CF8688" w:rsidR="00F27889" w:rsidRDefault="00C52981">
          <w:pPr>
            <w:pStyle w:val="TOC2"/>
            <w:tabs>
              <w:tab w:val="left" w:pos="1100"/>
              <w:tab w:val="right" w:leader="dot" w:pos="7927"/>
            </w:tabs>
            <w:rPr>
              <w:rFonts w:asciiTheme="minorHAnsi" w:eastAsiaTheme="minorEastAsia" w:hAnsiTheme="minorHAnsi" w:cstheme="minorBidi"/>
              <w:noProof/>
              <w:sz w:val="22"/>
              <w:szCs w:val="22"/>
            </w:rPr>
          </w:pPr>
          <w:hyperlink w:anchor="_Toc83383303" w:history="1">
            <w:r w:rsidR="00F27889" w:rsidRPr="00951207">
              <w:rPr>
                <w:rStyle w:val="Hyperlink"/>
                <w:b/>
                <w:noProof/>
              </w:rPr>
              <w:t>3.10</w:t>
            </w:r>
            <w:r w:rsidR="00F27889">
              <w:rPr>
                <w:rFonts w:asciiTheme="minorHAnsi" w:eastAsiaTheme="minorEastAsia" w:hAnsiTheme="minorHAnsi" w:cstheme="minorBidi"/>
                <w:noProof/>
                <w:sz w:val="22"/>
                <w:szCs w:val="22"/>
              </w:rPr>
              <w:tab/>
            </w:r>
            <w:r w:rsidR="00F27889" w:rsidRPr="00951207">
              <w:rPr>
                <w:rStyle w:val="Hyperlink"/>
                <w:b/>
                <w:bCs/>
                <w:noProof/>
              </w:rPr>
              <w:t>Pelatihan</w:t>
            </w:r>
            <w:r w:rsidR="00F27889">
              <w:rPr>
                <w:noProof/>
                <w:webHidden/>
              </w:rPr>
              <w:tab/>
            </w:r>
            <w:r w:rsidR="00F27889">
              <w:rPr>
                <w:noProof/>
                <w:webHidden/>
              </w:rPr>
              <w:fldChar w:fldCharType="begin"/>
            </w:r>
            <w:r w:rsidR="00F27889">
              <w:rPr>
                <w:noProof/>
                <w:webHidden/>
              </w:rPr>
              <w:instrText xml:space="preserve"> PAGEREF _Toc83383303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43DE0776" w14:textId="6B438536" w:rsidR="00F27889" w:rsidRDefault="00C52981">
          <w:pPr>
            <w:pStyle w:val="TOC2"/>
            <w:tabs>
              <w:tab w:val="left" w:pos="1100"/>
              <w:tab w:val="right" w:leader="dot" w:pos="7927"/>
            </w:tabs>
            <w:rPr>
              <w:rFonts w:asciiTheme="minorHAnsi" w:eastAsiaTheme="minorEastAsia" w:hAnsiTheme="minorHAnsi" w:cstheme="minorBidi"/>
              <w:noProof/>
              <w:sz w:val="22"/>
              <w:szCs w:val="22"/>
            </w:rPr>
          </w:pPr>
          <w:hyperlink w:anchor="_Toc83383304" w:history="1">
            <w:r w:rsidR="00F27889" w:rsidRPr="00951207">
              <w:rPr>
                <w:rStyle w:val="Hyperlink"/>
                <w:b/>
                <w:noProof/>
              </w:rPr>
              <w:t>3.11</w:t>
            </w:r>
            <w:r w:rsidR="00F27889">
              <w:rPr>
                <w:rFonts w:asciiTheme="minorHAnsi" w:eastAsiaTheme="minorEastAsia" w:hAnsiTheme="minorHAnsi" w:cstheme="minorBidi"/>
                <w:noProof/>
                <w:sz w:val="22"/>
                <w:szCs w:val="22"/>
              </w:rPr>
              <w:tab/>
            </w:r>
            <w:r w:rsidR="00F27889" w:rsidRPr="00951207">
              <w:rPr>
                <w:rStyle w:val="Hyperlink"/>
                <w:b/>
                <w:bCs/>
                <w:noProof/>
              </w:rPr>
              <w:t>Go – Live</w:t>
            </w:r>
            <w:r w:rsidR="00F27889">
              <w:rPr>
                <w:noProof/>
                <w:webHidden/>
              </w:rPr>
              <w:tab/>
            </w:r>
            <w:r w:rsidR="00F27889">
              <w:rPr>
                <w:noProof/>
                <w:webHidden/>
              </w:rPr>
              <w:fldChar w:fldCharType="begin"/>
            </w:r>
            <w:r w:rsidR="00F27889">
              <w:rPr>
                <w:noProof/>
                <w:webHidden/>
              </w:rPr>
              <w:instrText xml:space="preserve"> PAGEREF _Toc83383304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37D10984" w14:textId="5A43833B"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305" w:history="1">
            <w:r w:rsidR="00F27889" w:rsidRPr="00951207">
              <w:rPr>
                <w:rStyle w:val="Hyperlink"/>
                <w:noProof/>
              </w:rPr>
              <w:t>BAB IV IMPLEMENTASI DAN PENGUJIAN</w:t>
            </w:r>
            <w:r w:rsidR="00F27889">
              <w:rPr>
                <w:noProof/>
                <w:webHidden/>
              </w:rPr>
              <w:tab/>
            </w:r>
            <w:r w:rsidR="00F27889">
              <w:rPr>
                <w:noProof/>
                <w:webHidden/>
              </w:rPr>
              <w:fldChar w:fldCharType="begin"/>
            </w:r>
            <w:r w:rsidR="00F27889">
              <w:rPr>
                <w:noProof/>
                <w:webHidden/>
              </w:rPr>
              <w:instrText xml:space="preserve"> PAGEREF _Toc83383305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6966EA03" w14:textId="60606E9E"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306" w:history="1">
            <w:r w:rsidR="00F27889" w:rsidRPr="00951207">
              <w:rPr>
                <w:rStyle w:val="Hyperlink"/>
                <w:noProof/>
              </w:rPr>
              <w:t>4.1</w:t>
            </w:r>
            <w:r w:rsidR="00F27889">
              <w:rPr>
                <w:rFonts w:asciiTheme="minorHAnsi" w:eastAsiaTheme="minorEastAsia" w:hAnsiTheme="minorHAnsi" w:cstheme="minorBidi"/>
                <w:noProof/>
                <w:sz w:val="22"/>
                <w:szCs w:val="22"/>
              </w:rPr>
              <w:tab/>
            </w:r>
            <w:r w:rsidR="00F27889" w:rsidRPr="00951207">
              <w:rPr>
                <w:rStyle w:val="Hyperlink"/>
                <w:noProof/>
              </w:rPr>
              <w:t>Implementasi</w:t>
            </w:r>
            <w:r w:rsidR="00F27889">
              <w:rPr>
                <w:noProof/>
                <w:webHidden/>
              </w:rPr>
              <w:tab/>
            </w:r>
            <w:r w:rsidR="00F27889">
              <w:rPr>
                <w:noProof/>
                <w:webHidden/>
              </w:rPr>
              <w:fldChar w:fldCharType="begin"/>
            </w:r>
            <w:r w:rsidR="00F27889">
              <w:rPr>
                <w:noProof/>
                <w:webHidden/>
              </w:rPr>
              <w:instrText xml:space="preserve"> PAGEREF _Toc83383306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2C2C65DC" w14:textId="380015B3"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307" w:history="1">
            <w:r w:rsidR="00F27889" w:rsidRPr="00951207">
              <w:rPr>
                <w:rStyle w:val="Hyperlink"/>
                <w:noProof/>
              </w:rPr>
              <w:t>4.1.1</w:t>
            </w:r>
            <w:r w:rsidR="00F27889">
              <w:rPr>
                <w:rFonts w:asciiTheme="minorHAnsi" w:eastAsiaTheme="minorEastAsia" w:hAnsiTheme="minorHAnsi" w:cstheme="minorBidi"/>
                <w:noProof/>
                <w:sz w:val="22"/>
                <w:szCs w:val="22"/>
              </w:rPr>
              <w:tab/>
            </w:r>
            <w:r w:rsidR="00F27889" w:rsidRPr="00951207">
              <w:rPr>
                <w:rStyle w:val="Hyperlink"/>
                <w:noProof/>
              </w:rPr>
              <w:t>Implementasi Basis Data</w:t>
            </w:r>
            <w:r w:rsidR="00F27889">
              <w:rPr>
                <w:noProof/>
                <w:webHidden/>
              </w:rPr>
              <w:tab/>
            </w:r>
            <w:r w:rsidR="00F27889">
              <w:rPr>
                <w:noProof/>
                <w:webHidden/>
              </w:rPr>
              <w:fldChar w:fldCharType="begin"/>
            </w:r>
            <w:r w:rsidR="00F27889">
              <w:rPr>
                <w:noProof/>
                <w:webHidden/>
              </w:rPr>
              <w:instrText xml:space="preserve"> PAGEREF _Toc83383307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3E4C6A8F" w14:textId="1A04425C" w:rsidR="00F27889" w:rsidRDefault="00C52981">
          <w:pPr>
            <w:pStyle w:val="TOC3"/>
            <w:tabs>
              <w:tab w:val="left" w:pos="1320"/>
              <w:tab w:val="right" w:leader="dot" w:pos="7927"/>
            </w:tabs>
            <w:rPr>
              <w:rFonts w:asciiTheme="minorHAnsi" w:eastAsiaTheme="minorEastAsia" w:hAnsiTheme="minorHAnsi" w:cstheme="minorBidi"/>
              <w:noProof/>
              <w:sz w:val="22"/>
              <w:szCs w:val="22"/>
            </w:rPr>
          </w:pPr>
          <w:hyperlink w:anchor="_Toc83383308" w:history="1">
            <w:r w:rsidR="00F27889" w:rsidRPr="00951207">
              <w:rPr>
                <w:rStyle w:val="Hyperlink"/>
                <w:noProof/>
              </w:rPr>
              <w:t>4.1.2</w:t>
            </w:r>
            <w:r w:rsidR="00F27889">
              <w:rPr>
                <w:rFonts w:asciiTheme="minorHAnsi" w:eastAsiaTheme="minorEastAsia" w:hAnsiTheme="minorHAnsi" w:cstheme="minorBidi"/>
                <w:noProof/>
                <w:sz w:val="22"/>
                <w:szCs w:val="22"/>
              </w:rPr>
              <w:tab/>
            </w:r>
            <w:r w:rsidR="00F27889" w:rsidRPr="00951207">
              <w:rPr>
                <w:rStyle w:val="Hyperlink"/>
                <w:noProof/>
              </w:rPr>
              <w:t>Implementasi Antarmuka Pengguna</w:t>
            </w:r>
            <w:r w:rsidR="00F27889">
              <w:rPr>
                <w:noProof/>
                <w:webHidden/>
              </w:rPr>
              <w:tab/>
            </w:r>
            <w:r w:rsidR="00F27889">
              <w:rPr>
                <w:noProof/>
                <w:webHidden/>
              </w:rPr>
              <w:fldChar w:fldCharType="begin"/>
            </w:r>
            <w:r w:rsidR="00F27889">
              <w:rPr>
                <w:noProof/>
                <w:webHidden/>
              </w:rPr>
              <w:instrText xml:space="preserve"> PAGEREF _Toc83383308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14A0CE49" w14:textId="4B163042" w:rsidR="00F27889" w:rsidRDefault="00C52981">
          <w:pPr>
            <w:pStyle w:val="TOC2"/>
            <w:tabs>
              <w:tab w:val="right" w:leader="dot" w:pos="7927"/>
            </w:tabs>
            <w:rPr>
              <w:rFonts w:asciiTheme="minorHAnsi" w:eastAsiaTheme="minorEastAsia" w:hAnsiTheme="minorHAnsi" w:cstheme="minorBidi"/>
              <w:noProof/>
              <w:sz w:val="22"/>
              <w:szCs w:val="22"/>
            </w:rPr>
          </w:pPr>
          <w:hyperlink w:anchor="_Toc83383309" w:history="1">
            <w:r w:rsidR="00F27889" w:rsidRPr="00951207">
              <w:rPr>
                <w:rStyle w:val="Hyperlink"/>
                <w:noProof/>
              </w:rPr>
              <w:t>4.2  Pengujian Sistem</w:t>
            </w:r>
            <w:r w:rsidR="00F27889">
              <w:rPr>
                <w:noProof/>
                <w:webHidden/>
              </w:rPr>
              <w:tab/>
            </w:r>
            <w:r w:rsidR="00F27889">
              <w:rPr>
                <w:noProof/>
                <w:webHidden/>
              </w:rPr>
              <w:fldChar w:fldCharType="begin"/>
            </w:r>
            <w:r w:rsidR="00F27889">
              <w:rPr>
                <w:noProof/>
                <w:webHidden/>
              </w:rPr>
              <w:instrText xml:space="preserve"> PAGEREF _Toc83383309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7816944B" w14:textId="256764E7"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310" w:history="1">
            <w:r w:rsidR="00F27889" w:rsidRPr="00951207">
              <w:rPr>
                <w:rStyle w:val="Hyperlink"/>
                <w:noProof/>
              </w:rPr>
              <w:t>BAB V KESIMPULAN DAN SARAN</w:t>
            </w:r>
            <w:r w:rsidR="00F27889">
              <w:rPr>
                <w:noProof/>
                <w:webHidden/>
              </w:rPr>
              <w:tab/>
            </w:r>
            <w:r w:rsidR="00F27889">
              <w:rPr>
                <w:noProof/>
                <w:webHidden/>
              </w:rPr>
              <w:fldChar w:fldCharType="begin"/>
            </w:r>
            <w:r w:rsidR="00F27889">
              <w:rPr>
                <w:noProof/>
                <w:webHidden/>
              </w:rPr>
              <w:instrText xml:space="preserve"> PAGEREF _Toc83383310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1543EFEB" w14:textId="04FBCA08"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311" w:history="1">
            <w:r w:rsidR="00F27889" w:rsidRPr="00951207">
              <w:rPr>
                <w:rStyle w:val="Hyperlink"/>
                <w:noProof/>
              </w:rPr>
              <w:t>5.1</w:t>
            </w:r>
            <w:r w:rsidR="00F27889">
              <w:rPr>
                <w:rFonts w:asciiTheme="minorHAnsi" w:eastAsiaTheme="minorEastAsia" w:hAnsiTheme="minorHAnsi" w:cstheme="minorBidi"/>
                <w:noProof/>
                <w:sz w:val="22"/>
                <w:szCs w:val="22"/>
              </w:rPr>
              <w:tab/>
            </w:r>
            <w:r w:rsidR="00F27889" w:rsidRPr="00951207">
              <w:rPr>
                <w:rStyle w:val="Hyperlink"/>
                <w:noProof/>
              </w:rPr>
              <w:t>Kesimpulan</w:t>
            </w:r>
            <w:r w:rsidR="00F27889">
              <w:rPr>
                <w:noProof/>
                <w:webHidden/>
              </w:rPr>
              <w:tab/>
            </w:r>
            <w:r w:rsidR="00F27889">
              <w:rPr>
                <w:noProof/>
                <w:webHidden/>
              </w:rPr>
              <w:fldChar w:fldCharType="begin"/>
            </w:r>
            <w:r w:rsidR="00F27889">
              <w:rPr>
                <w:noProof/>
                <w:webHidden/>
              </w:rPr>
              <w:instrText xml:space="preserve"> PAGEREF _Toc83383311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6A57C8C9" w14:textId="59002CB4" w:rsidR="00F27889" w:rsidRDefault="00C52981">
          <w:pPr>
            <w:pStyle w:val="TOC2"/>
            <w:tabs>
              <w:tab w:val="left" w:pos="880"/>
              <w:tab w:val="right" w:leader="dot" w:pos="7927"/>
            </w:tabs>
            <w:rPr>
              <w:rFonts w:asciiTheme="minorHAnsi" w:eastAsiaTheme="minorEastAsia" w:hAnsiTheme="minorHAnsi" w:cstheme="minorBidi"/>
              <w:noProof/>
              <w:sz w:val="22"/>
              <w:szCs w:val="22"/>
            </w:rPr>
          </w:pPr>
          <w:hyperlink w:anchor="_Toc83383312" w:history="1">
            <w:r w:rsidR="00F27889" w:rsidRPr="00951207">
              <w:rPr>
                <w:rStyle w:val="Hyperlink"/>
                <w:noProof/>
              </w:rPr>
              <w:t>5.2</w:t>
            </w:r>
            <w:r w:rsidR="00F27889">
              <w:rPr>
                <w:rFonts w:asciiTheme="minorHAnsi" w:eastAsiaTheme="minorEastAsia" w:hAnsiTheme="minorHAnsi" w:cstheme="minorBidi"/>
                <w:noProof/>
                <w:sz w:val="22"/>
                <w:szCs w:val="22"/>
              </w:rPr>
              <w:tab/>
            </w:r>
            <w:r w:rsidR="00F27889" w:rsidRPr="00951207">
              <w:rPr>
                <w:rStyle w:val="Hyperlink"/>
                <w:noProof/>
              </w:rPr>
              <w:t>Saran</w:t>
            </w:r>
            <w:r w:rsidR="00F27889">
              <w:rPr>
                <w:noProof/>
                <w:webHidden/>
              </w:rPr>
              <w:tab/>
            </w:r>
            <w:r w:rsidR="00F27889">
              <w:rPr>
                <w:noProof/>
                <w:webHidden/>
              </w:rPr>
              <w:fldChar w:fldCharType="begin"/>
            </w:r>
            <w:r w:rsidR="00F27889">
              <w:rPr>
                <w:noProof/>
                <w:webHidden/>
              </w:rPr>
              <w:instrText xml:space="preserve"> PAGEREF _Toc83383312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44BEAC9F" w14:textId="2C694B3A" w:rsidR="00F27889" w:rsidRDefault="00C52981">
          <w:pPr>
            <w:pStyle w:val="TOC1"/>
            <w:tabs>
              <w:tab w:val="right" w:leader="dot" w:pos="7927"/>
            </w:tabs>
            <w:rPr>
              <w:rFonts w:asciiTheme="minorHAnsi" w:eastAsiaTheme="minorEastAsia" w:hAnsiTheme="minorHAnsi" w:cstheme="minorBidi"/>
              <w:noProof/>
              <w:sz w:val="22"/>
              <w:szCs w:val="22"/>
            </w:rPr>
          </w:pPr>
          <w:hyperlink w:anchor="_Toc83383313" w:history="1">
            <w:r w:rsidR="00F27889" w:rsidRPr="00951207">
              <w:rPr>
                <w:rStyle w:val="Hyperlink"/>
                <w:noProof/>
              </w:rPr>
              <w:t>DAFTAR PUSTAKA</w:t>
            </w:r>
            <w:r w:rsidR="00F27889">
              <w:rPr>
                <w:noProof/>
                <w:webHidden/>
              </w:rPr>
              <w:tab/>
            </w:r>
            <w:r w:rsidR="00F27889">
              <w:rPr>
                <w:noProof/>
                <w:webHidden/>
              </w:rPr>
              <w:fldChar w:fldCharType="begin"/>
            </w:r>
            <w:r w:rsidR="00F27889">
              <w:rPr>
                <w:noProof/>
                <w:webHidden/>
              </w:rPr>
              <w:instrText xml:space="preserve"> PAGEREF _Toc83383313 \h </w:instrText>
            </w:r>
            <w:r w:rsidR="00F27889">
              <w:rPr>
                <w:noProof/>
                <w:webHidden/>
              </w:rPr>
            </w:r>
            <w:r w:rsidR="00F27889">
              <w:rPr>
                <w:noProof/>
                <w:webHidden/>
              </w:rPr>
              <w:fldChar w:fldCharType="separate"/>
            </w:r>
            <w:r w:rsidR="00F27889">
              <w:rPr>
                <w:noProof/>
                <w:webHidden/>
              </w:rPr>
              <w:t>37</w:t>
            </w:r>
            <w:r w:rsidR="00F27889">
              <w:rPr>
                <w:noProof/>
                <w:webHidden/>
              </w:rPr>
              <w:fldChar w:fldCharType="end"/>
            </w:r>
          </w:hyperlink>
        </w:p>
        <w:p w14:paraId="01F3B997" w14:textId="2A36CFF2" w:rsidR="00820AA7" w:rsidRPr="00ED47EA" w:rsidRDefault="00E027C4" w:rsidP="00820AA7">
          <w:pPr>
            <w:rPr>
              <w:b/>
              <w:bCs/>
              <w:noProof/>
            </w:rPr>
          </w:pPr>
          <w:r>
            <w:rPr>
              <w:b/>
              <w:bCs/>
              <w:noProof/>
            </w:rPr>
            <w:fldChar w:fldCharType="end"/>
          </w:r>
        </w:p>
      </w:sdtContent>
    </w:sdt>
    <w:bookmarkStart w:id="15" w:name="_Toc530564734" w:displacedByCustomXml="prev"/>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bookmarkStart w:id="16" w:name="_Toc83383247"/>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C52981">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383248"/>
      <w:r>
        <w:t>DAFTAR TABEL</w:t>
      </w:r>
      <w:bookmarkEnd w:id="17"/>
    </w:p>
    <w:bookmarkStart w:id="18" w:name="_Toc25252683"/>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C52981">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C52981">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C52981">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1FC5044D" w14:textId="2760509D" w:rsidR="001C27D0" w:rsidRDefault="001C27D0" w:rsidP="00E22277">
      <w:pPr>
        <w:rPr>
          <w:lang w:val="id-ID"/>
        </w:rPr>
      </w:pPr>
    </w:p>
    <w:p w14:paraId="350160EA" w14:textId="4984B4C9" w:rsidR="00E22277" w:rsidRDefault="00E22277" w:rsidP="00E22277">
      <w:pPr>
        <w:rPr>
          <w:lang w:val="id-ID"/>
        </w:rPr>
      </w:pPr>
    </w:p>
    <w:p w14:paraId="031863FB" w14:textId="77777777" w:rsidR="00E22277" w:rsidRDefault="00E22277" w:rsidP="00E22277">
      <w:pPr>
        <w:rPr>
          <w:lang w:val="id-ID"/>
        </w:rPr>
      </w:pPr>
    </w:p>
    <w:p w14:paraId="29491ECF" w14:textId="734456DB" w:rsidR="009E3B5B" w:rsidRPr="00A629A4" w:rsidRDefault="009E3B5B" w:rsidP="009E3B5B">
      <w:pPr>
        <w:keepNext/>
        <w:keepLines/>
        <w:spacing w:after="240"/>
        <w:jc w:val="center"/>
        <w:outlineLvl w:val="0"/>
        <w:rPr>
          <w:b/>
        </w:rPr>
      </w:pPr>
      <w:bookmarkStart w:id="19" w:name="_Toc83383249"/>
      <w:r>
        <w:rPr>
          <w:b/>
        </w:rPr>
        <w:lastRenderedPageBreak/>
        <w:t>DAFTAR SINGKATAN</w:t>
      </w:r>
      <w:bookmarkEnd w:id="15"/>
      <w:bookmarkEnd w:id="18"/>
      <w:bookmarkEnd w:id="19"/>
    </w:p>
    <w:p w14:paraId="752FAF3B" w14:textId="59789E28"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383250"/>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6BFEFF0D"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3D8EF07B" w14:textId="396C0682" w:rsidR="00E22277" w:rsidRDefault="009E3B5B" w:rsidP="00E22277">
      <w:pPr>
        <w:pStyle w:val="ListParagraph"/>
        <w:numPr>
          <w:ilvl w:val="0"/>
          <w:numId w:val="2"/>
        </w:numPr>
        <w:spacing w:after="160" w:line="259" w:lineRule="auto"/>
        <w:jc w:val="left"/>
        <w:rPr>
          <w:b/>
        </w:rPr>
      </w:pPr>
      <w:r w:rsidRPr="00DB77B5">
        <w:rPr>
          <w:b/>
        </w:rPr>
        <w:t>Use Case</w:t>
      </w:r>
    </w:p>
    <w:tbl>
      <w:tblPr>
        <w:tblStyle w:val="TableGrid1"/>
        <w:tblW w:w="7938" w:type="dxa"/>
        <w:jc w:val="center"/>
        <w:tblLook w:val="04A0" w:firstRow="1" w:lastRow="0" w:firstColumn="1" w:lastColumn="0" w:noHBand="0" w:noVBand="1"/>
      </w:tblPr>
      <w:tblGrid>
        <w:gridCol w:w="570"/>
        <w:gridCol w:w="2119"/>
        <w:gridCol w:w="1701"/>
        <w:gridCol w:w="3548"/>
      </w:tblGrid>
      <w:tr w:rsidR="00E22277" w:rsidRPr="00E22277" w14:paraId="1F7EBD20" w14:textId="77777777" w:rsidTr="00E22277">
        <w:trPr>
          <w:trHeight w:val="421"/>
          <w:tblHeader/>
          <w:jc w:val="center"/>
        </w:trPr>
        <w:tc>
          <w:tcPr>
            <w:tcW w:w="570" w:type="dxa"/>
            <w:shd w:val="clear" w:color="auto" w:fill="A6A6A6"/>
            <w:vAlign w:val="center"/>
          </w:tcPr>
          <w:p w14:paraId="715F832C" w14:textId="77777777" w:rsidR="00E22277" w:rsidRPr="00E22277" w:rsidRDefault="00E22277" w:rsidP="00E22277">
            <w:pPr>
              <w:spacing w:line="240" w:lineRule="auto"/>
              <w:jc w:val="center"/>
              <w:rPr>
                <w:rFonts w:eastAsia="Calibri"/>
              </w:rPr>
            </w:pPr>
            <w:r w:rsidRPr="00E22277">
              <w:rPr>
                <w:rFonts w:eastAsia="Calibri"/>
              </w:rPr>
              <w:t>No.</w:t>
            </w:r>
          </w:p>
        </w:tc>
        <w:tc>
          <w:tcPr>
            <w:tcW w:w="2119" w:type="dxa"/>
            <w:shd w:val="clear" w:color="auto" w:fill="A6A6A6"/>
            <w:vAlign w:val="center"/>
          </w:tcPr>
          <w:p w14:paraId="78381256" w14:textId="77777777" w:rsidR="00E22277" w:rsidRPr="00E22277" w:rsidRDefault="00E22277" w:rsidP="00E22277">
            <w:pPr>
              <w:spacing w:line="240" w:lineRule="auto"/>
              <w:jc w:val="center"/>
              <w:rPr>
                <w:rFonts w:eastAsia="Calibri"/>
              </w:rPr>
            </w:pPr>
            <w:r w:rsidRPr="00E22277">
              <w:rPr>
                <w:rFonts w:eastAsia="Calibri"/>
              </w:rPr>
              <w:t>Simbol</w:t>
            </w:r>
          </w:p>
        </w:tc>
        <w:tc>
          <w:tcPr>
            <w:tcW w:w="1701" w:type="dxa"/>
            <w:shd w:val="clear" w:color="auto" w:fill="A6A6A6"/>
            <w:vAlign w:val="center"/>
          </w:tcPr>
          <w:p w14:paraId="1A24680D" w14:textId="77777777" w:rsidR="00E22277" w:rsidRPr="00E22277" w:rsidRDefault="00E22277" w:rsidP="00E22277">
            <w:pPr>
              <w:spacing w:line="240" w:lineRule="auto"/>
              <w:jc w:val="center"/>
              <w:rPr>
                <w:rFonts w:eastAsia="Calibri"/>
              </w:rPr>
            </w:pPr>
            <w:r w:rsidRPr="00E22277">
              <w:rPr>
                <w:rFonts w:eastAsia="Calibri"/>
              </w:rPr>
              <w:t>Nama Simbol</w:t>
            </w:r>
          </w:p>
        </w:tc>
        <w:tc>
          <w:tcPr>
            <w:tcW w:w="3548" w:type="dxa"/>
            <w:shd w:val="clear" w:color="auto" w:fill="A6A6A6"/>
            <w:vAlign w:val="center"/>
          </w:tcPr>
          <w:p w14:paraId="01B8897A"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0AE3A1B4" w14:textId="77777777" w:rsidTr="00E22277">
        <w:trPr>
          <w:trHeight w:val="1050"/>
          <w:jc w:val="center"/>
        </w:trPr>
        <w:tc>
          <w:tcPr>
            <w:tcW w:w="570" w:type="dxa"/>
          </w:tcPr>
          <w:p w14:paraId="5C2A4A1E" w14:textId="77777777" w:rsidR="00E22277" w:rsidRPr="00E22277" w:rsidRDefault="00E22277" w:rsidP="00E22277">
            <w:pPr>
              <w:spacing w:line="240" w:lineRule="auto"/>
              <w:jc w:val="center"/>
              <w:rPr>
                <w:rFonts w:eastAsia="Calibri"/>
              </w:rPr>
            </w:pPr>
            <w:r w:rsidRPr="00E22277">
              <w:rPr>
                <w:rFonts w:eastAsia="Calibri"/>
              </w:rPr>
              <w:t>1.</w:t>
            </w:r>
          </w:p>
        </w:tc>
        <w:tc>
          <w:tcPr>
            <w:tcW w:w="2119" w:type="dxa"/>
            <w:vAlign w:val="center"/>
          </w:tcPr>
          <w:p w14:paraId="5D6A5B68"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6D0B82" wp14:editId="015F6800">
                  <wp:extent cx="402664" cy="533400"/>
                  <wp:effectExtent l="0" t="0" r="0" b="0"/>
                  <wp:docPr id="126" name="Picture 12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Diagram, schematic&#10;&#10;Description automatically generated"/>
                          <pic:cNvPicPr/>
                        </pic:nvPicPr>
                        <pic:blipFill rotWithShape="1">
                          <a:blip r:embed="rId18"/>
                          <a:srcRect r="42697" b="33802"/>
                          <a:stretch/>
                        </pic:blipFill>
                        <pic:spPr bwMode="auto">
                          <a:xfrm>
                            <a:off x="0" y="0"/>
                            <a:ext cx="408048" cy="540532"/>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4417DF2" w14:textId="77777777" w:rsidR="00E22277" w:rsidRPr="00E22277" w:rsidRDefault="00E22277" w:rsidP="00E22277">
            <w:pPr>
              <w:spacing w:line="240" w:lineRule="auto"/>
              <w:jc w:val="center"/>
              <w:rPr>
                <w:rFonts w:eastAsia="Calibri"/>
                <w:i/>
              </w:rPr>
            </w:pPr>
            <w:r w:rsidRPr="00E22277">
              <w:rPr>
                <w:rFonts w:eastAsia="Calibri"/>
                <w:i/>
              </w:rPr>
              <w:t>Actor</w:t>
            </w:r>
          </w:p>
        </w:tc>
        <w:tc>
          <w:tcPr>
            <w:tcW w:w="3548" w:type="dxa"/>
          </w:tcPr>
          <w:p w14:paraId="6F898C98" w14:textId="77777777" w:rsidR="00E22277" w:rsidRPr="00E22277" w:rsidRDefault="00E22277" w:rsidP="00E22277">
            <w:pPr>
              <w:spacing w:line="240" w:lineRule="auto"/>
              <w:jc w:val="left"/>
              <w:rPr>
                <w:rFonts w:eastAsia="Calibri"/>
              </w:rPr>
            </w:pPr>
            <w:r w:rsidRPr="00E22277">
              <w:rPr>
                <w:rFonts w:eastAsia="Calibri"/>
              </w:rPr>
              <w:t>Orang, proses, atau sistem lain yang beinteraksi dengan sistem informasi yang akan dibuat diluar sistem informasi yang akan dibuat itu sendiri.</w:t>
            </w:r>
          </w:p>
        </w:tc>
      </w:tr>
      <w:tr w:rsidR="00E22277" w:rsidRPr="00E22277" w14:paraId="1C558D25" w14:textId="77777777" w:rsidTr="00E22277">
        <w:trPr>
          <w:trHeight w:val="1071"/>
          <w:jc w:val="center"/>
        </w:trPr>
        <w:tc>
          <w:tcPr>
            <w:tcW w:w="570" w:type="dxa"/>
          </w:tcPr>
          <w:p w14:paraId="59BF1AE1" w14:textId="77777777" w:rsidR="00E22277" w:rsidRPr="00E22277" w:rsidRDefault="00E22277" w:rsidP="00E22277">
            <w:pPr>
              <w:spacing w:line="240" w:lineRule="auto"/>
              <w:jc w:val="center"/>
              <w:rPr>
                <w:rFonts w:eastAsia="Calibri"/>
              </w:rPr>
            </w:pPr>
            <w:r w:rsidRPr="00E22277">
              <w:rPr>
                <w:rFonts w:eastAsia="Calibri"/>
              </w:rPr>
              <w:t>2.</w:t>
            </w:r>
          </w:p>
        </w:tc>
        <w:tc>
          <w:tcPr>
            <w:tcW w:w="2119" w:type="dxa"/>
            <w:vAlign w:val="center"/>
          </w:tcPr>
          <w:p w14:paraId="13771530"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4257F72" wp14:editId="6D972223">
                  <wp:extent cx="1069509" cy="425302"/>
                  <wp:effectExtent l="0" t="0" r="0" b="0"/>
                  <wp:docPr id="102" name="Picture 102"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text, clipart&#10;&#10;Description automatically generated"/>
                          <pic:cNvPicPr/>
                        </pic:nvPicPr>
                        <pic:blipFill rotWithShape="1">
                          <a:blip r:embed="rId19"/>
                          <a:srcRect r="2610" b="27013"/>
                          <a:stretch/>
                        </pic:blipFill>
                        <pic:spPr bwMode="auto">
                          <a:xfrm>
                            <a:off x="0" y="0"/>
                            <a:ext cx="1111399" cy="441960"/>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A74980B" w14:textId="77777777" w:rsidR="00E22277" w:rsidRPr="00E22277" w:rsidRDefault="00E22277" w:rsidP="00E22277">
            <w:pPr>
              <w:spacing w:line="240" w:lineRule="auto"/>
              <w:jc w:val="center"/>
              <w:rPr>
                <w:rFonts w:eastAsia="Calibri"/>
                <w:i/>
              </w:rPr>
            </w:pPr>
            <w:r w:rsidRPr="00E22277">
              <w:rPr>
                <w:rFonts w:eastAsia="Calibri"/>
                <w:i/>
              </w:rPr>
              <w:t>Use Case</w:t>
            </w:r>
          </w:p>
        </w:tc>
        <w:tc>
          <w:tcPr>
            <w:tcW w:w="3548" w:type="dxa"/>
          </w:tcPr>
          <w:p w14:paraId="45F9D462" w14:textId="77777777" w:rsidR="00E22277" w:rsidRPr="00E22277" w:rsidRDefault="00E22277" w:rsidP="00E22277">
            <w:pPr>
              <w:spacing w:line="240" w:lineRule="auto"/>
              <w:jc w:val="left"/>
              <w:rPr>
                <w:rFonts w:eastAsia="Calibri"/>
              </w:rPr>
            </w:pPr>
            <w:r w:rsidRPr="00E22277">
              <w:rPr>
                <w:rFonts w:eastAsia="Calibri"/>
              </w:rPr>
              <w:t>Fungsionalitas yang disediakan sistem sebagai unit-unit yang saling bertukar pesan antar unit atau aktor.</w:t>
            </w:r>
          </w:p>
        </w:tc>
      </w:tr>
      <w:tr w:rsidR="00E22277" w:rsidRPr="00E22277" w14:paraId="1EA3D6FF" w14:textId="77777777" w:rsidTr="00E22277">
        <w:trPr>
          <w:trHeight w:val="894"/>
          <w:jc w:val="center"/>
        </w:trPr>
        <w:tc>
          <w:tcPr>
            <w:tcW w:w="570" w:type="dxa"/>
          </w:tcPr>
          <w:p w14:paraId="19147A3E" w14:textId="77777777" w:rsidR="00E22277" w:rsidRPr="00E22277" w:rsidRDefault="00E22277" w:rsidP="00E22277">
            <w:pPr>
              <w:spacing w:line="240" w:lineRule="auto"/>
              <w:jc w:val="center"/>
              <w:rPr>
                <w:rFonts w:eastAsia="Calibri"/>
              </w:rPr>
            </w:pPr>
            <w:r w:rsidRPr="00E22277">
              <w:rPr>
                <w:rFonts w:eastAsia="Calibri"/>
              </w:rPr>
              <w:t>3.</w:t>
            </w:r>
          </w:p>
        </w:tc>
        <w:tc>
          <w:tcPr>
            <w:tcW w:w="2119" w:type="dxa"/>
            <w:vAlign w:val="center"/>
          </w:tcPr>
          <w:p w14:paraId="41A26009"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A058955" wp14:editId="21725C05">
                  <wp:extent cx="952500" cy="219995"/>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3079" cy="231677"/>
                          </a:xfrm>
                          <a:prstGeom prst="rect">
                            <a:avLst/>
                          </a:prstGeom>
                        </pic:spPr>
                      </pic:pic>
                    </a:graphicData>
                  </a:graphic>
                </wp:inline>
              </w:drawing>
            </w:r>
          </w:p>
        </w:tc>
        <w:tc>
          <w:tcPr>
            <w:tcW w:w="1701" w:type="dxa"/>
          </w:tcPr>
          <w:p w14:paraId="0D4B0600" w14:textId="77777777" w:rsidR="00E22277" w:rsidRPr="00E22277" w:rsidRDefault="00E22277" w:rsidP="00E22277">
            <w:pPr>
              <w:spacing w:line="240" w:lineRule="auto"/>
              <w:jc w:val="center"/>
              <w:rPr>
                <w:rFonts w:eastAsia="Calibri"/>
                <w:i/>
              </w:rPr>
            </w:pPr>
            <w:r w:rsidRPr="00E22277">
              <w:rPr>
                <w:rFonts w:eastAsia="Calibri"/>
                <w:i/>
              </w:rPr>
              <w:t>Extend</w:t>
            </w:r>
          </w:p>
        </w:tc>
        <w:tc>
          <w:tcPr>
            <w:tcW w:w="3548" w:type="dxa"/>
          </w:tcPr>
          <w:p w14:paraId="1231E17B" w14:textId="77777777" w:rsidR="00E22277" w:rsidRPr="00E22277" w:rsidRDefault="00E22277" w:rsidP="00E22277">
            <w:pPr>
              <w:spacing w:line="240" w:lineRule="auto"/>
              <w:jc w:val="left"/>
              <w:rPr>
                <w:rFonts w:eastAsia="Calibri"/>
              </w:rPr>
            </w:pPr>
            <w:r w:rsidRPr="00E22277">
              <w:rPr>
                <w:rFonts w:eastAsia="Calibri"/>
              </w:rPr>
              <w:t>Relasi use case tambahan ke sebuah use case yang ditambahkan dapat berdiri sendiri walau tanpa usecase tambahan tersebut.</w:t>
            </w:r>
          </w:p>
        </w:tc>
      </w:tr>
      <w:tr w:rsidR="00E22277" w:rsidRPr="00E22277" w14:paraId="56472D29" w14:textId="77777777" w:rsidTr="00E22277">
        <w:trPr>
          <w:trHeight w:val="1528"/>
          <w:jc w:val="center"/>
        </w:trPr>
        <w:tc>
          <w:tcPr>
            <w:tcW w:w="570" w:type="dxa"/>
          </w:tcPr>
          <w:p w14:paraId="0E7BA7AB" w14:textId="77777777" w:rsidR="00E22277" w:rsidRPr="00E22277" w:rsidRDefault="00E22277" w:rsidP="00E22277">
            <w:pPr>
              <w:spacing w:line="240" w:lineRule="auto"/>
              <w:jc w:val="center"/>
              <w:rPr>
                <w:rFonts w:eastAsia="Calibri"/>
              </w:rPr>
            </w:pPr>
            <w:r w:rsidRPr="00E22277">
              <w:rPr>
                <w:rFonts w:eastAsia="Calibri"/>
              </w:rPr>
              <w:t>4.</w:t>
            </w:r>
          </w:p>
        </w:tc>
        <w:tc>
          <w:tcPr>
            <w:tcW w:w="2119" w:type="dxa"/>
            <w:vAlign w:val="center"/>
          </w:tcPr>
          <w:p w14:paraId="38DBF2F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3B40F300" wp14:editId="45B70FE8">
                  <wp:extent cx="1115453" cy="34480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5084" cy="357056"/>
                          </a:xfrm>
                          <a:prstGeom prst="rect">
                            <a:avLst/>
                          </a:prstGeom>
                        </pic:spPr>
                      </pic:pic>
                    </a:graphicData>
                  </a:graphic>
                </wp:inline>
              </w:drawing>
            </w:r>
          </w:p>
        </w:tc>
        <w:tc>
          <w:tcPr>
            <w:tcW w:w="1701" w:type="dxa"/>
          </w:tcPr>
          <w:p w14:paraId="6905794C" w14:textId="77777777" w:rsidR="00E22277" w:rsidRPr="00E22277" w:rsidRDefault="00E22277" w:rsidP="00E22277">
            <w:pPr>
              <w:spacing w:line="240" w:lineRule="auto"/>
              <w:jc w:val="center"/>
              <w:rPr>
                <w:rFonts w:eastAsia="Calibri"/>
                <w:i/>
              </w:rPr>
            </w:pPr>
            <w:r w:rsidRPr="00E22277">
              <w:rPr>
                <w:rFonts w:eastAsia="Calibri"/>
                <w:i/>
              </w:rPr>
              <w:t>Include</w:t>
            </w:r>
          </w:p>
        </w:tc>
        <w:tc>
          <w:tcPr>
            <w:tcW w:w="3548" w:type="dxa"/>
          </w:tcPr>
          <w:p w14:paraId="120B4AF4" w14:textId="77777777" w:rsidR="00E22277" w:rsidRPr="00E22277" w:rsidRDefault="00E22277" w:rsidP="00E22277">
            <w:pPr>
              <w:spacing w:line="240" w:lineRule="auto"/>
              <w:jc w:val="left"/>
              <w:rPr>
                <w:rFonts w:eastAsia="Calibri"/>
              </w:rPr>
            </w:pPr>
            <w:r w:rsidRPr="00E22277">
              <w:rPr>
                <w:rFonts w:eastAsia="Calibri"/>
              </w:rPr>
              <w:t>Relasi use case tambahan ke sebuah use case dimana use case yang ditambahkan memerlukan use case ini untuk menjalankan fungsinya atau sebagai syarat dijalankannya use case ini.</w:t>
            </w:r>
          </w:p>
        </w:tc>
      </w:tr>
      <w:tr w:rsidR="00E22277" w:rsidRPr="00E22277" w14:paraId="1928D7FC" w14:textId="77777777" w:rsidTr="00E22277">
        <w:trPr>
          <w:trHeight w:val="1318"/>
          <w:jc w:val="center"/>
        </w:trPr>
        <w:tc>
          <w:tcPr>
            <w:tcW w:w="570" w:type="dxa"/>
          </w:tcPr>
          <w:p w14:paraId="039C526B" w14:textId="77777777" w:rsidR="00E22277" w:rsidRPr="00E22277" w:rsidRDefault="00E22277" w:rsidP="00E22277">
            <w:pPr>
              <w:spacing w:line="240" w:lineRule="auto"/>
              <w:jc w:val="center"/>
              <w:rPr>
                <w:rFonts w:eastAsia="Calibri"/>
              </w:rPr>
            </w:pPr>
            <w:r w:rsidRPr="00E22277">
              <w:rPr>
                <w:rFonts w:eastAsia="Calibri"/>
              </w:rPr>
              <w:t>5.</w:t>
            </w:r>
          </w:p>
        </w:tc>
        <w:tc>
          <w:tcPr>
            <w:tcW w:w="2119" w:type="dxa"/>
            <w:vAlign w:val="center"/>
          </w:tcPr>
          <w:p w14:paraId="1F128227"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1AEA0702" wp14:editId="1F1B9565">
                      <wp:extent cx="1066800" cy="0"/>
                      <wp:effectExtent l="0" t="0" r="19050" b="19050"/>
                      <wp:docPr id="104"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68A26E44" id="Straight Connector 104"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" strokecolor="windowText" strokeweight=".5pt">
                      <v:stroke joinstyle="miter"/>
                      <o:lock v:ext="edit" shapetype="f"/>
                      <w10:anchorlock/>
                    </v:line>
                  </w:pict>
                </mc:Fallback>
              </mc:AlternateContent>
            </w:r>
          </w:p>
        </w:tc>
        <w:tc>
          <w:tcPr>
            <w:tcW w:w="1701" w:type="dxa"/>
          </w:tcPr>
          <w:p w14:paraId="2417DD40" w14:textId="77777777" w:rsidR="00E22277" w:rsidRPr="00E22277" w:rsidRDefault="00E22277" w:rsidP="00E22277">
            <w:pPr>
              <w:spacing w:line="240" w:lineRule="auto"/>
              <w:jc w:val="center"/>
              <w:rPr>
                <w:rFonts w:eastAsia="Calibri"/>
                <w:i/>
              </w:rPr>
            </w:pPr>
            <w:r w:rsidRPr="00E22277">
              <w:rPr>
                <w:rFonts w:eastAsia="Calibri"/>
                <w:i/>
              </w:rPr>
              <w:t>Association</w:t>
            </w:r>
          </w:p>
        </w:tc>
        <w:tc>
          <w:tcPr>
            <w:tcW w:w="3548" w:type="dxa"/>
          </w:tcPr>
          <w:p w14:paraId="428F93E0" w14:textId="77777777" w:rsidR="00E22277" w:rsidRPr="00E22277" w:rsidRDefault="00E22277" w:rsidP="00E22277">
            <w:pPr>
              <w:spacing w:line="240" w:lineRule="auto"/>
              <w:jc w:val="left"/>
              <w:rPr>
                <w:rFonts w:eastAsia="Calibri"/>
              </w:rPr>
            </w:pPr>
            <w:r w:rsidRPr="00E22277">
              <w:rPr>
                <w:rFonts w:eastAsia="Calibri"/>
              </w:rPr>
              <w:t>Komunikasi antara aktor dan use case yang berpartisipasi pada use case atau use case memiliki interaksi dengan aktor.</w:t>
            </w:r>
          </w:p>
        </w:tc>
      </w:tr>
      <w:tr w:rsidR="00E22277" w:rsidRPr="00E22277" w14:paraId="41AB15B8" w14:textId="77777777" w:rsidTr="00E22277">
        <w:trPr>
          <w:trHeight w:val="1607"/>
          <w:jc w:val="center"/>
        </w:trPr>
        <w:tc>
          <w:tcPr>
            <w:tcW w:w="570" w:type="dxa"/>
          </w:tcPr>
          <w:p w14:paraId="4EF2AFB2" w14:textId="77777777" w:rsidR="00E22277" w:rsidRPr="00E22277" w:rsidRDefault="00E22277" w:rsidP="00E22277">
            <w:pPr>
              <w:spacing w:line="240" w:lineRule="auto"/>
              <w:jc w:val="center"/>
              <w:rPr>
                <w:rFonts w:eastAsia="Calibri"/>
              </w:rPr>
            </w:pPr>
            <w:r w:rsidRPr="00E22277">
              <w:rPr>
                <w:rFonts w:eastAsia="Calibri"/>
              </w:rPr>
              <w:lastRenderedPageBreak/>
              <w:t>6.</w:t>
            </w:r>
          </w:p>
        </w:tc>
        <w:tc>
          <w:tcPr>
            <w:tcW w:w="2119" w:type="dxa"/>
            <w:vAlign w:val="center"/>
          </w:tcPr>
          <w:p w14:paraId="4F4B0EA3"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003F09FA" wp14:editId="0D6E7DD6">
                      <wp:extent cx="1066800" cy="0"/>
                      <wp:effectExtent l="0" t="76200" r="19050" b="95250"/>
                      <wp:docPr id="105"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headEnd type="none" w="med" len="med"/>
                                <a:tailEnd type="triangle" w="med" len="med"/>
                              </a:ln>
                              <a:effectLst/>
                            </wps:spPr>
                            <wps:bodyPr/>
                          </wps:wsp>
                        </a:graphicData>
                      </a:graphic>
                    </wp:inline>
                  </w:drawing>
                </mc:Choice>
                <mc:Fallback>
                  <w:pict>
                    <v:line w14:anchorId="3B6A5369" id="Straight Connector 105"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" strokecolor="windowText" strokeweight=".5pt">
                      <v:stroke endarrow="block" joinstyle="miter"/>
                      <o:lock v:ext="edit" shapetype="f"/>
                      <w10:anchorlock/>
                    </v:line>
                  </w:pict>
                </mc:Fallback>
              </mc:AlternateContent>
            </w:r>
          </w:p>
        </w:tc>
        <w:tc>
          <w:tcPr>
            <w:tcW w:w="1701" w:type="dxa"/>
          </w:tcPr>
          <w:p w14:paraId="0D7D6E4A" w14:textId="77777777" w:rsidR="00E22277" w:rsidRPr="00E22277" w:rsidRDefault="00E22277" w:rsidP="00E22277">
            <w:pPr>
              <w:spacing w:line="240" w:lineRule="auto"/>
              <w:jc w:val="center"/>
              <w:rPr>
                <w:rFonts w:eastAsia="Calibri"/>
              </w:rPr>
            </w:pPr>
            <w:r w:rsidRPr="00E22277">
              <w:rPr>
                <w:rFonts w:eastAsia="Calibri"/>
              </w:rPr>
              <w:t>Generalisasi</w:t>
            </w:r>
          </w:p>
        </w:tc>
        <w:tc>
          <w:tcPr>
            <w:tcW w:w="3548" w:type="dxa"/>
          </w:tcPr>
          <w:p w14:paraId="1FFCD604" w14:textId="77777777" w:rsidR="00E22277" w:rsidRPr="00E22277" w:rsidRDefault="00E22277" w:rsidP="00E22277">
            <w:pPr>
              <w:spacing w:line="240" w:lineRule="auto"/>
              <w:jc w:val="left"/>
              <w:rPr>
                <w:rFonts w:eastAsia="Calibri"/>
              </w:rPr>
            </w:pPr>
            <w:r w:rsidRPr="00E22277">
              <w:rPr>
                <w:rFonts w:eastAsia="Calibri"/>
              </w:rPr>
              <w:t>Hubungan generalisasi dan spesialisasi (umum-khusus) antara dua buah use case dimana fungsi yang satu adalah fungsi yang lebih umum dari lainnya.</w:t>
            </w:r>
          </w:p>
        </w:tc>
      </w:tr>
    </w:tbl>
    <w:p w14:paraId="004284DE" w14:textId="77777777" w:rsidR="00E22277" w:rsidRPr="00E22277" w:rsidRDefault="00E22277" w:rsidP="00E22277">
      <w:pPr>
        <w:spacing w:after="160" w:line="259" w:lineRule="auto"/>
        <w:jc w:val="left"/>
        <w:rPr>
          <w:b/>
        </w:rPr>
      </w:pPr>
    </w:p>
    <w:p w14:paraId="4E72B766" w14:textId="3F99E054" w:rsidR="00E22277" w:rsidRDefault="009E3B5B" w:rsidP="00E22277">
      <w:pPr>
        <w:pStyle w:val="Caption"/>
        <w:keepNext/>
        <w:numPr>
          <w:ilvl w:val="0"/>
          <w:numId w:val="2"/>
        </w:numPr>
        <w:jc w:val="both"/>
        <w:rPr>
          <w:b/>
        </w:rPr>
      </w:pPr>
      <w:r>
        <w:rPr>
          <w:b/>
        </w:rPr>
        <w:t>Class Diagram</w:t>
      </w:r>
    </w:p>
    <w:tbl>
      <w:tblPr>
        <w:tblStyle w:val="TableGrid1"/>
        <w:tblW w:w="0" w:type="auto"/>
        <w:tblLook w:val="04A0" w:firstRow="1" w:lastRow="0" w:firstColumn="1" w:lastColumn="0" w:noHBand="0" w:noVBand="1"/>
      </w:tblPr>
      <w:tblGrid>
        <w:gridCol w:w="570"/>
        <w:gridCol w:w="2621"/>
        <w:gridCol w:w="1858"/>
        <w:gridCol w:w="2878"/>
      </w:tblGrid>
      <w:tr w:rsidR="00E22277" w:rsidRPr="00E22277" w14:paraId="1E1D8E3C" w14:textId="77777777" w:rsidTr="00E22277">
        <w:trPr>
          <w:trHeight w:val="431"/>
          <w:tblHeader/>
        </w:trPr>
        <w:tc>
          <w:tcPr>
            <w:tcW w:w="570" w:type="dxa"/>
            <w:shd w:val="clear" w:color="auto" w:fill="A6A6A6"/>
            <w:vAlign w:val="center"/>
          </w:tcPr>
          <w:p w14:paraId="729B796D" w14:textId="77777777" w:rsidR="00E22277" w:rsidRPr="00E22277" w:rsidRDefault="00E22277" w:rsidP="00E22277">
            <w:pPr>
              <w:spacing w:line="240" w:lineRule="auto"/>
              <w:jc w:val="center"/>
              <w:rPr>
                <w:rFonts w:eastAsia="Calibri"/>
              </w:rPr>
            </w:pPr>
            <w:r w:rsidRPr="00E22277">
              <w:rPr>
                <w:rFonts w:eastAsia="Calibri"/>
              </w:rPr>
              <w:t>No.</w:t>
            </w:r>
          </w:p>
        </w:tc>
        <w:tc>
          <w:tcPr>
            <w:tcW w:w="2621" w:type="dxa"/>
            <w:shd w:val="clear" w:color="auto" w:fill="A6A6A6"/>
            <w:vAlign w:val="center"/>
          </w:tcPr>
          <w:p w14:paraId="518E40AF" w14:textId="77777777" w:rsidR="00E22277" w:rsidRPr="00E22277" w:rsidRDefault="00E22277" w:rsidP="00E22277">
            <w:pPr>
              <w:spacing w:line="240" w:lineRule="auto"/>
              <w:jc w:val="center"/>
              <w:rPr>
                <w:rFonts w:eastAsia="Calibri"/>
              </w:rPr>
            </w:pPr>
            <w:r w:rsidRPr="00E22277">
              <w:rPr>
                <w:rFonts w:eastAsia="Calibri"/>
              </w:rPr>
              <w:t>Simbol</w:t>
            </w:r>
          </w:p>
        </w:tc>
        <w:tc>
          <w:tcPr>
            <w:tcW w:w="1858" w:type="dxa"/>
            <w:shd w:val="clear" w:color="auto" w:fill="A6A6A6"/>
            <w:vAlign w:val="center"/>
          </w:tcPr>
          <w:p w14:paraId="59545D9A" w14:textId="77777777" w:rsidR="00E22277" w:rsidRPr="00E22277" w:rsidRDefault="00E22277" w:rsidP="00E22277">
            <w:pPr>
              <w:spacing w:line="240" w:lineRule="auto"/>
              <w:jc w:val="center"/>
              <w:rPr>
                <w:rFonts w:eastAsia="Calibri"/>
              </w:rPr>
            </w:pPr>
            <w:r w:rsidRPr="00E22277">
              <w:rPr>
                <w:rFonts w:eastAsia="Calibri"/>
              </w:rPr>
              <w:t>Nama Simbol</w:t>
            </w:r>
          </w:p>
        </w:tc>
        <w:tc>
          <w:tcPr>
            <w:tcW w:w="2879" w:type="dxa"/>
            <w:shd w:val="clear" w:color="auto" w:fill="A6A6A6"/>
            <w:vAlign w:val="center"/>
          </w:tcPr>
          <w:p w14:paraId="1497C998"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31330289" w14:textId="77777777" w:rsidTr="00E22277">
        <w:tc>
          <w:tcPr>
            <w:tcW w:w="570" w:type="dxa"/>
          </w:tcPr>
          <w:p w14:paraId="6EE6483F" w14:textId="77777777" w:rsidR="00E22277" w:rsidRPr="00E22277" w:rsidRDefault="00E22277" w:rsidP="00E22277">
            <w:pPr>
              <w:spacing w:line="240" w:lineRule="auto"/>
              <w:jc w:val="center"/>
              <w:rPr>
                <w:rFonts w:eastAsia="Calibri"/>
              </w:rPr>
            </w:pPr>
            <w:r w:rsidRPr="00E22277">
              <w:rPr>
                <w:rFonts w:eastAsia="Calibri"/>
              </w:rPr>
              <w:t>1.</w:t>
            </w:r>
          </w:p>
        </w:tc>
        <w:tc>
          <w:tcPr>
            <w:tcW w:w="2621" w:type="dxa"/>
            <w:vAlign w:val="center"/>
          </w:tcPr>
          <w:p w14:paraId="136E786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9564C33" wp14:editId="0EB62143">
                  <wp:extent cx="1527604" cy="914400"/>
                  <wp:effectExtent l="0" t="0" r="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rotWithShape="1">
                          <a:blip r:embed="rId22"/>
                          <a:srcRect b="16841"/>
                          <a:stretch/>
                        </pic:blipFill>
                        <pic:spPr bwMode="auto">
                          <a:xfrm>
                            <a:off x="0" y="0"/>
                            <a:ext cx="1531173" cy="916536"/>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100E917E" w14:textId="77777777" w:rsidR="00E22277" w:rsidRPr="00E22277" w:rsidRDefault="00E22277" w:rsidP="00E22277">
            <w:pPr>
              <w:spacing w:line="240" w:lineRule="auto"/>
              <w:jc w:val="center"/>
              <w:rPr>
                <w:rFonts w:eastAsia="Calibri"/>
              </w:rPr>
            </w:pPr>
            <w:r w:rsidRPr="00E22277">
              <w:rPr>
                <w:rFonts w:eastAsia="Calibri"/>
              </w:rPr>
              <w:t>Kelas</w:t>
            </w:r>
          </w:p>
        </w:tc>
        <w:tc>
          <w:tcPr>
            <w:tcW w:w="2879" w:type="dxa"/>
          </w:tcPr>
          <w:p w14:paraId="19F0427A" w14:textId="77777777" w:rsidR="00E22277" w:rsidRPr="00E22277" w:rsidRDefault="00E22277" w:rsidP="00E22277">
            <w:pPr>
              <w:spacing w:line="240" w:lineRule="auto"/>
              <w:jc w:val="left"/>
              <w:rPr>
                <w:rFonts w:eastAsia="Calibri"/>
              </w:rPr>
            </w:pPr>
            <w:r w:rsidRPr="00E22277">
              <w:rPr>
                <w:rFonts w:eastAsia="Calibri"/>
              </w:rPr>
              <w:t xml:space="preserve">Merupakan suatu himpunan dari obyek yang terdiri dari nama, kelas, atribut/variable serta fungsi atau </w:t>
            </w:r>
            <w:r w:rsidRPr="00E22277">
              <w:rPr>
                <w:rFonts w:eastAsia="Calibri"/>
                <w:i/>
              </w:rPr>
              <w:t>method</w:t>
            </w:r>
            <w:r w:rsidRPr="00E22277">
              <w:rPr>
                <w:rFonts w:eastAsia="Calibri"/>
              </w:rPr>
              <w:t>.</w:t>
            </w:r>
          </w:p>
        </w:tc>
      </w:tr>
      <w:tr w:rsidR="00E22277" w:rsidRPr="00E22277" w14:paraId="469BC109" w14:textId="77777777" w:rsidTr="00E22277">
        <w:tc>
          <w:tcPr>
            <w:tcW w:w="570" w:type="dxa"/>
          </w:tcPr>
          <w:p w14:paraId="0CF50ECD" w14:textId="77777777" w:rsidR="00E22277" w:rsidRPr="00E22277" w:rsidRDefault="00E22277" w:rsidP="00E22277">
            <w:pPr>
              <w:spacing w:line="240" w:lineRule="auto"/>
              <w:jc w:val="center"/>
              <w:rPr>
                <w:rFonts w:eastAsia="Calibri"/>
              </w:rPr>
            </w:pPr>
            <w:r w:rsidRPr="00E22277">
              <w:rPr>
                <w:rFonts w:eastAsia="Calibri"/>
              </w:rPr>
              <w:t>2.</w:t>
            </w:r>
          </w:p>
        </w:tc>
        <w:tc>
          <w:tcPr>
            <w:tcW w:w="2621" w:type="dxa"/>
            <w:vAlign w:val="center"/>
          </w:tcPr>
          <w:p w14:paraId="30457776"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C26CDEB" wp14:editId="77B6B49E">
                  <wp:extent cx="967563" cy="680484"/>
                  <wp:effectExtent l="0" t="0" r="4445" b="5715"/>
                  <wp:docPr id="110" name="Picture 110"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application&#10;&#10;Description automatically generated"/>
                          <pic:cNvPicPr/>
                        </pic:nvPicPr>
                        <pic:blipFill rotWithShape="1">
                          <a:blip r:embed="rId23"/>
                          <a:srcRect r="32279" b="41917"/>
                          <a:stretch/>
                        </pic:blipFill>
                        <pic:spPr bwMode="auto">
                          <a:xfrm>
                            <a:off x="0" y="0"/>
                            <a:ext cx="967563" cy="680484"/>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7404AB0D" w14:textId="77777777" w:rsidR="00E22277" w:rsidRPr="00E22277" w:rsidRDefault="00E22277" w:rsidP="00E22277">
            <w:pPr>
              <w:spacing w:line="240" w:lineRule="auto"/>
              <w:jc w:val="center"/>
              <w:rPr>
                <w:rFonts w:eastAsia="Calibri"/>
              </w:rPr>
            </w:pPr>
            <w:r w:rsidRPr="00E22277">
              <w:rPr>
                <w:rFonts w:eastAsia="Calibri"/>
              </w:rPr>
              <w:t>Interface</w:t>
            </w:r>
          </w:p>
        </w:tc>
        <w:tc>
          <w:tcPr>
            <w:tcW w:w="2879" w:type="dxa"/>
          </w:tcPr>
          <w:p w14:paraId="722312F9" w14:textId="77777777" w:rsidR="00E22277" w:rsidRPr="00E22277" w:rsidRDefault="00E22277" w:rsidP="00E22277">
            <w:pPr>
              <w:spacing w:line="240" w:lineRule="auto"/>
              <w:jc w:val="left"/>
              <w:rPr>
                <w:rFonts w:eastAsia="Calibri"/>
              </w:rPr>
            </w:pPr>
            <w:r w:rsidRPr="00E22277">
              <w:rPr>
                <w:rFonts w:eastAsia="Calibri"/>
              </w:rPr>
              <w:t>Merupakan konsep interface atau implementasi terhadap kelas lain.</w:t>
            </w:r>
          </w:p>
        </w:tc>
      </w:tr>
      <w:tr w:rsidR="00E22277" w:rsidRPr="00E22277" w14:paraId="061DD4B4" w14:textId="77777777" w:rsidTr="00E22277">
        <w:tc>
          <w:tcPr>
            <w:tcW w:w="570" w:type="dxa"/>
          </w:tcPr>
          <w:p w14:paraId="6049435E" w14:textId="77777777" w:rsidR="00E22277" w:rsidRPr="00E22277" w:rsidRDefault="00E22277" w:rsidP="00E22277">
            <w:pPr>
              <w:spacing w:line="240" w:lineRule="auto"/>
              <w:jc w:val="center"/>
              <w:rPr>
                <w:rFonts w:eastAsia="Calibri"/>
              </w:rPr>
            </w:pPr>
            <w:r w:rsidRPr="00E22277">
              <w:rPr>
                <w:rFonts w:eastAsia="Calibri"/>
              </w:rPr>
              <w:t>3.</w:t>
            </w:r>
          </w:p>
        </w:tc>
        <w:tc>
          <w:tcPr>
            <w:tcW w:w="2621" w:type="dxa"/>
            <w:vAlign w:val="center"/>
          </w:tcPr>
          <w:p w14:paraId="75AA69D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373C022B" wp14:editId="142BED56">
                      <wp:extent cx="1286510" cy="0"/>
                      <wp:effectExtent l="0" t="0" r="27940" b="19050"/>
                      <wp:docPr id="101"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651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75F94702" id="Straight Connector 101" o:spid="_x0000_s1026" style="visibility:visible;mso-wrap-style:square;mso-left-percent:-10001;mso-top-percent:-10001;mso-position-horizontal:absolute;mso-position-horizontal-relative:char;mso-position-vertical:absolute;mso-position-vertical-relative:line;mso-left-percent:-10001;mso-top-percent:-10001" from="0,0" to="101.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" strokecolor="windowText" strokeweight=".5pt">
                      <v:stroke joinstyle="miter"/>
                      <o:lock v:ext="edit" shapetype="f"/>
                      <w10:anchorlock/>
                    </v:line>
                  </w:pict>
                </mc:Fallback>
              </mc:AlternateContent>
            </w:r>
          </w:p>
        </w:tc>
        <w:tc>
          <w:tcPr>
            <w:tcW w:w="1858" w:type="dxa"/>
          </w:tcPr>
          <w:p w14:paraId="25AACD73" w14:textId="77777777" w:rsidR="00E22277" w:rsidRPr="00E22277" w:rsidRDefault="00E22277" w:rsidP="00E22277">
            <w:pPr>
              <w:spacing w:line="240" w:lineRule="auto"/>
              <w:jc w:val="center"/>
              <w:rPr>
                <w:rFonts w:eastAsia="Calibri"/>
              </w:rPr>
            </w:pPr>
            <w:r w:rsidRPr="00E22277">
              <w:rPr>
                <w:rFonts w:eastAsia="Calibri"/>
              </w:rPr>
              <w:t>Association</w:t>
            </w:r>
          </w:p>
        </w:tc>
        <w:tc>
          <w:tcPr>
            <w:tcW w:w="2879" w:type="dxa"/>
          </w:tcPr>
          <w:p w14:paraId="249869C1" w14:textId="77777777" w:rsidR="00E22277" w:rsidRPr="00E22277" w:rsidRDefault="00E22277" w:rsidP="00E22277">
            <w:pPr>
              <w:spacing w:line="240" w:lineRule="auto"/>
              <w:jc w:val="left"/>
              <w:rPr>
                <w:rFonts w:eastAsia="Calibri"/>
              </w:rPr>
            </w:pPr>
            <w:r w:rsidRPr="00E22277">
              <w:rPr>
                <w:rFonts w:eastAsia="Calibri"/>
              </w:rPr>
              <w:t>Relasi antar kelas dengan makna umum.</w:t>
            </w:r>
          </w:p>
        </w:tc>
      </w:tr>
      <w:tr w:rsidR="00E22277" w:rsidRPr="00E22277" w14:paraId="26CE09AF" w14:textId="77777777" w:rsidTr="00E22277">
        <w:trPr>
          <w:trHeight w:val="611"/>
        </w:trPr>
        <w:tc>
          <w:tcPr>
            <w:tcW w:w="570" w:type="dxa"/>
          </w:tcPr>
          <w:p w14:paraId="4175AAB9" w14:textId="77777777" w:rsidR="00E22277" w:rsidRPr="00E22277" w:rsidRDefault="00E22277" w:rsidP="00E22277">
            <w:pPr>
              <w:spacing w:line="240" w:lineRule="auto"/>
              <w:jc w:val="center"/>
              <w:rPr>
                <w:rFonts w:eastAsia="Calibri"/>
              </w:rPr>
            </w:pPr>
            <w:r w:rsidRPr="00E22277">
              <w:rPr>
                <w:rFonts w:eastAsia="Calibri"/>
              </w:rPr>
              <w:t>4.</w:t>
            </w:r>
          </w:p>
        </w:tc>
        <w:tc>
          <w:tcPr>
            <w:tcW w:w="2621" w:type="dxa"/>
            <w:vAlign w:val="center"/>
          </w:tcPr>
          <w:p w14:paraId="5A2350E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43CBB2E" wp14:editId="58E5C3BA">
                  <wp:extent cx="666750" cy="2286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66750" cy="228600"/>
                          </a:xfrm>
                          <a:prstGeom prst="rect">
                            <a:avLst/>
                          </a:prstGeom>
                        </pic:spPr>
                      </pic:pic>
                    </a:graphicData>
                  </a:graphic>
                </wp:inline>
              </w:drawing>
            </w:r>
          </w:p>
        </w:tc>
        <w:tc>
          <w:tcPr>
            <w:tcW w:w="1858" w:type="dxa"/>
          </w:tcPr>
          <w:p w14:paraId="17E46626" w14:textId="77777777" w:rsidR="00E22277" w:rsidRPr="00E22277" w:rsidRDefault="00E22277" w:rsidP="00E22277">
            <w:pPr>
              <w:spacing w:line="240" w:lineRule="auto"/>
              <w:jc w:val="center"/>
              <w:rPr>
                <w:rFonts w:eastAsia="Calibri"/>
              </w:rPr>
            </w:pPr>
            <w:r w:rsidRPr="00E22277">
              <w:rPr>
                <w:rFonts w:eastAsia="Calibri"/>
              </w:rPr>
              <w:t>Generalization</w:t>
            </w:r>
          </w:p>
        </w:tc>
        <w:tc>
          <w:tcPr>
            <w:tcW w:w="2879" w:type="dxa"/>
          </w:tcPr>
          <w:p w14:paraId="302F6F4F" w14:textId="77777777" w:rsidR="00E22277" w:rsidRPr="00E22277" w:rsidRDefault="00E22277" w:rsidP="00E22277">
            <w:pPr>
              <w:spacing w:line="240" w:lineRule="auto"/>
              <w:jc w:val="left"/>
              <w:rPr>
                <w:rFonts w:eastAsia="Calibri"/>
              </w:rPr>
            </w:pPr>
            <w:r w:rsidRPr="00E22277">
              <w:rPr>
                <w:rFonts w:eastAsia="Calibri"/>
              </w:rPr>
              <w:t>Menunjukkan suatu kelas tertentu adalah anak dari kelas lain.</w:t>
            </w:r>
          </w:p>
        </w:tc>
      </w:tr>
    </w:tbl>
    <w:p w14:paraId="0D3FC27F" w14:textId="77777777" w:rsidR="00E22277" w:rsidRPr="00E22277" w:rsidRDefault="00E22277" w:rsidP="00E22277"/>
    <w:p w14:paraId="73CED438" w14:textId="2539EC8F" w:rsidR="009E3B5B" w:rsidRPr="00E22277" w:rsidRDefault="009E3B5B" w:rsidP="00E22277">
      <w:pPr>
        <w:pStyle w:val="ListParagraph"/>
        <w:numPr>
          <w:ilvl w:val="0"/>
          <w:numId w:val="2"/>
        </w:numPr>
        <w:spacing w:after="160" w:line="259" w:lineRule="auto"/>
        <w:jc w:val="left"/>
        <w:rPr>
          <w:b/>
        </w:rPr>
      </w:pPr>
      <w:r>
        <w:rPr>
          <w:b/>
        </w:rPr>
        <w:t>Activity Diagram</w:t>
      </w:r>
    </w:p>
    <w:tbl>
      <w:tblPr>
        <w:tblStyle w:val="TableGrid1"/>
        <w:tblW w:w="7928" w:type="dxa"/>
        <w:tblLook w:val="04A0" w:firstRow="1" w:lastRow="0" w:firstColumn="1" w:lastColumn="0" w:noHBand="0" w:noVBand="1"/>
      </w:tblPr>
      <w:tblGrid>
        <w:gridCol w:w="570"/>
        <w:gridCol w:w="2397"/>
        <w:gridCol w:w="1808"/>
        <w:gridCol w:w="3153"/>
      </w:tblGrid>
      <w:tr w:rsidR="00E22277" w:rsidRPr="000E3F4F" w14:paraId="402264F2" w14:textId="77777777" w:rsidTr="00E22277">
        <w:trPr>
          <w:trHeight w:val="404"/>
          <w:tblHeader/>
        </w:trPr>
        <w:tc>
          <w:tcPr>
            <w:tcW w:w="570" w:type="dxa"/>
            <w:shd w:val="clear" w:color="auto" w:fill="A6A6A6" w:themeFill="background1" w:themeFillShade="A6"/>
            <w:vAlign w:val="center"/>
          </w:tcPr>
          <w:p w14:paraId="63C0345E" w14:textId="77777777" w:rsidR="00E22277" w:rsidRPr="000E3F4F" w:rsidRDefault="00E22277" w:rsidP="00E22277">
            <w:pPr>
              <w:jc w:val="center"/>
            </w:pPr>
            <w:r w:rsidRPr="000E3F4F">
              <w:t>No.</w:t>
            </w:r>
          </w:p>
        </w:tc>
        <w:tc>
          <w:tcPr>
            <w:tcW w:w="2397" w:type="dxa"/>
            <w:shd w:val="clear" w:color="auto" w:fill="A6A6A6" w:themeFill="background1" w:themeFillShade="A6"/>
            <w:vAlign w:val="center"/>
          </w:tcPr>
          <w:p w14:paraId="5FA5F089" w14:textId="77777777" w:rsidR="00E22277" w:rsidRPr="000E3F4F" w:rsidRDefault="00E22277" w:rsidP="00E22277">
            <w:pPr>
              <w:jc w:val="center"/>
            </w:pPr>
            <w:r w:rsidRPr="000E3F4F">
              <w:t>Simbol</w:t>
            </w:r>
          </w:p>
        </w:tc>
        <w:tc>
          <w:tcPr>
            <w:tcW w:w="1808" w:type="dxa"/>
            <w:shd w:val="clear" w:color="auto" w:fill="A6A6A6" w:themeFill="background1" w:themeFillShade="A6"/>
            <w:vAlign w:val="center"/>
          </w:tcPr>
          <w:p w14:paraId="7C09914E" w14:textId="77777777" w:rsidR="00E22277" w:rsidRPr="000E3F4F" w:rsidRDefault="00E22277" w:rsidP="00E22277">
            <w:pPr>
              <w:jc w:val="center"/>
            </w:pPr>
            <w:r w:rsidRPr="000E3F4F">
              <w:t>Nama Simbol</w:t>
            </w:r>
          </w:p>
        </w:tc>
        <w:tc>
          <w:tcPr>
            <w:tcW w:w="3153" w:type="dxa"/>
            <w:shd w:val="clear" w:color="auto" w:fill="A6A6A6" w:themeFill="background1" w:themeFillShade="A6"/>
            <w:vAlign w:val="center"/>
          </w:tcPr>
          <w:p w14:paraId="16185FDD" w14:textId="77777777" w:rsidR="00E22277" w:rsidRPr="000E3F4F" w:rsidRDefault="00E22277" w:rsidP="00E22277">
            <w:pPr>
              <w:jc w:val="center"/>
            </w:pPr>
            <w:r w:rsidRPr="000E3F4F">
              <w:t>Deskripsi</w:t>
            </w:r>
          </w:p>
        </w:tc>
      </w:tr>
      <w:tr w:rsidR="00E22277" w:rsidRPr="000E3F4F" w14:paraId="2CA88D9F" w14:textId="77777777" w:rsidTr="00E22277">
        <w:tc>
          <w:tcPr>
            <w:tcW w:w="570" w:type="dxa"/>
          </w:tcPr>
          <w:p w14:paraId="02877295" w14:textId="77777777" w:rsidR="00E22277" w:rsidRPr="000E3F4F" w:rsidRDefault="00E22277" w:rsidP="00E22277">
            <w:pPr>
              <w:jc w:val="center"/>
            </w:pPr>
            <w:r w:rsidRPr="000E3F4F">
              <w:t>1.</w:t>
            </w:r>
          </w:p>
        </w:tc>
        <w:tc>
          <w:tcPr>
            <w:tcW w:w="2397" w:type="dxa"/>
            <w:vAlign w:val="center"/>
          </w:tcPr>
          <w:p w14:paraId="2143695D" w14:textId="77777777" w:rsidR="00E22277" w:rsidRPr="000E3F4F" w:rsidRDefault="00E22277" w:rsidP="00E22277">
            <w:pPr>
              <w:jc w:val="center"/>
            </w:pPr>
            <w:r w:rsidRPr="000E3F4F">
              <w:rPr>
                <w:noProof/>
              </w:rPr>
              <w:drawing>
                <wp:inline distT="0" distB="0" distL="0" distR="0" wp14:anchorId="1DEBCD66" wp14:editId="7A337CDF">
                  <wp:extent cx="531628" cy="457200"/>
                  <wp:effectExtent l="0" t="0" r="1905" b="0"/>
                  <wp:docPr id="106" name="Picture 10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with medium confidence"/>
                          <pic:cNvPicPr>
                            <a:picLocks noChangeAspect="1" noChangeArrowheads="1"/>
                          </pic:cNvPicPr>
                        </pic:nvPicPr>
                        <pic:blipFill rotWithShape="1">
                          <a:blip r:embed="rId25">
                            <a:extLst>
                              <a:ext uri="{28A0092B-C50C-407E-A947-70E740481C1C}">
                                <a14:useLocalDpi xmlns:a14="http://schemas.microsoft.com/office/drawing/2010/main" val="0"/>
                              </a:ext>
                            </a:extLst>
                          </a:blip>
                          <a:srcRect r="62791" b="36842"/>
                          <a:stretch/>
                        </pic:blipFill>
                        <pic:spPr bwMode="auto">
                          <a:xfrm>
                            <a:off x="0" y="0"/>
                            <a:ext cx="531628" cy="457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8" w:type="dxa"/>
          </w:tcPr>
          <w:p w14:paraId="322DE736" w14:textId="77777777" w:rsidR="00E22277" w:rsidRPr="000E3F4F" w:rsidRDefault="00E22277" w:rsidP="00E22277">
            <w:pPr>
              <w:jc w:val="center"/>
            </w:pPr>
            <w:r w:rsidRPr="000E3F4F">
              <w:t>Status Awal</w:t>
            </w:r>
          </w:p>
        </w:tc>
        <w:tc>
          <w:tcPr>
            <w:tcW w:w="3153" w:type="dxa"/>
          </w:tcPr>
          <w:p w14:paraId="260BC59B" w14:textId="77777777" w:rsidR="00E22277" w:rsidRPr="000E3F4F" w:rsidRDefault="00E22277" w:rsidP="00E22277">
            <w:r w:rsidRPr="000E3F4F">
              <w:t>Menunjukkan titik awal sebuah aktivitas dimulai.</w:t>
            </w:r>
          </w:p>
        </w:tc>
      </w:tr>
      <w:tr w:rsidR="00E22277" w:rsidRPr="000E3F4F" w14:paraId="272AB090" w14:textId="77777777" w:rsidTr="00E22277">
        <w:trPr>
          <w:trHeight w:val="1034"/>
        </w:trPr>
        <w:tc>
          <w:tcPr>
            <w:tcW w:w="570" w:type="dxa"/>
          </w:tcPr>
          <w:p w14:paraId="594DDD15" w14:textId="77777777" w:rsidR="00E22277" w:rsidRPr="000E3F4F" w:rsidRDefault="00E22277" w:rsidP="00E22277">
            <w:pPr>
              <w:jc w:val="center"/>
            </w:pPr>
            <w:r w:rsidRPr="000E3F4F">
              <w:t>2.</w:t>
            </w:r>
          </w:p>
        </w:tc>
        <w:tc>
          <w:tcPr>
            <w:tcW w:w="2397" w:type="dxa"/>
            <w:vAlign w:val="center"/>
          </w:tcPr>
          <w:p w14:paraId="1B27640B" w14:textId="77777777" w:rsidR="00E22277" w:rsidRPr="000E3F4F" w:rsidRDefault="00E22277" w:rsidP="00E22277">
            <w:pPr>
              <w:jc w:val="center"/>
            </w:pPr>
            <w:r w:rsidRPr="000E3F4F">
              <w:rPr>
                <w:noProof/>
              </w:rPr>
              <w:drawing>
                <wp:inline distT="0" distB="0" distL="0" distR="0" wp14:anchorId="244A6768" wp14:editId="556DC5F0">
                  <wp:extent cx="1350335" cy="499730"/>
                  <wp:effectExtent l="0" t="0" r="2540" b="0"/>
                  <wp:docPr id="107" name="Picture 10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application&#10;&#10;Description automatically generated"/>
                          <pic:cNvPicPr/>
                        </pic:nvPicPr>
                        <pic:blipFill rotWithShape="1">
                          <a:blip r:embed="rId26"/>
                          <a:srcRect r="5489" b="35228"/>
                          <a:stretch/>
                        </pic:blipFill>
                        <pic:spPr bwMode="auto">
                          <a:xfrm>
                            <a:off x="0" y="0"/>
                            <a:ext cx="1350335" cy="499730"/>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5135C5AC" w14:textId="77777777" w:rsidR="00E22277" w:rsidRPr="000E3F4F" w:rsidRDefault="00E22277" w:rsidP="00E22277">
            <w:pPr>
              <w:jc w:val="center"/>
            </w:pPr>
            <w:r w:rsidRPr="000E3F4F">
              <w:t>Aktivitas</w:t>
            </w:r>
          </w:p>
        </w:tc>
        <w:tc>
          <w:tcPr>
            <w:tcW w:w="3153" w:type="dxa"/>
          </w:tcPr>
          <w:p w14:paraId="16ED42DC" w14:textId="77777777" w:rsidR="00E22277" w:rsidRPr="000E3F4F" w:rsidRDefault="00E22277" w:rsidP="00E22277">
            <w:r w:rsidRPr="000E3F4F">
              <w:t>Menunjukkan aktivitas yang sedang berjalan.</w:t>
            </w:r>
          </w:p>
        </w:tc>
      </w:tr>
      <w:tr w:rsidR="00E22277" w:rsidRPr="000E3F4F" w14:paraId="6626ED7E" w14:textId="77777777" w:rsidTr="00E22277">
        <w:tc>
          <w:tcPr>
            <w:tcW w:w="570" w:type="dxa"/>
          </w:tcPr>
          <w:p w14:paraId="2BC45875" w14:textId="77777777" w:rsidR="00E22277" w:rsidRPr="000E3F4F" w:rsidRDefault="00E22277" w:rsidP="00E22277">
            <w:pPr>
              <w:jc w:val="center"/>
            </w:pPr>
            <w:r w:rsidRPr="000E3F4F">
              <w:t>3.</w:t>
            </w:r>
          </w:p>
        </w:tc>
        <w:tc>
          <w:tcPr>
            <w:tcW w:w="2397" w:type="dxa"/>
            <w:vAlign w:val="center"/>
          </w:tcPr>
          <w:p w14:paraId="268259AC" w14:textId="77777777" w:rsidR="00E22277" w:rsidRPr="000E3F4F" w:rsidRDefault="00E22277" w:rsidP="00E22277">
            <w:pPr>
              <w:jc w:val="center"/>
            </w:pPr>
            <w:r w:rsidRPr="000E3F4F">
              <w:rPr>
                <w:noProof/>
              </w:rPr>
              <mc:AlternateContent>
                <mc:Choice Requires="wps">
                  <w:drawing>
                    <wp:anchor distT="4294967295" distB="4294967295" distL="114300" distR="114300" simplePos="0" relativeHeight="251671552" behindDoc="0" locked="0" layoutInCell="1" allowOverlap="1" wp14:anchorId="6F4F7B20" wp14:editId="57336CE4">
                      <wp:simplePos x="0" y="0"/>
                      <wp:positionH relativeFrom="column">
                        <wp:posOffset>412115</wp:posOffset>
                      </wp:positionH>
                      <wp:positionV relativeFrom="paragraph">
                        <wp:posOffset>228599</wp:posOffset>
                      </wp:positionV>
                      <wp:extent cx="669925" cy="0"/>
                      <wp:effectExtent l="0" t="76200" r="15875" b="11430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925"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253FC25" id="_x0000_t32" coordsize="21600,21600" o:spt="32" o:oned="t" path="m,l21600,21600e" filled="f">
                      <v:path arrowok="t" fillok="f" o:connecttype="none"/>
                      <o:lock v:ext="edit" shapetype="t"/>
                    </v:shapetype>
                    <v:shape id="Straight Arrow Connector 99" o:spid="_x0000_s1026" type="#_x0000_t32" style="position:absolute;margin-left:32.45pt;margin-top:18pt;width:52.7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" strokecolor="black [3200]">
                      <v:stroke endarrow="open"/>
                      <o:lock v:ext="edit" shapetype="f"/>
                    </v:shape>
                  </w:pict>
                </mc:Fallback>
              </mc:AlternateContent>
            </w:r>
          </w:p>
        </w:tc>
        <w:tc>
          <w:tcPr>
            <w:tcW w:w="1808" w:type="dxa"/>
          </w:tcPr>
          <w:p w14:paraId="71B6D4CD" w14:textId="77777777" w:rsidR="00E22277" w:rsidRPr="000E3F4F" w:rsidRDefault="00E22277" w:rsidP="00E22277">
            <w:pPr>
              <w:jc w:val="center"/>
            </w:pPr>
            <w:r w:rsidRPr="000E3F4F">
              <w:t>Penggabungan</w:t>
            </w:r>
          </w:p>
        </w:tc>
        <w:tc>
          <w:tcPr>
            <w:tcW w:w="3153" w:type="dxa"/>
          </w:tcPr>
          <w:p w14:paraId="0E0EBAF4" w14:textId="77777777" w:rsidR="00E22277" w:rsidRPr="000E3F4F" w:rsidRDefault="00E22277" w:rsidP="00E22277">
            <w:r w:rsidRPr="000E3F4F">
              <w:t>Asosiasi penggabungan dimana lebih dari satu aktivitas digabungkan menjadi satu.</w:t>
            </w:r>
          </w:p>
        </w:tc>
      </w:tr>
      <w:tr w:rsidR="00E22277" w:rsidRPr="000E3F4F" w14:paraId="45DD0B59" w14:textId="77777777" w:rsidTr="00E22277">
        <w:trPr>
          <w:trHeight w:val="1178"/>
        </w:trPr>
        <w:tc>
          <w:tcPr>
            <w:tcW w:w="570" w:type="dxa"/>
          </w:tcPr>
          <w:p w14:paraId="7E71E638" w14:textId="77777777" w:rsidR="00E22277" w:rsidRPr="000E3F4F" w:rsidRDefault="00E22277" w:rsidP="00E22277">
            <w:pPr>
              <w:jc w:val="center"/>
            </w:pPr>
            <w:r w:rsidRPr="000E3F4F">
              <w:lastRenderedPageBreak/>
              <w:t>4.</w:t>
            </w:r>
          </w:p>
        </w:tc>
        <w:tc>
          <w:tcPr>
            <w:tcW w:w="2397" w:type="dxa"/>
            <w:vAlign w:val="center"/>
          </w:tcPr>
          <w:p w14:paraId="7299DE50" w14:textId="77777777" w:rsidR="00E22277" w:rsidRPr="000E3F4F" w:rsidRDefault="00E22277" w:rsidP="00E22277">
            <w:pPr>
              <w:jc w:val="center"/>
            </w:pPr>
            <w:r w:rsidRPr="000E3F4F">
              <w:rPr>
                <w:noProof/>
              </w:rPr>
              <mc:AlternateContent>
                <mc:Choice Requires="wps">
                  <w:drawing>
                    <wp:anchor distT="0" distB="0" distL="114300" distR="114300" simplePos="0" relativeHeight="251672576" behindDoc="1" locked="0" layoutInCell="1" allowOverlap="1" wp14:anchorId="6AE540D1" wp14:editId="77F47188">
                      <wp:simplePos x="0" y="0"/>
                      <wp:positionH relativeFrom="column">
                        <wp:posOffset>237490</wp:posOffset>
                      </wp:positionH>
                      <wp:positionV relativeFrom="paragraph">
                        <wp:posOffset>10795</wp:posOffset>
                      </wp:positionV>
                      <wp:extent cx="808355" cy="584835"/>
                      <wp:effectExtent l="0" t="0" r="10795" b="24765"/>
                      <wp:wrapTight wrapText="bothSides">
                        <wp:wrapPolygon edited="0">
                          <wp:start x="9163" y="0"/>
                          <wp:lineTo x="0" y="9850"/>
                          <wp:lineTo x="0" y="11961"/>
                          <wp:lineTo x="9163" y="21811"/>
                          <wp:lineTo x="12217" y="21811"/>
                          <wp:lineTo x="21379" y="12664"/>
                          <wp:lineTo x="21379" y="9850"/>
                          <wp:lineTo x="12217" y="0"/>
                          <wp:lineTo x="9163" y="0"/>
                        </wp:wrapPolygon>
                      </wp:wrapTight>
                      <wp:docPr id="100" name="Flowchart: Decision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8355" cy="5848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DC891AA" id="_x0000_t110" coordsize="21600,21600" o:spt="110" path="m10800,l,10800,10800,21600,21600,10800xe">
                      <v:stroke joinstyle="miter"/>
                      <v:path gradientshapeok="t" o:connecttype="rect" textboxrect="5400,5400,16200,16200"/>
                    </v:shapetype>
                    <v:shape id="Flowchart: Decision 100" o:spid="_x0000_s1026" type="#_x0000_t110" style="position:absolute;margin-left:18.7pt;margin-top:.85pt;width:63.65pt;height:46.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" fillcolor="white [3201]" strokecolor="black [3200]" strokeweight="1pt">
                      <v:path arrowok="t"/>
                      <w10:wrap type="tight"/>
                    </v:shape>
                  </w:pict>
                </mc:Fallback>
              </mc:AlternateContent>
            </w:r>
          </w:p>
        </w:tc>
        <w:tc>
          <w:tcPr>
            <w:tcW w:w="1808" w:type="dxa"/>
          </w:tcPr>
          <w:p w14:paraId="13F29987" w14:textId="77777777" w:rsidR="00E22277" w:rsidRPr="000E3F4F" w:rsidRDefault="00E22277" w:rsidP="00E22277">
            <w:pPr>
              <w:jc w:val="center"/>
            </w:pPr>
            <w:r w:rsidRPr="000E3F4F">
              <w:t>Percabangan</w:t>
            </w:r>
          </w:p>
        </w:tc>
        <w:tc>
          <w:tcPr>
            <w:tcW w:w="3153" w:type="dxa"/>
          </w:tcPr>
          <w:p w14:paraId="5CF88A43" w14:textId="77777777" w:rsidR="00E22277" w:rsidRPr="000E3F4F" w:rsidRDefault="00E22277" w:rsidP="00E22277">
            <w:r w:rsidRPr="000E3F4F">
              <w:t>Asosisasi percabangan dimana jika ada pilihan aktivitas lebih dari satu.</w:t>
            </w:r>
          </w:p>
        </w:tc>
      </w:tr>
      <w:tr w:rsidR="00E22277" w:rsidRPr="000E3F4F" w14:paraId="40587E23" w14:textId="77777777" w:rsidTr="00E22277">
        <w:trPr>
          <w:trHeight w:val="926"/>
        </w:trPr>
        <w:tc>
          <w:tcPr>
            <w:tcW w:w="570" w:type="dxa"/>
          </w:tcPr>
          <w:p w14:paraId="4C093B75" w14:textId="77777777" w:rsidR="00E22277" w:rsidRPr="000E3F4F" w:rsidRDefault="00E22277" w:rsidP="00E22277">
            <w:pPr>
              <w:jc w:val="center"/>
            </w:pPr>
            <w:r w:rsidRPr="000E3F4F">
              <w:t>5.</w:t>
            </w:r>
          </w:p>
        </w:tc>
        <w:tc>
          <w:tcPr>
            <w:tcW w:w="2397" w:type="dxa"/>
            <w:vAlign w:val="center"/>
          </w:tcPr>
          <w:p w14:paraId="193AE773" w14:textId="77777777" w:rsidR="00E22277" w:rsidRPr="000E3F4F" w:rsidRDefault="00E22277" w:rsidP="00E22277">
            <w:pPr>
              <w:jc w:val="center"/>
            </w:pPr>
            <w:r w:rsidRPr="000E3F4F">
              <w:rPr>
                <w:noProof/>
              </w:rPr>
              <w:drawing>
                <wp:inline distT="0" distB="0" distL="0" distR="0" wp14:anchorId="77B465EA" wp14:editId="5EB6B76B">
                  <wp:extent cx="489098" cy="446567"/>
                  <wp:effectExtent l="0" t="0" r="6350" b="0"/>
                  <wp:docPr id="108" name="Picture 10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with low confidence"/>
                          <pic:cNvPicPr/>
                        </pic:nvPicPr>
                        <pic:blipFill rotWithShape="1">
                          <a:blip r:embed="rId27"/>
                          <a:srcRect r="65768" b="38311"/>
                          <a:stretch/>
                        </pic:blipFill>
                        <pic:spPr bwMode="auto">
                          <a:xfrm>
                            <a:off x="0" y="0"/>
                            <a:ext cx="489098"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03CDE87E" w14:textId="77777777" w:rsidR="00E22277" w:rsidRPr="000E3F4F" w:rsidRDefault="00E22277" w:rsidP="00E22277">
            <w:pPr>
              <w:jc w:val="center"/>
            </w:pPr>
            <w:r w:rsidRPr="000E3F4F">
              <w:t>Status Akhir</w:t>
            </w:r>
          </w:p>
        </w:tc>
        <w:tc>
          <w:tcPr>
            <w:tcW w:w="3153" w:type="dxa"/>
          </w:tcPr>
          <w:p w14:paraId="0D5CE8B7" w14:textId="77777777" w:rsidR="00E22277" w:rsidRPr="000E3F4F" w:rsidRDefault="00E22277" w:rsidP="00E22277">
            <w:r w:rsidRPr="000E3F4F">
              <w:t>Menunjukkan titik akhir sebuah aktivitas.</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tbl>
      <w:tblPr>
        <w:tblStyle w:val="TableGrid1"/>
        <w:tblW w:w="0" w:type="auto"/>
        <w:tblLook w:val="04A0" w:firstRow="1" w:lastRow="0" w:firstColumn="1" w:lastColumn="0" w:noHBand="0" w:noVBand="1"/>
      </w:tblPr>
      <w:tblGrid>
        <w:gridCol w:w="570"/>
        <w:gridCol w:w="2260"/>
        <w:gridCol w:w="1984"/>
        <w:gridCol w:w="3113"/>
      </w:tblGrid>
      <w:tr w:rsidR="00E22277" w:rsidRPr="00E22277" w14:paraId="36F48903" w14:textId="77777777" w:rsidTr="00E22277">
        <w:trPr>
          <w:trHeight w:val="431"/>
          <w:tblHeader/>
        </w:trPr>
        <w:tc>
          <w:tcPr>
            <w:tcW w:w="570" w:type="dxa"/>
            <w:shd w:val="clear" w:color="auto" w:fill="A6A6A6"/>
            <w:vAlign w:val="center"/>
          </w:tcPr>
          <w:p w14:paraId="1BAD821B" w14:textId="77777777" w:rsidR="00E22277" w:rsidRPr="00E22277" w:rsidRDefault="00E22277" w:rsidP="00E22277">
            <w:pPr>
              <w:spacing w:line="240" w:lineRule="auto"/>
              <w:jc w:val="center"/>
              <w:rPr>
                <w:rFonts w:eastAsia="Calibri"/>
              </w:rPr>
            </w:pPr>
            <w:r w:rsidRPr="00E22277">
              <w:rPr>
                <w:rFonts w:eastAsia="Calibri"/>
              </w:rPr>
              <w:t>No.</w:t>
            </w:r>
          </w:p>
        </w:tc>
        <w:tc>
          <w:tcPr>
            <w:tcW w:w="2260" w:type="dxa"/>
            <w:shd w:val="clear" w:color="auto" w:fill="A6A6A6"/>
            <w:vAlign w:val="center"/>
          </w:tcPr>
          <w:p w14:paraId="6A65196D" w14:textId="77777777" w:rsidR="00E22277" w:rsidRPr="00E22277" w:rsidRDefault="00E22277" w:rsidP="00E22277">
            <w:pPr>
              <w:spacing w:line="240" w:lineRule="auto"/>
              <w:jc w:val="center"/>
              <w:rPr>
                <w:rFonts w:eastAsia="Calibri"/>
              </w:rPr>
            </w:pPr>
            <w:r w:rsidRPr="00E22277">
              <w:rPr>
                <w:rFonts w:eastAsia="Calibri"/>
              </w:rPr>
              <w:t>Simbol</w:t>
            </w:r>
          </w:p>
        </w:tc>
        <w:tc>
          <w:tcPr>
            <w:tcW w:w="1985" w:type="dxa"/>
            <w:shd w:val="clear" w:color="auto" w:fill="A6A6A6"/>
            <w:vAlign w:val="center"/>
          </w:tcPr>
          <w:p w14:paraId="438D5FB6" w14:textId="77777777" w:rsidR="00E22277" w:rsidRPr="00E22277" w:rsidRDefault="00E22277" w:rsidP="00E22277">
            <w:pPr>
              <w:spacing w:line="240" w:lineRule="auto"/>
              <w:jc w:val="center"/>
              <w:rPr>
                <w:rFonts w:eastAsia="Calibri"/>
              </w:rPr>
            </w:pPr>
            <w:r w:rsidRPr="00E22277">
              <w:rPr>
                <w:rFonts w:eastAsia="Calibri"/>
              </w:rPr>
              <w:t>Nama Simbol</w:t>
            </w:r>
          </w:p>
        </w:tc>
        <w:tc>
          <w:tcPr>
            <w:tcW w:w="3113" w:type="dxa"/>
            <w:shd w:val="clear" w:color="auto" w:fill="A6A6A6"/>
            <w:vAlign w:val="center"/>
          </w:tcPr>
          <w:p w14:paraId="219D9F49"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5EEF3A9A" w14:textId="77777777" w:rsidTr="00E22277">
        <w:trPr>
          <w:trHeight w:val="1043"/>
        </w:trPr>
        <w:tc>
          <w:tcPr>
            <w:tcW w:w="570" w:type="dxa"/>
          </w:tcPr>
          <w:p w14:paraId="5E391B98" w14:textId="77777777" w:rsidR="00E22277" w:rsidRPr="00E22277" w:rsidRDefault="00E22277" w:rsidP="00E22277">
            <w:pPr>
              <w:spacing w:line="240" w:lineRule="auto"/>
              <w:jc w:val="center"/>
              <w:rPr>
                <w:rFonts w:eastAsia="Calibri"/>
              </w:rPr>
            </w:pPr>
            <w:r w:rsidRPr="00E22277">
              <w:rPr>
                <w:rFonts w:eastAsia="Calibri"/>
              </w:rPr>
              <w:t>1.</w:t>
            </w:r>
          </w:p>
        </w:tc>
        <w:tc>
          <w:tcPr>
            <w:tcW w:w="2260" w:type="dxa"/>
            <w:vAlign w:val="center"/>
          </w:tcPr>
          <w:p w14:paraId="4FE47873"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02547B5C" wp14:editId="7E0D3257">
                  <wp:extent cx="712470" cy="447675"/>
                  <wp:effectExtent l="0" t="0" r="0" b="9525"/>
                  <wp:docPr id="112" name="Picture 1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Shape, rectangle&#10;&#10;Description automatically generated"/>
                          <pic:cNvPicPr/>
                        </pic:nvPicPr>
                        <pic:blipFill rotWithShape="1">
                          <a:blip r:embed="rId28"/>
                          <a:srcRect l="23325" t="1506" r="22550" b="86682"/>
                          <a:stretch/>
                        </pic:blipFill>
                        <pic:spPr bwMode="auto">
                          <a:xfrm>
                            <a:off x="0" y="0"/>
                            <a:ext cx="719907" cy="452348"/>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0AEDB2A4" w14:textId="77777777" w:rsidR="00E22277" w:rsidRPr="00E22277" w:rsidRDefault="00E22277" w:rsidP="00E22277">
            <w:pPr>
              <w:spacing w:line="240" w:lineRule="auto"/>
              <w:jc w:val="center"/>
              <w:rPr>
                <w:rFonts w:eastAsia="Calibri"/>
              </w:rPr>
            </w:pPr>
            <w:r w:rsidRPr="00E22277">
              <w:rPr>
                <w:rFonts w:eastAsia="Calibri"/>
              </w:rPr>
              <w:t>Aktor</w:t>
            </w:r>
          </w:p>
        </w:tc>
        <w:tc>
          <w:tcPr>
            <w:tcW w:w="3113" w:type="dxa"/>
          </w:tcPr>
          <w:p w14:paraId="5BEAEF67" w14:textId="77777777" w:rsidR="00E22277" w:rsidRPr="00E22277" w:rsidRDefault="00E22277" w:rsidP="00E22277">
            <w:pPr>
              <w:spacing w:line="240" w:lineRule="auto"/>
              <w:jc w:val="left"/>
              <w:rPr>
                <w:rFonts w:eastAsia="Calibri"/>
              </w:rPr>
            </w:pPr>
            <w:r w:rsidRPr="00E22277">
              <w:rPr>
                <w:rFonts w:eastAsia="Calibri"/>
              </w:rPr>
              <w:t>Obyek dari aktor yang berorientasi dengan sistem.</w:t>
            </w:r>
          </w:p>
        </w:tc>
      </w:tr>
      <w:tr w:rsidR="00E22277" w:rsidRPr="00E22277" w14:paraId="5A1D6F37" w14:textId="77777777" w:rsidTr="00E22277">
        <w:trPr>
          <w:trHeight w:val="1169"/>
        </w:trPr>
        <w:tc>
          <w:tcPr>
            <w:tcW w:w="570" w:type="dxa"/>
          </w:tcPr>
          <w:p w14:paraId="1AA80D46" w14:textId="77777777" w:rsidR="00E22277" w:rsidRPr="00E22277" w:rsidRDefault="00E22277" w:rsidP="00E22277">
            <w:pPr>
              <w:spacing w:line="240" w:lineRule="auto"/>
              <w:jc w:val="center"/>
              <w:rPr>
                <w:rFonts w:eastAsia="Calibri"/>
              </w:rPr>
            </w:pPr>
            <w:r w:rsidRPr="00E22277">
              <w:rPr>
                <w:rFonts w:eastAsia="Calibri"/>
              </w:rPr>
              <w:t>2.</w:t>
            </w:r>
          </w:p>
        </w:tc>
        <w:tc>
          <w:tcPr>
            <w:tcW w:w="2260" w:type="dxa"/>
            <w:vAlign w:val="center"/>
          </w:tcPr>
          <w:p w14:paraId="3C11FC6A"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511D1B" wp14:editId="51D67C22">
                  <wp:extent cx="1252220" cy="400050"/>
                  <wp:effectExtent l="0" t="0" r="5080" b="0"/>
                  <wp:docPr id="230" name="Picture 230"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Shape, rectangle&#10;&#10;Description automatically generated"/>
                          <pic:cNvPicPr/>
                        </pic:nvPicPr>
                        <pic:blipFill rotWithShape="1">
                          <a:blip r:embed="rId29"/>
                          <a:srcRect b="88577"/>
                          <a:stretch/>
                        </pic:blipFill>
                        <pic:spPr bwMode="auto">
                          <a:xfrm>
                            <a:off x="0" y="0"/>
                            <a:ext cx="1255358" cy="401053"/>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190D3B03" w14:textId="77777777" w:rsidR="00E22277" w:rsidRPr="00E22277" w:rsidRDefault="00E22277" w:rsidP="00E22277">
            <w:pPr>
              <w:spacing w:line="240" w:lineRule="auto"/>
              <w:jc w:val="center"/>
              <w:rPr>
                <w:rFonts w:eastAsia="Calibri"/>
              </w:rPr>
            </w:pPr>
            <w:r w:rsidRPr="00E22277">
              <w:rPr>
                <w:rFonts w:eastAsia="Calibri"/>
              </w:rPr>
              <w:t>Objek</w:t>
            </w:r>
          </w:p>
        </w:tc>
        <w:tc>
          <w:tcPr>
            <w:tcW w:w="3113" w:type="dxa"/>
          </w:tcPr>
          <w:p w14:paraId="2B9DA707" w14:textId="77777777" w:rsidR="00E22277" w:rsidRPr="00E22277" w:rsidRDefault="00E22277" w:rsidP="00E22277">
            <w:pPr>
              <w:spacing w:line="240" w:lineRule="auto"/>
              <w:jc w:val="left"/>
              <w:rPr>
                <w:rFonts w:eastAsia="Calibri"/>
              </w:rPr>
            </w:pPr>
            <w:r w:rsidRPr="00E22277">
              <w:rPr>
                <w:rFonts w:eastAsia="Calibri"/>
              </w:rPr>
              <w:t>Representasi dari kelas dengan atribut dan operasi sesuai kelasnya.</w:t>
            </w:r>
          </w:p>
        </w:tc>
      </w:tr>
      <w:tr w:rsidR="00E22277" w:rsidRPr="00E22277" w14:paraId="3DF45765" w14:textId="77777777" w:rsidTr="00E22277">
        <w:trPr>
          <w:trHeight w:val="881"/>
        </w:trPr>
        <w:tc>
          <w:tcPr>
            <w:tcW w:w="570" w:type="dxa"/>
          </w:tcPr>
          <w:p w14:paraId="3640693F" w14:textId="77777777" w:rsidR="00E22277" w:rsidRPr="00E22277" w:rsidRDefault="00E22277" w:rsidP="00E22277">
            <w:pPr>
              <w:spacing w:line="240" w:lineRule="auto"/>
              <w:jc w:val="center"/>
              <w:rPr>
                <w:rFonts w:eastAsia="Calibri"/>
              </w:rPr>
            </w:pPr>
            <w:r w:rsidRPr="00E22277">
              <w:rPr>
                <w:rFonts w:eastAsia="Calibri"/>
              </w:rPr>
              <w:t>3.</w:t>
            </w:r>
          </w:p>
        </w:tc>
        <w:tc>
          <w:tcPr>
            <w:tcW w:w="2260" w:type="dxa"/>
            <w:vAlign w:val="center"/>
          </w:tcPr>
          <w:p w14:paraId="60126EAD"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2C6510B3" wp14:editId="3C3E6F88">
                      <wp:extent cx="669290" cy="0"/>
                      <wp:effectExtent l="0" t="76200" r="16510" b="9525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triangle" w="med" len="med"/>
                              </a:ln>
                              <a:effectLst/>
                            </wps:spPr>
                            <wps:bodyPr/>
                          </wps:wsp>
                        </a:graphicData>
                      </a:graphic>
                    </wp:inline>
                  </w:drawing>
                </mc:Choice>
                <mc:Fallback>
                  <w:pict>
                    <v:shape w14:anchorId="7A07DC48" id="Straight Arrow Connector 11"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" strokecolor="windowText">
                      <v:stroke endarrow="block"/>
                      <o:lock v:ext="edit" shapetype="f"/>
                      <w10:anchorlock/>
                    </v:shape>
                  </w:pict>
                </mc:Fallback>
              </mc:AlternateContent>
            </w:r>
          </w:p>
        </w:tc>
        <w:tc>
          <w:tcPr>
            <w:tcW w:w="1985" w:type="dxa"/>
          </w:tcPr>
          <w:p w14:paraId="3E2CC60E" w14:textId="77777777" w:rsidR="00E22277" w:rsidRPr="00E22277" w:rsidRDefault="00E22277" w:rsidP="00E22277">
            <w:pPr>
              <w:spacing w:line="240" w:lineRule="auto"/>
              <w:jc w:val="center"/>
              <w:rPr>
                <w:rFonts w:eastAsia="Calibri"/>
              </w:rPr>
            </w:pPr>
            <w:r w:rsidRPr="00E22277">
              <w:rPr>
                <w:rFonts w:eastAsia="Calibri"/>
              </w:rPr>
              <w:t>Pesan tipe call</w:t>
            </w:r>
          </w:p>
        </w:tc>
        <w:tc>
          <w:tcPr>
            <w:tcW w:w="3113" w:type="dxa"/>
          </w:tcPr>
          <w:p w14:paraId="56B6CD71" w14:textId="77777777" w:rsidR="00E22277" w:rsidRPr="00E22277" w:rsidRDefault="00E22277" w:rsidP="00E22277">
            <w:pPr>
              <w:spacing w:line="240" w:lineRule="auto"/>
              <w:jc w:val="left"/>
              <w:rPr>
                <w:rFonts w:eastAsia="Calibri"/>
              </w:rPr>
            </w:pPr>
            <w:r w:rsidRPr="00E22277">
              <w:rPr>
                <w:rFonts w:eastAsia="Calibri"/>
              </w:rPr>
              <w:t>Pemanggilan suatu operasi pada obyek yang ditunjukkan.</w:t>
            </w:r>
          </w:p>
        </w:tc>
      </w:tr>
      <w:tr w:rsidR="00E22277" w:rsidRPr="00E22277" w14:paraId="707D673B" w14:textId="77777777" w:rsidTr="00E22277">
        <w:tc>
          <w:tcPr>
            <w:tcW w:w="570" w:type="dxa"/>
          </w:tcPr>
          <w:p w14:paraId="61C99462" w14:textId="77777777" w:rsidR="00E22277" w:rsidRPr="00E22277" w:rsidRDefault="00E22277" w:rsidP="00E22277">
            <w:pPr>
              <w:spacing w:line="240" w:lineRule="auto"/>
              <w:jc w:val="center"/>
              <w:rPr>
                <w:rFonts w:eastAsia="Calibri"/>
              </w:rPr>
            </w:pPr>
            <w:r w:rsidRPr="00E22277">
              <w:rPr>
                <w:rFonts w:eastAsia="Calibri"/>
              </w:rPr>
              <w:t>4.</w:t>
            </w:r>
          </w:p>
        </w:tc>
        <w:tc>
          <w:tcPr>
            <w:tcW w:w="2260" w:type="dxa"/>
            <w:vAlign w:val="center"/>
          </w:tcPr>
          <w:p w14:paraId="0D4E538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42497957" wp14:editId="17C0DCA5">
                      <wp:extent cx="669290" cy="0"/>
                      <wp:effectExtent l="0" t="76200" r="16510" b="114300"/>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inline>
                  </w:drawing>
                </mc:Choice>
                <mc:Fallback>
                  <w:pict>
                    <v:shape w14:anchorId="2EF7F146" id="Straight Arrow Connector 12"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" strokecolor="windowText">
                      <v:stroke endarrow="open"/>
                      <o:lock v:ext="edit" shapetype="f"/>
                      <w10:anchorlock/>
                    </v:shape>
                  </w:pict>
                </mc:Fallback>
              </mc:AlternateContent>
            </w:r>
          </w:p>
        </w:tc>
        <w:tc>
          <w:tcPr>
            <w:tcW w:w="1985" w:type="dxa"/>
          </w:tcPr>
          <w:p w14:paraId="10E68F40" w14:textId="77777777" w:rsidR="00E22277" w:rsidRPr="00E22277" w:rsidRDefault="00E22277" w:rsidP="00E22277">
            <w:pPr>
              <w:spacing w:line="240" w:lineRule="auto"/>
              <w:jc w:val="center"/>
              <w:rPr>
                <w:rFonts w:eastAsia="Calibri"/>
              </w:rPr>
            </w:pPr>
            <w:r w:rsidRPr="00E22277">
              <w:rPr>
                <w:rFonts w:eastAsia="Calibri"/>
              </w:rPr>
              <w:t>Pesan tipe send</w:t>
            </w:r>
          </w:p>
        </w:tc>
        <w:tc>
          <w:tcPr>
            <w:tcW w:w="3113" w:type="dxa"/>
          </w:tcPr>
          <w:p w14:paraId="781248BD" w14:textId="77777777" w:rsidR="00E22277" w:rsidRPr="00E22277" w:rsidRDefault="00E22277" w:rsidP="00E22277">
            <w:pPr>
              <w:spacing w:line="240" w:lineRule="auto"/>
              <w:jc w:val="left"/>
              <w:rPr>
                <w:rFonts w:eastAsia="Calibri"/>
              </w:rPr>
            </w:pPr>
            <w:r w:rsidRPr="00E22277">
              <w:rPr>
                <w:rFonts w:eastAsia="Calibri"/>
              </w:rPr>
              <w:t>Obyek mengirimkan pesan/data/masukan pada objek lain.</w:t>
            </w:r>
          </w:p>
        </w:tc>
      </w:tr>
      <w:tr w:rsidR="00E22277" w:rsidRPr="00E22277" w14:paraId="383BADB0" w14:textId="77777777" w:rsidTr="00E22277">
        <w:tc>
          <w:tcPr>
            <w:tcW w:w="570" w:type="dxa"/>
          </w:tcPr>
          <w:p w14:paraId="15EE23EB" w14:textId="77777777" w:rsidR="00E22277" w:rsidRPr="00E22277" w:rsidRDefault="00E22277" w:rsidP="00E22277">
            <w:pPr>
              <w:spacing w:line="240" w:lineRule="auto"/>
              <w:jc w:val="center"/>
              <w:rPr>
                <w:rFonts w:eastAsia="Calibri"/>
              </w:rPr>
            </w:pPr>
            <w:r w:rsidRPr="00E22277">
              <w:rPr>
                <w:rFonts w:eastAsia="Calibri"/>
              </w:rPr>
              <w:t>5.</w:t>
            </w:r>
          </w:p>
        </w:tc>
        <w:tc>
          <w:tcPr>
            <w:tcW w:w="2260" w:type="dxa"/>
            <w:vAlign w:val="center"/>
          </w:tcPr>
          <w:p w14:paraId="6BE4ADFC"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CDD57D8" wp14:editId="327FD243">
                      <wp:extent cx="669290" cy="0"/>
                      <wp:effectExtent l="0" t="76200" r="16510" b="114300"/>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dash"/>
                                <a:round/>
                                <a:headEnd type="none" w="med" len="med"/>
                                <a:tailEnd type="arrow" w="med" len="med"/>
                              </a:ln>
                              <a:effectLst/>
                            </wps:spPr>
                            <wps:bodyPr/>
                          </wps:wsp>
                        </a:graphicData>
                      </a:graphic>
                    </wp:inline>
                  </w:drawing>
                </mc:Choice>
                <mc:Fallback>
                  <w:pict>
                    <v:shape w14:anchorId="65E683E8" id="Straight Arrow Connector 13"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" strokecolor="windowText">
                      <v:stroke dashstyle="dash" endarrow="open"/>
                      <o:lock v:ext="edit" shapetype="f"/>
                      <w10:anchorlock/>
                    </v:shape>
                  </w:pict>
                </mc:Fallback>
              </mc:AlternateContent>
            </w:r>
          </w:p>
        </w:tc>
        <w:tc>
          <w:tcPr>
            <w:tcW w:w="1985" w:type="dxa"/>
          </w:tcPr>
          <w:p w14:paraId="3EF37E8E" w14:textId="77777777" w:rsidR="00E22277" w:rsidRPr="00E22277" w:rsidRDefault="00E22277" w:rsidP="00E22277">
            <w:pPr>
              <w:spacing w:line="240" w:lineRule="auto"/>
              <w:jc w:val="center"/>
              <w:rPr>
                <w:rFonts w:eastAsia="Calibri"/>
              </w:rPr>
            </w:pPr>
            <w:r w:rsidRPr="00E22277">
              <w:rPr>
                <w:rFonts w:eastAsia="Calibri"/>
              </w:rPr>
              <w:t>Pesan tipe return</w:t>
            </w:r>
          </w:p>
        </w:tc>
        <w:tc>
          <w:tcPr>
            <w:tcW w:w="3113" w:type="dxa"/>
          </w:tcPr>
          <w:p w14:paraId="1E4AD78B" w14:textId="77777777" w:rsidR="00E22277" w:rsidRPr="00E22277" w:rsidRDefault="00E22277" w:rsidP="00E22277">
            <w:pPr>
              <w:spacing w:line="240" w:lineRule="auto"/>
              <w:jc w:val="left"/>
              <w:rPr>
                <w:rFonts w:eastAsia="Calibri"/>
              </w:rPr>
            </w:pPr>
            <w:r w:rsidRPr="00E22277">
              <w:rPr>
                <w:rFonts w:eastAsia="Calibri"/>
              </w:rPr>
              <w:t>Menyatakan bahwa suatu objek yang telah menjalankan suatu operasi atau metode menghasilkan suatu kembalian ke objek tertentu, arah panah mengarah pada objek yang menerima kembalian.</w:t>
            </w:r>
          </w:p>
        </w:tc>
      </w:tr>
      <w:tr w:rsidR="00E22277" w:rsidRPr="00E22277" w14:paraId="279E1126" w14:textId="77777777" w:rsidTr="00E22277">
        <w:tc>
          <w:tcPr>
            <w:tcW w:w="570" w:type="dxa"/>
          </w:tcPr>
          <w:p w14:paraId="648309A2" w14:textId="77777777" w:rsidR="00E22277" w:rsidRPr="00E22277" w:rsidRDefault="00E22277" w:rsidP="00E22277">
            <w:pPr>
              <w:spacing w:line="240" w:lineRule="auto"/>
              <w:jc w:val="center"/>
              <w:rPr>
                <w:rFonts w:eastAsia="Calibri"/>
              </w:rPr>
            </w:pPr>
            <w:r w:rsidRPr="00E22277">
              <w:rPr>
                <w:rFonts w:eastAsia="Calibri"/>
              </w:rPr>
              <w:t>6.</w:t>
            </w:r>
          </w:p>
        </w:tc>
        <w:tc>
          <w:tcPr>
            <w:tcW w:w="2260" w:type="dxa"/>
            <w:vAlign w:val="center"/>
          </w:tcPr>
          <w:p w14:paraId="12157DBF"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6CB2112E" wp14:editId="0649FE70">
                      <wp:extent cx="123825" cy="495300"/>
                      <wp:effectExtent l="0" t="0" r="28575" b="19050"/>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4953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F5480E5" id="Rectangle 227" o:spid="_x0000_s1026" style="width:9.75pt;height:3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" fillcolor="window" strokecolor="windowText" strokeweight="1pt">
                      <v:path arrowok="t"/>
                      <w10:anchorlock/>
                    </v:rect>
                  </w:pict>
                </mc:Fallback>
              </mc:AlternateContent>
            </w:r>
          </w:p>
        </w:tc>
        <w:tc>
          <w:tcPr>
            <w:tcW w:w="1985" w:type="dxa"/>
          </w:tcPr>
          <w:p w14:paraId="5D85BF75" w14:textId="77777777" w:rsidR="00E22277" w:rsidRPr="00E22277" w:rsidRDefault="00E22277" w:rsidP="00E22277">
            <w:pPr>
              <w:spacing w:line="240" w:lineRule="auto"/>
              <w:jc w:val="center"/>
              <w:rPr>
                <w:rFonts w:eastAsia="Calibri"/>
              </w:rPr>
            </w:pPr>
            <w:r w:rsidRPr="00E22277">
              <w:rPr>
                <w:rFonts w:eastAsia="Calibri"/>
              </w:rPr>
              <w:t>Waktu aktif</w:t>
            </w:r>
          </w:p>
        </w:tc>
        <w:tc>
          <w:tcPr>
            <w:tcW w:w="3113" w:type="dxa"/>
          </w:tcPr>
          <w:p w14:paraId="6F0ED8BF" w14:textId="77777777" w:rsidR="00E22277" w:rsidRPr="00E22277" w:rsidRDefault="00E22277" w:rsidP="00E22277">
            <w:pPr>
              <w:spacing w:line="240" w:lineRule="auto"/>
              <w:jc w:val="left"/>
              <w:rPr>
                <w:rFonts w:eastAsia="Calibri"/>
              </w:rPr>
            </w:pPr>
            <w:r w:rsidRPr="00E22277">
              <w:rPr>
                <w:rFonts w:eastAsia="Calibri"/>
              </w:rPr>
              <w:t>Menyatakan objek dalam keadaan aktif daan berinteraksi, semua yang terhubung dengan waktu aktif ini adalah sebuah tahapan yang dilakukan didalamnya.</w:t>
            </w:r>
          </w:p>
        </w:tc>
      </w:tr>
      <w:tr w:rsidR="00E22277" w:rsidRPr="00E22277" w14:paraId="37F30D5D" w14:textId="77777777" w:rsidTr="00E22277">
        <w:trPr>
          <w:trHeight w:val="1034"/>
        </w:trPr>
        <w:tc>
          <w:tcPr>
            <w:tcW w:w="570" w:type="dxa"/>
          </w:tcPr>
          <w:p w14:paraId="760498B9" w14:textId="77777777" w:rsidR="00E22277" w:rsidRPr="00E22277" w:rsidRDefault="00E22277" w:rsidP="00E22277">
            <w:pPr>
              <w:spacing w:line="240" w:lineRule="auto"/>
              <w:jc w:val="center"/>
              <w:rPr>
                <w:rFonts w:eastAsia="Calibri"/>
              </w:rPr>
            </w:pPr>
            <w:r w:rsidRPr="00E22277">
              <w:rPr>
                <w:rFonts w:eastAsia="Calibri"/>
              </w:rPr>
              <w:t>7.</w:t>
            </w:r>
          </w:p>
        </w:tc>
        <w:tc>
          <w:tcPr>
            <w:tcW w:w="2260" w:type="dxa"/>
            <w:vAlign w:val="center"/>
          </w:tcPr>
          <w:p w14:paraId="2963DAB5"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FB2B161" wp14:editId="654BB3E6">
                      <wp:extent cx="0" cy="400050"/>
                      <wp:effectExtent l="0" t="0" r="19050" b="0"/>
                      <wp:docPr id="228" name="Straight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inline>
                  </w:drawing>
                </mc:Choice>
                <mc:Fallback>
                  <w:pict>
                    <v:line w14:anchorId="1F896C2A" id="Straight Connector 228" o:spid="_x0000_s1026" style="visibility:visible;mso-wrap-style:square;mso-left-percent:-10001;mso-top-percent:-10001;mso-position-horizontal:absolute;mso-position-horizontal-relative:char;mso-position-vertical:absolute;mso-position-vertical-relative:line;mso-left-percent:-10001;mso-top-percent:-10001" from="0,0" to="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" strokecolor="windowText">
                      <v:stroke dashstyle="dash"/>
                      <o:lock v:ext="edit" shapetype="f"/>
                      <w10:anchorlock/>
                    </v:line>
                  </w:pict>
                </mc:Fallback>
              </mc:AlternateContent>
            </w:r>
          </w:p>
        </w:tc>
        <w:tc>
          <w:tcPr>
            <w:tcW w:w="1985" w:type="dxa"/>
          </w:tcPr>
          <w:p w14:paraId="76CA2200" w14:textId="77777777" w:rsidR="00E22277" w:rsidRPr="00E22277" w:rsidRDefault="00E22277" w:rsidP="00E22277">
            <w:pPr>
              <w:spacing w:line="240" w:lineRule="auto"/>
              <w:jc w:val="center"/>
              <w:rPr>
                <w:rFonts w:eastAsia="Calibri"/>
              </w:rPr>
            </w:pPr>
            <w:r w:rsidRPr="00E22277">
              <w:rPr>
                <w:rFonts w:eastAsia="Calibri"/>
              </w:rPr>
              <w:t>Garis hidup</w:t>
            </w:r>
          </w:p>
        </w:tc>
        <w:tc>
          <w:tcPr>
            <w:tcW w:w="3113" w:type="dxa"/>
          </w:tcPr>
          <w:p w14:paraId="43874872" w14:textId="77777777" w:rsidR="00E22277" w:rsidRPr="00E22277" w:rsidRDefault="00E22277" w:rsidP="00E22277">
            <w:pPr>
              <w:spacing w:line="240" w:lineRule="auto"/>
              <w:jc w:val="left"/>
              <w:rPr>
                <w:rFonts w:eastAsia="Calibri"/>
              </w:rPr>
            </w:pPr>
            <w:r w:rsidRPr="00E22277">
              <w:rPr>
                <w:rFonts w:eastAsia="Calibri"/>
              </w:rPr>
              <w:t>Menyatakan kehidupan suatu objek.</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lastRenderedPageBreak/>
        <w:br w:type="page"/>
      </w:r>
    </w:p>
    <w:p w14:paraId="243064F6" w14:textId="77777777" w:rsidR="003145FB" w:rsidRPr="0081308A" w:rsidRDefault="003145FB" w:rsidP="00D02EC3">
      <w:pPr>
        <w:keepNext/>
        <w:keepLines/>
        <w:jc w:val="center"/>
        <w:outlineLvl w:val="0"/>
        <w:rPr>
          <w:b/>
        </w:rPr>
      </w:pPr>
      <w:bookmarkStart w:id="24" w:name="_Toc25252688"/>
      <w:bookmarkStart w:id="25" w:name="_Toc464720217"/>
      <w:bookmarkStart w:id="26" w:name="_Toc83383251"/>
      <w:r>
        <w:rPr>
          <w:b/>
        </w:rPr>
        <w:lastRenderedPageBreak/>
        <w:t>BAB I</w:t>
      </w:r>
      <w:bookmarkStart w:id="27" w:name="_Toc25252689"/>
      <w:bookmarkEnd w:id="24"/>
      <w:r w:rsidR="00D02EC3">
        <w:rPr>
          <w:b/>
        </w:rPr>
        <w:br/>
      </w:r>
      <w:r>
        <w:rPr>
          <w:b/>
        </w:rPr>
        <w:t>PENDAHULUAN</w:t>
      </w:r>
      <w:bookmarkEnd w:id="25"/>
      <w:bookmarkEnd w:id="26"/>
      <w:bookmarkEnd w:id="27"/>
    </w:p>
    <w:p w14:paraId="739742B8" w14:textId="345AAE38" w:rsidR="00B82AEF" w:rsidRDefault="003145FB" w:rsidP="00DF38D9">
      <w:pPr>
        <w:pStyle w:val="Heading2"/>
        <w:numPr>
          <w:ilvl w:val="1"/>
          <w:numId w:val="1"/>
        </w:numPr>
      </w:pPr>
      <w:bookmarkStart w:id="28" w:name="_Toc25252690"/>
      <w:bookmarkStart w:id="29" w:name="_Toc83383252"/>
      <w:bookmarkStart w:id="30" w:name="_Toc431729084"/>
      <w:bookmarkStart w:id="31" w:name="_Toc464720218"/>
      <w:r>
        <w:softHyphen/>
      </w:r>
      <w:r w:rsidRPr="00B35969">
        <w:t>Latar Belakang Masalah</w:t>
      </w:r>
      <w:bookmarkEnd w:id="28"/>
      <w:bookmarkEnd w:id="29"/>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2" w:name="_Toc25252691"/>
      <w:bookmarkStart w:id="33" w:name="_Toc83383253"/>
      <w:bookmarkEnd w:id="30"/>
      <w:bookmarkEnd w:id="31"/>
      <w:commentRangeStart w:id="34"/>
      <w:commentRangeStart w:id="35"/>
      <w:commentRangeStart w:id="36"/>
      <w:r w:rsidRPr="00B35969">
        <w:t>Identifikasi Masalah</w:t>
      </w:r>
      <w:bookmarkEnd w:id="32"/>
      <w:commentRangeEnd w:id="34"/>
      <w:r w:rsidR="00303FE0">
        <w:rPr>
          <w:rStyle w:val="CommentReference"/>
          <w:rFonts w:eastAsia="Times New Roman"/>
          <w:b w:val="0"/>
          <w:lang w:val="en-US"/>
        </w:rPr>
        <w:commentReference w:id="34"/>
      </w:r>
      <w:commentRangeEnd w:id="35"/>
      <w:r w:rsidR="00ED108F">
        <w:rPr>
          <w:rStyle w:val="CommentReference"/>
          <w:rFonts w:eastAsia="Times New Roman"/>
          <w:b w:val="0"/>
          <w:lang w:val="en-US"/>
        </w:rPr>
        <w:commentReference w:id="35"/>
      </w:r>
      <w:commentRangeEnd w:id="36"/>
      <w:r w:rsidR="00D46E75">
        <w:rPr>
          <w:rStyle w:val="CommentReference"/>
          <w:rFonts w:eastAsia="Times New Roman"/>
          <w:b w:val="0"/>
          <w:lang w:val="en-US"/>
        </w:rPr>
        <w:commentReference w:id="36"/>
      </w:r>
      <w:bookmarkEnd w:id="33"/>
    </w:p>
    <w:p w14:paraId="2D92F000" w14:textId="2B086415" w:rsidR="00A767DE" w:rsidRPr="00A767DE" w:rsidRDefault="00A767DE" w:rsidP="00363786">
      <w:pPr>
        <w:ind w:firstLine="567"/>
      </w:pPr>
      <w:bookmarkStart w:id="37"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38" w:name="_Toc25252692"/>
      <w:bookmarkStart w:id="39" w:name="_Toc83383254"/>
      <w:bookmarkEnd w:id="37"/>
      <w:r w:rsidRPr="00B35969">
        <w:t>Batasan Masalah</w:t>
      </w:r>
      <w:bookmarkEnd w:id="38"/>
      <w:bookmarkEnd w:id="39"/>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760908">
      <w:pPr>
        <w:pStyle w:val="ListParagraph"/>
        <w:numPr>
          <w:ilvl w:val="0"/>
          <w:numId w:val="28"/>
        </w:numPr>
        <w:ind w:left="993"/>
        <w:rPr>
          <w:highlight w:val="yellow"/>
          <w:lang w:val="id-ID"/>
        </w:rPr>
      </w:pPr>
      <w:commentRangeStart w:id="40"/>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760908">
      <w:pPr>
        <w:pStyle w:val="ListParagraph"/>
        <w:numPr>
          <w:ilvl w:val="0"/>
          <w:numId w:val="28"/>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760908">
      <w:pPr>
        <w:pStyle w:val="ListParagraph"/>
        <w:numPr>
          <w:ilvl w:val="0"/>
          <w:numId w:val="28"/>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760908">
      <w:pPr>
        <w:pStyle w:val="ListParagraph"/>
        <w:numPr>
          <w:ilvl w:val="0"/>
          <w:numId w:val="28"/>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760908">
      <w:pPr>
        <w:pStyle w:val="ListParagraph"/>
        <w:numPr>
          <w:ilvl w:val="0"/>
          <w:numId w:val="28"/>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760908">
      <w:pPr>
        <w:pStyle w:val="Heading2"/>
        <w:numPr>
          <w:ilvl w:val="0"/>
          <w:numId w:val="8"/>
        </w:numPr>
        <w:ind w:left="567" w:hanging="567"/>
      </w:pPr>
      <w:bookmarkStart w:id="41" w:name="_Toc25252693"/>
      <w:bookmarkStart w:id="42" w:name="_Toc83383255"/>
      <w:r w:rsidRPr="00B35969">
        <w:t>Maksud dan Tujuan</w:t>
      </w:r>
      <w:bookmarkEnd w:id="41"/>
      <w:bookmarkEnd w:id="42"/>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yaitu : </w:t>
      </w:r>
    </w:p>
    <w:p w14:paraId="02C8621A" w14:textId="77777777" w:rsidR="00D46E75" w:rsidRDefault="00D46E75" w:rsidP="00760908">
      <w:pPr>
        <w:pStyle w:val="ListParagraph"/>
        <w:numPr>
          <w:ilvl w:val="0"/>
          <w:numId w:val="29"/>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760908">
      <w:pPr>
        <w:pStyle w:val="ListParagraph"/>
        <w:numPr>
          <w:ilvl w:val="0"/>
          <w:numId w:val="29"/>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760908">
      <w:pPr>
        <w:pStyle w:val="ListParagraph"/>
        <w:numPr>
          <w:ilvl w:val="0"/>
          <w:numId w:val="29"/>
        </w:numPr>
        <w:ind w:left="993"/>
      </w:pPr>
      <w:r w:rsidRPr="00050E1C">
        <w:t>Membantu perusahaan dalam memberikan fasilitas website agar seluruh informasi dan proses jual beli dapat dilakukan lebih mudah dan informatif.</w:t>
      </w:r>
      <w:commentRangeEnd w:id="40"/>
      <w:r>
        <w:rPr>
          <w:rStyle w:val="CommentReference"/>
        </w:rPr>
        <w:commentReference w:id="40"/>
      </w:r>
    </w:p>
    <w:p w14:paraId="4EA05CC0" w14:textId="70C1A30D" w:rsidR="003145FB" w:rsidRPr="00ED37C8" w:rsidRDefault="003145FB" w:rsidP="00760908">
      <w:pPr>
        <w:pStyle w:val="Heading2"/>
        <w:numPr>
          <w:ilvl w:val="0"/>
          <w:numId w:val="8"/>
        </w:numPr>
        <w:ind w:left="567" w:hanging="567"/>
        <w:rPr>
          <w:highlight w:val="lightGray"/>
        </w:rPr>
      </w:pPr>
      <w:bookmarkStart w:id="43" w:name="_Toc25252694"/>
      <w:bookmarkStart w:id="44" w:name="_Toc83383256"/>
      <w:r w:rsidRPr="00ED37C8">
        <w:rPr>
          <w:highlight w:val="lightGray"/>
        </w:rPr>
        <w:t xml:space="preserve">Metodologi </w:t>
      </w:r>
      <w:bookmarkEnd w:id="43"/>
      <w:r w:rsidR="00ED37C8" w:rsidRPr="00ED37C8">
        <w:rPr>
          <w:highlight w:val="lightGray"/>
          <w:lang w:val="en-US"/>
        </w:rPr>
        <w:t>Kerja Praktik</w:t>
      </w:r>
      <w:bookmarkEnd w:id="44"/>
    </w:p>
    <w:p w14:paraId="592E603D" w14:textId="370BB016" w:rsidR="00DC6F67" w:rsidRPr="00D77735" w:rsidRDefault="00D77735" w:rsidP="00363786">
      <w:pPr>
        <w:ind w:firstLine="567"/>
      </w:pPr>
      <w:commentRangeStart w:id="45"/>
      <w:commentRangeStart w:id="46"/>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5"/>
      <w:r w:rsidR="00DE3BDB">
        <w:rPr>
          <w:rStyle w:val="CommentReference"/>
        </w:rPr>
        <w:commentReference w:id="45"/>
      </w:r>
      <w:commentRangeEnd w:id="46"/>
      <w:r w:rsidR="00ED108F">
        <w:rPr>
          <w:rStyle w:val="CommentReference"/>
        </w:rPr>
        <w:commentReference w:id="46"/>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47" w:name="_Toc25252695"/>
      <w:bookmarkStart w:id="48" w:name="_Toc83383257"/>
      <w:r w:rsidRPr="00B35969">
        <w:t>Metode Pengumpulan Data</w:t>
      </w:r>
      <w:bookmarkEnd w:id="47"/>
      <w:bookmarkEnd w:id="48"/>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berikut : </w:t>
      </w:r>
    </w:p>
    <w:p w14:paraId="77912DDB" w14:textId="0C609727" w:rsidR="00237655" w:rsidRDefault="008B2172" w:rsidP="00760908">
      <w:pPr>
        <w:pStyle w:val="ListParagraph"/>
        <w:numPr>
          <w:ilvl w:val="0"/>
          <w:numId w:val="18"/>
        </w:numPr>
        <w:tabs>
          <w:tab w:val="left" w:pos="1134"/>
        </w:tabs>
        <w:ind w:left="1080"/>
      </w:pPr>
      <w:r>
        <w:t>Observasi</w:t>
      </w:r>
      <w:r w:rsidR="00237655">
        <w:t xml:space="preserve"> :</w:t>
      </w:r>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49"/>
      <w:commentRangeStart w:id="50"/>
      <w:r w:rsidRPr="00DF4FAF">
        <w:rPr>
          <w:highlight w:val="cyan"/>
        </w:rPr>
        <w:t>komunitas IDNFT</w:t>
      </w:r>
      <w:commentRangeEnd w:id="49"/>
      <w:r w:rsidR="00DE3BDB">
        <w:rPr>
          <w:rStyle w:val="CommentReference"/>
        </w:rPr>
        <w:commentReference w:id="49"/>
      </w:r>
      <w:commentRangeEnd w:id="50"/>
      <w:r w:rsidR="00ED108F">
        <w:rPr>
          <w:rStyle w:val="CommentReference"/>
        </w:rPr>
        <w:commentReference w:id="50"/>
      </w:r>
      <w:r w:rsidRPr="00FD3B0A">
        <w:t xml:space="preserve">, mulai dari proses </w:t>
      </w:r>
      <w:bookmarkStart w:id="51"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1"/>
    </w:p>
    <w:p w14:paraId="2014C766" w14:textId="61683F8C" w:rsidR="008B2172" w:rsidRDefault="008B2172" w:rsidP="00760908">
      <w:pPr>
        <w:pStyle w:val="ListParagraph"/>
        <w:numPr>
          <w:ilvl w:val="0"/>
          <w:numId w:val="18"/>
        </w:numPr>
        <w:ind w:left="1080"/>
      </w:pPr>
      <w:r>
        <w:t>Wawancara :</w:t>
      </w:r>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2" w:name="_Hlk82740097"/>
      <w:r w:rsidR="008B2172">
        <w:t xml:space="preserve">Pada kerja praktik ini, wawancara dilakukan dengan melakukan zoom meeting secara berkala bersama dengan CEO </w:t>
      </w:r>
      <w:bookmarkStart w:id="53" w:name="_Hlk82340909"/>
      <w:r w:rsidR="008B2172">
        <w:t xml:space="preserve">PT. Budi Digdaya </w:t>
      </w:r>
      <w:r w:rsidR="008B2172" w:rsidRPr="008B2172">
        <w:t>Berkah Santosa</w:t>
      </w:r>
      <w:bookmarkEnd w:id="53"/>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2"/>
      <w:r w:rsidR="008B2172">
        <w:t>.</w:t>
      </w:r>
    </w:p>
    <w:p w14:paraId="054B4844" w14:textId="2451DD90" w:rsidR="00237655" w:rsidRDefault="00237655" w:rsidP="00760908">
      <w:pPr>
        <w:pStyle w:val="ListParagraph"/>
        <w:numPr>
          <w:ilvl w:val="0"/>
          <w:numId w:val="18"/>
        </w:numPr>
        <w:ind w:left="1080"/>
      </w:pPr>
      <w:r>
        <w:t xml:space="preserve">Studi Pustaka :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4" w:name="_Toc25252696"/>
      <w:bookmarkStart w:id="55" w:name="_Toc83383258"/>
      <w:r w:rsidRPr="00B35969">
        <w:t>Metode Pengembangan Sistem</w:t>
      </w:r>
      <w:bookmarkEnd w:id="54"/>
      <w:bookmarkEnd w:id="55"/>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berikut :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1FF83440" w:rsidR="001C27D0" w:rsidRDefault="001C27D0" w:rsidP="001C27D0">
      <w:pPr>
        <w:pStyle w:val="Caption"/>
      </w:pPr>
      <w:bookmarkStart w:id="56" w:name="_Toc83183272"/>
      <w:r>
        <w:t xml:space="preserve">Gambar </w:t>
      </w:r>
      <w:r>
        <w:fldChar w:fldCharType="begin"/>
      </w:r>
      <w:r>
        <w:instrText xml:space="preserve"> SEQ Gambar \* ARABIC </w:instrText>
      </w:r>
      <w:r>
        <w:fldChar w:fldCharType="separate"/>
      </w:r>
      <w:r w:rsidR="0014796D">
        <w:rPr>
          <w:noProof/>
        </w:rPr>
        <w:t>1</w:t>
      </w:r>
      <w:r>
        <w:fldChar w:fldCharType="end"/>
      </w:r>
      <w:r>
        <w:t xml:space="preserve"> Scrum</w:t>
      </w:r>
      <w:bookmarkEnd w:id="56"/>
    </w:p>
    <w:p w14:paraId="7A13F905" w14:textId="6B8EE71D" w:rsidR="00CC0F26" w:rsidRDefault="007D018A" w:rsidP="00760908">
      <w:pPr>
        <w:pStyle w:val="ListParagraph"/>
        <w:numPr>
          <w:ilvl w:val="0"/>
          <w:numId w:val="19"/>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760908">
      <w:pPr>
        <w:pStyle w:val="ListParagraph"/>
        <w:numPr>
          <w:ilvl w:val="0"/>
          <w:numId w:val="19"/>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760908">
      <w:pPr>
        <w:pStyle w:val="ListParagraph"/>
        <w:numPr>
          <w:ilvl w:val="0"/>
          <w:numId w:val="19"/>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760908">
      <w:pPr>
        <w:pStyle w:val="ListParagraph"/>
        <w:numPr>
          <w:ilvl w:val="0"/>
          <w:numId w:val="19"/>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760908">
      <w:pPr>
        <w:pStyle w:val="ListParagraph"/>
        <w:numPr>
          <w:ilvl w:val="0"/>
          <w:numId w:val="19"/>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57" w:name="_Toc25252697"/>
      <w:bookmarkStart w:id="58" w:name="_Toc83383259"/>
      <w:r w:rsidRPr="00B35969">
        <w:t>Sistematika Penulisan</w:t>
      </w:r>
      <w:bookmarkEnd w:id="57"/>
      <w:bookmarkEnd w:id="58"/>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9" w:name="_Toc25252698"/>
      <w:bookmarkStart w:id="60" w:name="_Toc83383260"/>
      <w:r>
        <w:rPr>
          <w:b/>
        </w:rPr>
        <w:lastRenderedPageBreak/>
        <w:t>BAB II</w:t>
      </w:r>
      <w:bookmarkStart w:id="61" w:name="_Toc25252699"/>
      <w:bookmarkEnd w:id="59"/>
      <w:r w:rsidR="00D02EC3">
        <w:rPr>
          <w:b/>
        </w:rPr>
        <w:br/>
      </w:r>
      <w:r>
        <w:rPr>
          <w:b/>
        </w:rPr>
        <w:t>LANDASAN TEORI</w:t>
      </w:r>
      <w:bookmarkEnd w:id="60"/>
      <w:bookmarkEnd w:id="61"/>
    </w:p>
    <w:p w14:paraId="7317E62B" w14:textId="56602CA9" w:rsidR="00DD7034" w:rsidRDefault="00D35F91" w:rsidP="00760908">
      <w:pPr>
        <w:pStyle w:val="Heading2"/>
        <w:numPr>
          <w:ilvl w:val="1"/>
          <w:numId w:val="3"/>
        </w:numPr>
        <w:tabs>
          <w:tab w:val="left" w:pos="567"/>
        </w:tabs>
        <w:ind w:left="567" w:hanging="720"/>
      </w:pPr>
      <w:bookmarkStart w:id="62" w:name="_Toc25252700"/>
      <w:bookmarkStart w:id="63" w:name="_Toc83383261"/>
      <w:r w:rsidRPr="00B35969">
        <w:t>Landasan Teori</w:t>
      </w:r>
      <w:bookmarkEnd w:id="62"/>
      <w:bookmarkEnd w:id="63"/>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760908">
      <w:pPr>
        <w:pStyle w:val="ListParagraph"/>
        <w:numPr>
          <w:ilvl w:val="0"/>
          <w:numId w:val="9"/>
        </w:numPr>
        <w:tabs>
          <w:tab w:val="left" w:pos="851"/>
          <w:tab w:val="left" w:pos="993"/>
          <w:tab w:val="left" w:pos="1276"/>
        </w:tabs>
        <w:ind w:left="993" w:firstLine="0"/>
        <w:outlineLvl w:val="2"/>
        <w:rPr>
          <w:b/>
          <w:bCs/>
        </w:rPr>
      </w:pPr>
      <w:bookmarkStart w:id="64" w:name="_Toc83383262"/>
      <w:r>
        <w:rPr>
          <w:b/>
          <w:bCs/>
        </w:rPr>
        <w:t xml:space="preserve">Definisi </w:t>
      </w:r>
      <w:r w:rsidR="00DD7034" w:rsidRPr="0049325F">
        <w:rPr>
          <w:b/>
          <w:bCs/>
        </w:rPr>
        <w:t>Website</w:t>
      </w:r>
      <w:bookmarkEnd w:id="64"/>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760908">
      <w:pPr>
        <w:pStyle w:val="ListParagraph"/>
        <w:numPr>
          <w:ilvl w:val="0"/>
          <w:numId w:val="10"/>
        </w:numPr>
        <w:tabs>
          <w:tab w:val="left" w:pos="1276"/>
        </w:tabs>
        <w:ind w:left="993" w:hanging="425"/>
        <w:outlineLvl w:val="2"/>
        <w:rPr>
          <w:b/>
          <w:bCs/>
        </w:rPr>
      </w:pPr>
      <w:bookmarkStart w:id="65" w:name="_Toc83383263"/>
      <w:r>
        <w:rPr>
          <w:b/>
          <w:bCs/>
        </w:rPr>
        <w:t xml:space="preserve">Definisi </w:t>
      </w:r>
      <w:r w:rsidR="00DD7034" w:rsidRPr="00D50687">
        <w:rPr>
          <w:b/>
          <w:bCs/>
        </w:rPr>
        <w:t>Basis Data</w:t>
      </w:r>
      <w:bookmarkEnd w:id="65"/>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760908">
      <w:pPr>
        <w:pStyle w:val="ListParagraph"/>
        <w:numPr>
          <w:ilvl w:val="0"/>
          <w:numId w:val="11"/>
        </w:numPr>
        <w:tabs>
          <w:tab w:val="left" w:pos="1276"/>
        </w:tabs>
        <w:ind w:left="993" w:hanging="425"/>
        <w:outlineLvl w:val="2"/>
        <w:rPr>
          <w:b/>
          <w:bCs/>
        </w:rPr>
      </w:pPr>
      <w:bookmarkStart w:id="66" w:name="_Toc83383264"/>
      <w:r>
        <w:rPr>
          <w:b/>
          <w:bCs/>
        </w:rPr>
        <w:t xml:space="preserve">Definisi </w:t>
      </w:r>
      <w:r w:rsidR="00DD7034" w:rsidRPr="005D5E78">
        <w:rPr>
          <w:b/>
          <w:bCs/>
        </w:rPr>
        <w:t>MySQL</w:t>
      </w:r>
      <w:bookmarkEnd w:id="66"/>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35"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760908">
      <w:pPr>
        <w:pStyle w:val="ListParagraph"/>
        <w:numPr>
          <w:ilvl w:val="0"/>
          <w:numId w:val="12"/>
        </w:numPr>
        <w:tabs>
          <w:tab w:val="left" w:pos="1276"/>
        </w:tabs>
        <w:ind w:left="993" w:hanging="425"/>
        <w:outlineLvl w:val="2"/>
        <w:rPr>
          <w:b/>
          <w:bCs/>
        </w:rPr>
      </w:pPr>
      <w:bookmarkStart w:id="67" w:name="_Toc83383265"/>
      <w:r>
        <w:rPr>
          <w:b/>
          <w:bCs/>
        </w:rPr>
        <w:t xml:space="preserve">Definisi </w:t>
      </w:r>
      <w:r w:rsidR="00DD7034" w:rsidRPr="00A07D5C">
        <w:rPr>
          <w:b/>
          <w:bCs/>
        </w:rPr>
        <w:t>PHP</w:t>
      </w:r>
      <w:bookmarkEnd w:id="67"/>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760908">
      <w:pPr>
        <w:pStyle w:val="ListParagraph"/>
        <w:numPr>
          <w:ilvl w:val="0"/>
          <w:numId w:val="13"/>
        </w:numPr>
        <w:tabs>
          <w:tab w:val="left" w:pos="1276"/>
          <w:tab w:val="left" w:pos="1418"/>
        </w:tabs>
        <w:ind w:left="567" w:firstLine="0"/>
        <w:outlineLvl w:val="2"/>
        <w:rPr>
          <w:b/>
          <w:bCs/>
        </w:rPr>
      </w:pPr>
      <w:bookmarkStart w:id="68" w:name="_Toc83383266"/>
      <w:r>
        <w:rPr>
          <w:b/>
          <w:bCs/>
        </w:rPr>
        <w:t xml:space="preserve">Definisi </w:t>
      </w:r>
      <w:r w:rsidR="00DD7034" w:rsidRPr="005F0022">
        <w:rPr>
          <w:b/>
          <w:bCs/>
        </w:rPr>
        <w:t>Framework</w:t>
      </w:r>
      <w:bookmarkEnd w:id="68"/>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760908">
      <w:pPr>
        <w:pStyle w:val="ListParagraph"/>
        <w:numPr>
          <w:ilvl w:val="0"/>
          <w:numId w:val="14"/>
        </w:numPr>
        <w:tabs>
          <w:tab w:val="left" w:pos="1276"/>
          <w:tab w:val="left" w:pos="1418"/>
        </w:tabs>
        <w:ind w:left="567" w:firstLine="0"/>
        <w:outlineLvl w:val="2"/>
        <w:rPr>
          <w:b/>
          <w:bCs/>
        </w:rPr>
      </w:pPr>
      <w:bookmarkStart w:id="69" w:name="_Toc83383267"/>
      <w:r>
        <w:rPr>
          <w:b/>
          <w:bCs/>
        </w:rPr>
        <w:t xml:space="preserve">Definisi </w:t>
      </w:r>
      <w:r w:rsidR="00DD7034" w:rsidRPr="00D177F2">
        <w:rPr>
          <w:b/>
          <w:bCs/>
        </w:rPr>
        <w:t>CodeIgniter</w:t>
      </w:r>
      <w:bookmarkEnd w:id="69"/>
    </w:p>
    <w:p w14:paraId="53E70BF8" w14:textId="0753A75D" w:rsidR="00DD7034" w:rsidRPr="00DD7034" w:rsidRDefault="00DD7034" w:rsidP="009A2AFB">
      <w:pPr>
        <w:ind w:left="567" w:firstLine="709"/>
      </w:pPr>
      <w:r w:rsidRPr="00DD7034">
        <w:rPr>
          <w:i/>
          <w:iCs/>
        </w:rPr>
        <w:t>CodeIgniter</w:t>
      </w:r>
      <w:r w:rsidRPr="00DD7034">
        <w:t xml:space="preserve"> adalah :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760908">
      <w:pPr>
        <w:pStyle w:val="ListParagraph"/>
        <w:numPr>
          <w:ilvl w:val="0"/>
          <w:numId w:val="15"/>
        </w:numPr>
        <w:tabs>
          <w:tab w:val="left" w:pos="1276"/>
        </w:tabs>
        <w:ind w:left="993" w:hanging="425"/>
        <w:outlineLvl w:val="2"/>
        <w:rPr>
          <w:b/>
          <w:bCs/>
        </w:rPr>
      </w:pPr>
      <w:bookmarkStart w:id="70" w:name="_Toc83383268"/>
      <w:r>
        <w:rPr>
          <w:b/>
          <w:bCs/>
        </w:rPr>
        <w:t xml:space="preserve">Definisi </w:t>
      </w:r>
      <w:r w:rsidR="00DD7034" w:rsidRPr="009A2AFB">
        <w:rPr>
          <w:b/>
          <w:bCs/>
        </w:rPr>
        <w:t>API</w:t>
      </w:r>
      <w:bookmarkEnd w:id="70"/>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760908">
      <w:pPr>
        <w:pStyle w:val="ListParagraph"/>
        <w:numPr>
          <w:ilvl w:val="0"/>
          <w:numId w:val="16"/>
        </w:numPr>
        <w:tabs>
          <w:tab w:val="left" w:pos="1276"/>
        </w:tabs>
        <w:ind w:left="993" w:hanging="425"/>
        <w:outlineLvl w:val="2"/>
        <w:rPr>
          <w:b/>
          <w:bCs/>
        </w:rPr>
      </w:pPr>
      <w:bookmarkStart w:id="71" w:name="_Toc83383269"/>
      <w:r>
        <w:rPr>
          <w:b/>
          <w:bCs/>
        </w:rPr>
        <w:t xml:space="preserve">Definisi </w:t>
      </w:r>
      <w:r w:rsidR="00DD7034" w:rsidRPr="009A2AFB">
        <w:rPr>
          <w:b/>
          <w:bCs/>
        </w:rPr>
        <w:t>E-Commerse</w:t>
      </w:r>
      <w:bookmarkEnd w:id="71"/>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760908">
      <w:pPr>
        <w:pStyle w:val="ListParagraph"/>
        <w:numPr>
          <w:ilvl w:val="0"/>
          <w:numId w:val="17"/>
        </w:numPr>
        <w:tabs>
          <w:tab w:val="left" w:pos="1276"/>
        </w:tabs>
        <w:ind w:left="1418" w:hanging="851"/>
        <w:outlineLvl w:val="2"/>
        <w:rPr>
          <w:b/>
          <w:bCs/>
        </w:rPr>
      </w:pPr>
      <w:bookmarkStart w:id="72" w:name="_Toc83383270"/>
      <w:r>
        <w:rPr>
          <w:b/>
          <w:bCs/>
        </w:rPr>
        <w:t xml:space="preserve">Definisi </w:t>
      </w:r>
      <w:r w:rsidR="00DD7034" w:rsidRPr="00E15C1E">
        <w:rPr>
          <w:b/>
          <w:bCs/>
        </w:rPr>
        <w:t>UML</w:t>
      </w:r>
      <w:bookmarkEnd w:id="72"/>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760908">
      <w:pPr>
        <w:pStyle w:val="Heading2"/>
        <w:numPr>
          <w:ilvl w:val="1"/>
          <w:numId w:val="3"/>
        </w:numPr>
        <w:ind w:left="720" w:hanging="720"/>
      </w:pPr>
      <w:bookmarkStart w:id="73" w:name="_Toc83383271"/>
      <w:r w:rsidRPr="00EB13F8">
        <w:rPr>
          <w:highlight w:val="yellow"/>
          <w:lang w:val="en-US"/>
        </w:rPr>
        <w:t>Studi Pustaka</w:t>
      </w:r>
      <w:bookmarkEnd w:id="73"/>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4" w:name="_Toc83383272"/>
      <w:r>
        <w:lastRenderedPageBreak/>
        <w:t>BAB III</w:t>
      </w:r>
      <w:r>
        <w:br/>
        <w:t>ANALISIS DAN PERANCANGAN</w:t>
      </w:r>
      <w:bookmarkEnd w:id="74"/>
    </w:p>
    <w:p w14:paraId="7DA21134" w14:textId="5549F7FA" w:rsidR="00E75156" w:rsidRDefault="002B1282" w:rsidP="00760908">
      <w:pPr>
        <w:pStyle w:val="Heading2"/>
        <w:numPr>
          <w:ilvl w:val="0"/>
          <w:numId w:val="20"/>
        </w:numPr>
        <w:tabs>
          <w:tab w:val="left" w:pos="567"/>
        </w:tabs>
        <w:ind w:left="567" w:hanging="709"/>
        <w:rPr>
          <w:lang w:val="en-US"/>
        </w:rPr>
      </w:pPr>
      <w:bookmarkStart w:id="75" w:name="_Toc83383273"/>
      <w:r>
        <w:t xml:space="preserve">Latar Belakang </w:t>
      </w:r>
      <w:r w:rsidR="009A590A">
        <w:rPr>
          <w:lang w:val="en-US"/>
        </w:rPr>
        <w:t>Organisasi</w:t>
      </w:r>
      <w:bookmarkEnd w:id="75"/>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760908">
      <w:pPr>
        <w:pStyle w:val="Heading3"/>
        <w:numPr>
          <w:ilvl w:val="2"/>
          <w:numId w:val="6"/>
        </w:numPr>
        <w:tabs>
          <w:tab w:val="left" w:pos="567"/>
          <w:tab w:val="left" w:pos="1276"/>
        </w:tabs>
        <w:ind w:left="1134" w:firstLine="0"/>
        <w:rPr>
          <w:lang w:val="en-US"/>
        </w:rPr>
      </w:pPr>
      <w:r w:rsidRPr="00107669">
        <w:rPr>
          <w:lang w:val="en-US"/>
        </w:rPr>
        <w:t xml:space="preserve">   </w:t>
      </w:r>
      <w:bookmarkStart w:id="76" w:name="_Toc83383274"/>
      <w:r w:rsidR="00F81369" w:rsidRPr="00107669">
        <w:rPr>
          <w:lang w:val="en-US"/>
        </w:rPr>
        <w:t>Visi dan Misi Organisasi</w:t>
      </w:r>
      <w:bookmarkEnd w:id="76"/>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760908">
      <w:pPr>
        <w:pStyle w:val="ListParagraph"/>
        <w:numPr>
          <w:ilvl w:val="0"/>
          <w:numId w:val="7"/>
        </w:numPr>
        <w:ind w:left="1004"/>
      </w:pPr>
      <w:r>
        <w:t>Menciptakan tempat one-stop solution dalam bidang seni melalui konseptualisasi ide, desain objek, dan eksekusi karya seni.</w:t>
      </w:r>
    </w:p>
    <w:p w14:paraId="665491F6" w14:textId="77777777" w:rsidR="00F81369" w:rsidRDefault="00F81369" w:rsidP="00760908">
      <w:pPr>
        <w:pStyle w:val="ListParagraph"/>
        <w:numPr>
          <w:ilvl w:val="0"/>
          <w:numId w:val="7"/>
        </w:numPr>
        <w:ind w:left="1004"/>
      </w:pPr>
      <w:r>
        <w:t>Menciptakan inovasi produk seni dengan cara mendesain ulang, mengembangkan dan meningkatkan nilai suatu karya seni.</w:t>
      </w:r>
    </w:p>
    <w:p w14:paraId="27CC1A06" w14:textId="77777777" w:rsidR="00F81369" w:rsidRDefault="00F81369" w:rsidP="00760908">
      <w:pPr>
        <w:pStyle w:val="ListParagraph"/>
        <w:numPr>
          <w:ilvl w:val="0"/>
          <w:numId w:val="7"/>
        </w:numPr>
        <w:ind w:left="1004"/>
      </w:pPr>
      <w:r>
        <w:t>Menginisiasi komunitas seniman berbakat berskala nasional bahkan internasional dengan E3 Programs (Embracing, Educating, and Empowering).</w:t>
      </w:r>
    </w:p>
    <w:p w14:paraId="5DA552FE" w14:textId="4D4F17FB" w:rsidR="00F81369" w:rsidRPr="00F81369" w:rsidRDefault="00F81369" w:rsidP="00760908">
      <w:pPr>
        <w:pStyle w:val="ListParagraph"/>
        <w:numPr>
          <w:ilvl w:val="0"/>
          <w:numId w:val="7"/>
        </w:numPr>
        <w:ind w:left="1004"/>
      </w:pPr>
      <w:r>
        <w:t>Membangun agensi seniman sebagai wadah untuk membangun karir dan membuka lapangan pekerjaan yang professional.</w:t>
      </w:r>
    </w:p>
    <w:p w14:paraId="10A80BFF" w14:textId="6A05024C" w:rsidR="00F81369" w:rsidRDefault="00F81369" w:rsidP="00760908">
      <w:pPr>
        <w:pStyle w:val="Heading3"/>
        <w:numPr>
          <w:ilvl w:val="2"/>
          <w:numId w:val="6"/>
        </w:numPr>
        <w:tabs>
          <w:tab w:val="left" w:pos="1418"/>
        </w:tabs>
        <w:ind w:left="1276" w:hanging="283"/>
      </w:pPr>
      <w:bookmarkStart w:id="77" w:name="_Toc83383275"/>
      <w:r>
        <w:rPr>
          <w:lang w:val="en-US"/>
        </w:rPr>
        <w:t>Struktur Organisiasi</w:t>
      </w:r>
      <w:bookmarkEnd w:id="77"/>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69DCC995" w:rsidR="001C27D0" w:rsidRDefault="001C27D0" w:rsidP="001C27D0">
      <w:pPr>
        <w:pStyle w:val="Caption"/>
        <w:rPr>
          <w:b/>
          <w:bCs/>
        </w:rPr>
      </w:pPr>
      <w:bookmarkStart w:id="78" w:name="_Toc83183273"/>
      <w:r>
        <w:t xml:space="preserve">Gambar </w:t>
      </w:r>
      <w:r>
        <w:fldChar w:fldCharType="begin"/>
      </w:r>
      <w:r>
        <w:instrText xml:space="preserve"> SEQ Gambar \* ARABIC </w:instrText>
      </w:r>
      <w:r>
        <w:fldChar w:fldCharType="separate"/>
      </w:r>
      <w:r w:rsidR="0014796D">
        <w:rPr>
          <w:noProof/>
        </w:rPr>
        <w:t>2</w:t>
      </w:r>
      <w:r>
        <w:fldChar w:fldCharType="end"/>
      </w:r>
      <w:r>
        <w:t xml:space="preserve"> </w:t>
      </w:r>
      <w:r w:rsidRPr="00A349D0">
        <w:t>Struktur Organisasi Jogja Painting</w:t>
      </w:r>
      <w:bookmarkEnd w:id="78"/>
    </w:p>
    <w:p w14:paraId="0018107E" w14:textId="7C662F5A" w:rsidR="00107669" w:rsidRPr="00311AE2" w:rsidRDefault="00107669" w:rsidP="00760908">
      <w:pPr>
        <w:pStyle w:val="ListParagraph"/>
        <w:numPr>
          <w:ilvl w:val="0"/>
          <w:numId w:val="6"/>
        </w:numPr>
        <w:ind w:left="567" w:hanging="709"/>
        <w:outlineLvl w:val="1"/>
        <w:rPr>
          <w:b/>
          <w:bCs/>
        </w:rPr>
      </w:pPr>
      <w:bookmarkStart w:id="79" w:name="_Toc83383276"/>
      <w:r w:rsidRPr="00311AE2">
        <w:rPr>
          <w:b/>
          <w:bCs/>
        </w:rPr>
        <w:t>Komposisi Tim Scrum</w:t>
      </w:r>
      <w:bookmarkEnd w:id="79"/>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1 dibawah :</w:t>
      </w:r>
    </w:p>
    <w:p w14:paraId="580FEFD1" w14:textId="2B15E808" w:rsidR="00315A74" w:rsidRDefault="00311AE2" w:rsidP="00311AE2">
      <w:pPr>
        <w:pStyle w:val="Caption"/>
      </w:pPr>
      <w:bookmarkStart w:id="80" w:name="_Toc83183056"/>
      <w:bookmarkStart w:id="81"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0"/>
      <w:bookmarkEnd w:id="81"/>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760908">
      <w:pPr>
        <w:pStyle w:val="ListParagraph"/>
        <w:numPr>
          <w:ilvl w:val="0"/>
          <w:numId w:val="6"/>
        </w:numPr>
        <w:ind w:left="567" w:hanging="709"/>
        <w:outlineLvl w:val="1"/>
        <w:rPr>
          <w:b/>
          <w:bCs/>
        </w:rPr>
      </w:pPr>
      <w:bookmarkStart w:id="82" w:name="_Toc83383277"/>
      <w:r w:rsidRPr="00630454">
        <w:rPr>
          <w:b/>
          <w:bCs/>
        </w:rPr>
        <w:t>Proses Bisnis Organisasi</w:t>
      </w:r>
      <w:bookmarkEnd w:id="82"/>
      <w:r w:rsidRPr="00630454">
        <w:rPr>
          <w:b/>
          <w:bCs/>
        </w:rPr>
        <w:t xml:space="preserve"> </w:t>
      </w:r>
    </w:p>
    <w:p w14:paraId="3F2B401E" w14:textId="6A9FD481" w:rsidR="00630454" w:rsidRDefault="00630454" w:rsidP="00760908">
      <w:pPr>
        <w:pStyle w:val="ListParagraph"/>
        <w:numPr>
          <w:ilvl w:val="0"/>
          <w:numId w:val="21"/>
        </w:numPr>
        <w:ind w:left="1134" w:hanging="141"/>
        <w:outlineLvl w:val="2"/>
        <w:rPr>
          <w:b/>
          <w:bCs/>
        </w:rPr>
      </w:pPr>
      <w:bookmarkStart w:id="83" w:name="_Toc83383278"/>
      <w:r w:rsidRPr="00630454">
        <w:rPr>
          <w:b/>
          <w:bCs/>
        </w:rPr>
        <w:t>Wawancara</w:t>
      </w:r>
      <w:bookmarkEnd w:id="83"/>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dan  24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760908">
      <w:pPr>
        <w:pStyle w:val="ListParagraph"/>
        <w:numPr>
          <w:ilvl w:val="0"/>
          <w:numId w:val="21"/>
        </w:numPr>
        <w:ind w:left="1134" w:hanging="141"/>
        <w:outlineLvl w:val="2"/>
        <w:rPr>
          <w:b/>
          <w:bCs/>
        </w:rPr>
      </w:pPr>
      <w:bookmarkStart w:id="84" w:name="_Toc83383279"/>
      <w:r>
        <w:rPr>
          <w:b/>
          <w:bCs/>
        </w:rPr>
        <w:t>Observasi</w:t>
      </w:r>
      <w:bookmarkEnd w:id="84"/>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760908">
      <w:pPr>
        <w:pStyle w:val="ListParagraph"/>
        <w:numPr>
          <w:ilvl w:val="0"/>
          <w:numId w:val="21"/>
        </w:numPr>
        <w:ind w:left="1134" w:hanging="141"/>
        <w:outlineLvl w:val="2"/>
        <w:rPr>
          <w:b/>
          <w:bCs/>
        </w:rPr>
      </w:pPr>
      <w:bookmarkStart w:id="85" w:name="_Toc83383280"/>
      <w:r>
        <w:rPr>
          <w:b/>
          <w:bCs/>
        </w:rPr>
        <w:t>Penangkapan Proses Bisnis</w:t>
      </w:r>
      <w:bookmarkEnd w:id="85"/>
      <w:r>
        <w:rPr>
          <w:b/>
          <w:bCs/>
        </w:rPr>
        <w:t xml:space="preserve"> </w:t>
      </w:r>
    </w:p>
    <w:p w14:paraId="0DED678E" w14:textId="451093AE"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ini : </w:t>
      </w:r>
    </w:p>
    <w:p w14:paraId="27FE4B49" w14:textId="117D7996" w:rsidR="0055448A" w:rsidRDefault="0055448A" w:rsidP="0055448A">
      <w:pPr>
        <w:pStyle w:val="ListParagraph"/>
        <w:numPr>
          <w:ilvl w:val="0"/>
          <w:numId w:val="73"/>
        </w:numPr>
        <w:ind w:left="1134" w:hanging="425"/>
        <w:rPr>
          <w:b/>
          <w:bCs/>
        </w:rPr>
      </w:pPr>
      <w:r w:rsidRPr="0055448A">
        <w:rPr>
          <w:b/>
          <w:bCs/>
        </w:rPr>
        <w:t xml:space="preserve">Proses Pendaftaran </w:t>
      </w:r>
    </w:p>
    <w:p w14:paraId="210A087A" w14:textId="238EA201" w:rsidR="0055448A" w:rsidRDefault="0055448A" w:rsidP="0055448A">
      <w:pPr>
        <w:pStyle w:val="ListParagraph"/>
        <w:numPr>
          <w:ilvl w:val="0"/>
          <w:numId w:val="22"/>
        </w:numPr>
        <w:ind w:left="1701"/>
      </w:pPr>
      <w:r>
        <w:t xml:space="preserve">Seniman melakukan pendaftaran sebagai member dengan menghubungi instagram atau whatsapp IDNFT, pada bagian ini seluruh seniman yang akan menjadi anggota akan ditanyakan </w:t>
      </w:r>
      <w:r>
        <w:lastRenderedPageBreak/>
        <w:t xml:space="preserve">beberapa pertanyaan seperti nama lengkap, alamat email, nomor telpon, domisili, sosial media, dan jenis aliran seni. </w:t>
      </w:r>
    </w:p>
    <w:p w14:paraId="5055899B" w14:textId="67BFE4A9" w:rsidR="0055448A" w:rsidRDefault="0055448A" w:rsidP="0055448A">
      <w:pPr>
        <w:pStyle w:val="ListParagraph"/>
        <w:numPr>
          <w:ilvl w:val="0"/>
          <w:numId w:val="22"/>
        </w:numPr>
        <w:ind w:left="1701"/>
      </w:pPr>
      <w:r>
        <w:t xml:space="preserve">Proses pendaftaran dilakukan oleh seniman dengan melakukan pengisian formulir pendaftaran yang telah dibagikan oleh admin IDNFT. </w:t>
      </w:r>
    </w:p>
    <w:p w14:paraId="12E3B114" w14:textId="05EC5C4D" w:rsidR="0055448A" w:rsidRDefault="0055448A" w:rsidP="0055448A">
      <w:pPr>
        <w:pStyle w:val="ListParagraph"/>
        <w:numPr>
          <w:ilvl w:val="0"/>
          <w:numId w:val="22"/>
        </w:numPr>
        <w:ind w:left="1701"/>
      </w:pPr>
      <w:r>
        <w:t xml:space="preserve">Admin melakukan pendataan member yang telah terdaftar kedalam dokumentasi pembukuan. </w:t>
      </w:r>
    </w:p>
    <w:p w14:paraId="19C6098A" w14:textId="5C377FF8" w:rsidR="0055448A" w:rsidRDefault="0055448A" w:rsidP="0055448A">
      <w:pPr>
        <w:pStyle w:val="ListParagraph"/>
        <w:numPr>
          <w:ilvl w:val="0"/>
          <w:numId w:val="22"/>
        </w:numPr>
        <w:ind w:left="1701"/>
      </w:pPr>
      <w:r>
        <w:t>Kemudian member yang telah terdaftar akan mendapatkan tanda keanggotaan dengan dimasukan ke dalam channel private discord IDNT.</w:t>
      </w:r>
    </w:p>
    <w:p w14:paraId="7A4418B5" w14:textId="20ECCD21" w:rsidR="0055448A" w:rsidRDefault="0055448A" w:rsidP="0055448A">
      <w:pPr>
        <w:ind w:left="621" w:firstLine="720"/>
      </w:pPr>
      <w:r>
        <w:t>Berikut ini, flow chart dari proses bisnis yang telah di jabarkan :</w:t>
      </w:r>
    </w:p>
    <w:p w14:paraId="44C9CA85" w14:textId="73E59131" w:rsidR="0055448A" w:rsidRDefault="0055448A" w:rsidP="0055448A">
      <w:pPr>
        <w:ind w:left="1134" w:hanging="141"/>
      </w:pPr>
      <w:r>
        <w:rPr>
          <w:noProof/>
        </w:rPr>
        <w:drawing>
          <wp:inline distT="0" distB="0" distL="0" distR="0" wp14:anchorId="48FFE8E8" wp14:editId="1C96D989">
            <wp:extent cx="4845536" cy="329303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860346" cy="3303100"/>
                    </a:xfrm>
                    <a:prstGeom prst="rect">
                      <a:avLst/>
                    </a:prstGeom>
                  </pic:spPr>
                </pic:pic>
              </a:graphicData>
            </a:graphic>
          </wp:inline>
        </w:drawing>
      </w:r>
    </w:p>
    <w:p w14:paraId="45EE298E" w14:textId="3569F248" w:rsidR="0055448A" w:rsidRDefault="007369E1" w:rsidP="0055448A">
      <w:pPr>
        <w:pStyle w:val="ListParagraph"/>
        <w:numPr>
          <w:ilvl w:val="0"/>
          <w:numId w:val="73"/>
        </w:numPr>
        <w:ind w:left="1134" w:hanging="425"/>
        <w:rPr>
          <w:b/>
          <w:bCs/>
        </w:rPr>
      </w:pPr>
      <w:r>
        <w:rPr>
          <w:b/>
          <w:bCs/>
        </w:rPr>
        <w:t xml:space="preserve">Proses Edukasi Member </w:t>
      </w:r>
    </w:p>
    <w:p w14:paraId="192E095C" w14:textId="5DB1C5BF" w:rsidR="0055448A" w:rsidRPr="007369E1" w:rsidRDefault="007369E1" w:rsidP="007369E1">
      <w:pPr>
        <w:pStyle w:val="ListParagraph"/>
        <w:numPr>
          <w:ilvl w:val="0"/>
          <w:numId w:val="73"/>
        </w:numPr>
        <w:ind w:left="1134" w:hanging="425"/>
        <w:rPr>
          <w:b/>
          <w:bCs/>
        </w:rPr>
      </w:pPr>
      <w:r>
        <w:rPr>
          <w:b/>
          <w:bCs/>
        </w:rPr>
        <w:t xml:space="preserve">Proses Promosi Hasil Karya </w:t>
      </w:r>
    </w:p>
    <w:p w14:paraId="35C3E87B" w14:textId="56D7023B" w:rsidR="00841447" w:rsidRDefault="00841447" w:rsidP="00760908">
      <w:pPr>
        <w:pStyle w:val="ListParagraph"/>
        <w:numPr>
          <w:ilvl w:val="0"/>
          <w:numId w:val="22"/>
        </w:numPr>
        <w:shd w:val="clear" w:color="auto" w:fill="FFFF00"/>
      </w:pPr>
      <w:commentRangeStart w:id="86"/>
      <w:commentRangeStart w:id="87"/>
      <w:commentRangeStart w:id="88"/>
      <w:commentRangeStart w:id="89"/>
      <w:r>
        <w:t>.</w:t>
      </w:r>
    </w:p>
    <w:p w14:paraId="1F98B540" w14:textId="395DC50D" w:rsidR="00841447" w:rsidRDefault="00841447" w:rsidP="00760908">
      <w:pPr>
        <w:pStyle w:val="ListParagraph"/>
        <w:numPr>
          <w:ilvl w:val="0"/>
          <w:numId w:val="22"/>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760908">
      <w:pPr>
        <w:pStyle w:val="ListParagraph"/>
        <w:numPr>
          <w:ilvl w:val="0"/>
          <w:numId w:val="22"/>
        </w:numPr>
        <w:shd w:val="clear" w:color="auto" w:fill="FFFF00"/>
      </w:pPr>
      <w:r>
        <w:lastRenderedPageBreak/>
        <w:t xml:space="preserve">Kemudian, setelah mendapat informasi tersebut maka para anggota memiliki kesempatan untuk melakukan pengembangan diri karena dapat menerima edukasi, dan memperkenalkan hasil karya nya secara lebih luas pada sesi promosi. </w:t>
      </w:r>
      <w:commentRangeEnd w:id="86"/>
      <w:r>
        <w:rPr>
          <w:rStyle w:val="CommentReference"/>
        </w:rPr>
        <w:commentReference w:id="86"/>
      </w:r>
      <w:commentRangeEnd w:id="87"/>
      <w:r w:rsidR="00ED108F">
        <w:rPr>
          <w:rStyle w:val="CommentReference"/>
        </w:rPr>
        <w:commentReference w:id="87"/>
      </w:r>
      <w:commentRangeEnd w:id="88"/>
      <w:r w:rsidR="001B4FCD">
        <w:rPr>
          <w:rStyle w:val="CommentReference"/>
        </w:rPr>
        <w:commentReference w:id="88"/>
      </w:r>
      <w:commentRangeEnd w:id="89"/>
      <w:r w:rsidR="001B4FCD">
        <w:rPr>
          <w:rStyle w:val="CommentReference"/>
        </w:rPr>
        <w:commentReference w:id="89"/>
      </w:r>
    </w:p>
    <w:p w14:paraId="039846C7" w14:textId="11B8A214" w:rsidR="00630454" w:rsidRDefault="00630454" w:rsidP="00760908">
      <w:pPr>
        <w:pStyle w:val="ListParagraph"/>
        <w:numPr>
          <w:ilvl w:val="0"/>
          <w:numId w:val="21"/>
        </w:numPr>
        <w:ind w:left="1134" w:hanging="141"/>
        <w:outlineLvl w:val="2"/>
        <w:rPr>
          <w:b/>
          <w:bCs/>
        </w:rPr>
      </w:pPr>
      <w:bookmarkStart w:id="90" w:name="_Toc83383281"/>
      <w:r>
        <w:rPr>
          <w:b/>
          <w:bCs/>
        </w:rPr>
        <w:t>Identifikasi Masalah</w:t>
      </w:r>
      <w:bookmarkEnd w:id="90"/>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1"/>
      <w:commentRangeStart w:id="92"/>
      <w:r>
        <w:t>komunitas</w:t>
      </w:r>
      <w:commentRangeEnd w:id="91"/>
      <w:r>
        <w:rPr>
          <w:rStyle w:val="CommentReference"/>
        </w:rPr>
        <w:commentReference w:id="91"/>
      </w:r>
      <w:commentRangeEnd w:id="92"/>
      <w:r w:rsidR="00ED108F">
        <w:rPr>
          <w:rStyle w:val="CommentReference"/>
        </w:rPr>
        <w:commentReference w:id="92"/>
      </w:r>
      <w:r w:rsidRPr="00A767DE">
        <w:t xml:space="preserve"> menjadi terjangkau lebih luas</w:t>
      </w:r>
      <w:r>
        <w:t>.</w:t>
      </w:r>
    </w:p>
    <w:p w14:paraId="4EF7344F" w14:textId="42F062D4" w:rsidR="00107669" w:rsidRDefault="00107669" w:rsidP="00760908">
      <w:pPr>
        <w:pStyle w:val="ListParagraph"/>
        <w:numPr>
          <w:ilvl w:val="0"/>
          <w:numId w:val="6"/>
        </w:numPr>
        <w:ind w:left="567" w:hanging="709"/>
        <w:outlineLvl w:val="1"/>
        <w:rPr>
          <w:b/>
          <w:bCs/>
        </w:rPr>
      </w:pPr>
      <w:bookmarkStart w:id="93" w:name="_Toc83383282"/>
      <w:r w:rsidRPr="00630454">
        <w:rPr>
          <w:b/>
          <w:bCs/>
        </w:rPr>
        <w:t>Kick Off Project</w:t>
      </w:r>
      <w:bookmarkEnd w:id="93"/>
      <w:r w:rsidRPr="00630454">
        <w:rPr>
          <w:b/>
          <w:bCs/>
        </w:rPr>
        <w:t xml:space="preserve"> </w:t>
      </w:r>
    </w:p>
    <w:p w14:paraId="1B0C2C32" w14:textId="4C10E5DC" w:rsidR="00303FE0" w:rsidRDefault="00303FE0" w:rsidP="00760908">
      <w:pPr>
        <w:pStyle w:val="ListParagraph"/>
        <w:numPr>
          <w:ilvl w:val="0"/>
          <w:numId w:val="23"/>
        </w:numPr>
        <w:ind w:left="1134"/>
        <w:outlineLvl w:val="2"/>
        <w:rPr>
          <w:b/>
          <w:bCs/>
        </w:rPr>
      </w:pPr>
      <w:bookmarkStart w:id="94" w:name="_Toc83383283"/>
      <w:r>
        <w:rPr>
          <w:b/>
          <w:bCs/>
        </w:rPr>
        <w:t>Penentuan Product Goal</w:t>
      </w:r>
      <w:bookmarkEnd w:id="94"/>
      <w:r>
        <w:rPr>
          <w:b/>
          <w:bCs/>
        </w:rPr>
        <w:t xml:space="preserve"> </w:t>
      </w:r>
    </w:p>
    <w:p w14:paraId="3B22A4C9" w14:textId="027C0F34" w:rsidR="001B4FCD" w:rsidRPr="001B4FCD" w:rsidRDefault="00196E59" w:rsidP="001B4FCD">
      <w:pPr>
        <w:ind w:left="1134" w:firstLine="284"/>
      </w:pPr>
      <w:commentRangeStart w:id="95"/>
      <w:commentRangeStart w:id="96"/>
      <w:r w:rsidRPr="00196E59">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5"/>
      <w:r w:rsidR="00B11FD1">
        <w:rPr>
          <w:rStyle w:val="CommentReference"/>
        </w:rPr>
        <w:commentReference w:id="95"/>
      </w:r>
      <w:commentRangeEnd w:id="96"/>
      <w:r w:rsidR="00ED108F">
        <w:rPr>
          <w:rStyle w:val="CommentReference"/>
        </w:rPr>
        <w:commentReference w:id="96"/>
      </w:r>
    </w:p>
    <w:p w14:paraId="5C72018A" w14:textId="45DC9A92" w:rsidR="00303FE0" w:rsidRDefault="00303FE0" w:rsidP="00760908">
      <w:pPr>
        <w:pStyle w:val="ListParagraph"/>
        <w:numPr>
          <w:ilvl w:val="0"/>
          <w:numId w:val="23"/>
        </w:numPr>
        <w:ind w:left="1134"/>
        <w:outlineLvl w:val="2"/>
        <w:rPr>
          <w:b/>
          <w:bCs/>
        </w:rPr>
      </w:pPr>
      <w:bookmarkStart w:id="97" w:name="_Toc83383284"/>
      <w:r>
        <w:rPr>
          <w:b/>
          <w:bCs/>
        </w:rPr>
        <w:t>Penentuan Product Backlog</w:t>
      </w:r>
      <w:bookmarkEnd w:id="97"/>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w:t>
      </w:r>
      <w:r>
        <w:lastRenderedPageBreak/>
        <w:t>detail, dan lebih akurat. Berikut adalah daftar dari fitur-fitur yang akan dibangun sesuai dengan prioritas nya :</w:t>
      </w:r>
    </w:p>
    <w:p w14:paraId="15749686" w14:textId="467A1B8D" w:rsidR="001C27D0" w:rsidRPr="001C27D0" w:rsidRDefault="008563B6" w:rsidP="008563B6">
      <w:pPr>
        <w:pStyle w:val="Caption"/>
      </w:pPr>
      <w:bookmarkStart w:id="98"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99"/>
      <w:commentRangeStart w:id="100"/>
      <w:r w:rsidRPr="00595877">
        <w:t>List Product Backlog</w:t>
      </w:r>
      <w:commentRangeEnd w:id="99"/>
      <w:r>
        <w:rPr>
          <w:rStyle w:val="CommentReference"/>
          <w:iCs w:val="0"/>
        </w:rPr>
        <w:commentReference w:id="99"/>
      </w:r>
      <w:bookmarkEnd w:id="98"/>
      <w:commentRangeEnd w:id="100"/>
      <w:r w:rsidR="00ED108F">
        <w:rPr>
          <w:rStyle w:val="CommentReference"/>
          <w:iCs w:val="0"/>
        </w:rPr>
        <w:commentReference w:id="100"/>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1"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1"/>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lastRenderedPageBreak/>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760908">
      <w:pPr>
        <w:pStyle w:val="ListParagraph"/>
        <w:numPr>
          <w:ilvl w:val="0"/>
          <w:numId w:val="23"/>
        </w:numPr>
        <w:ind w:left="1134"/>
        <w:outlineLvl w:val="2"/>
        <w:rPr>
          <w:b/>
          <w:bCs/>
        </w:rPr>
      </w:pPr>
      <w:bookmarkStart w:id="102" w:name="_Toc83383285"/>
      <w:r>
        <w:rPr>
          <w:b/>
          <w:bCs/>
        </w:rPr>
        <w:t>Penentuan Definition of Done</w:t>
      </w:r>
      <w:bookmarkEnd w:id="102"/>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of Done :</w:t>
      </w:r>
    </w:p>
    <w:p w14:paraId="618F30D8" w14:textId="13068D79" w:rsidR="008563B6" w:rsidRPr="008563B6" w:rsidRDefault="008563B6" w:rsidP="008563B6">
      <w:pPr>
        <w:pStyle w:val="Caption"/>
        <w:ind w:left="414" w:firstLine="720"/>
      </w:pPr>
      <w:bookmarkStart w:id="103"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3"/>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bookmarkStart w:id="104" w:name="_Hlk83445934"/>
            <w:r>
              <w:t>1</w:t>
            </w:r>
          </w:p>
        </w:tc>
        <w:tc>
          <w:tcPr>
            <w:tcW w:w="5528" w:type="dxa"/>
          </w:tcPr>
          <w:p w14:paraId="35221560" w14:textId="77777777" w:rsidR="00D96B59" w:rsidRDefault="00D96B59" w:rsidP="00692CB7">
            <w:pPr>
              <w:pStyle w:val="ListParagraph"/>
              <w:ind w:left="0"/>
            </w:pPr>
            <w:r>
              <w:t xml:space="preserve">RILIS TAHAP 1, dengan spesifikasi sebagai berikut : </w:t>
            </w:r>
          </w:p>
          <w:p w14:paraId="78201CF8" w14:textId="6E162EB5" w:rsidR="008D0E1A" w:rsidRDefault="008D0E1A" w:rsidP="00760908">
            <w:pPr>
              <w:pStyle w:val="ListParagraph"/>
              <w:numPr>
                <w:ilvl w:val="0"/>
                <w:numId w:val="24"/>
              </w:numPr>
              <w:jc w:val="left"/>
            </w:pPr>
            <w:r>
              <w:t>Hasil analisa awal terhadap proses bisnis untuk kebutuhan sistem telah terselesaikan</w:t>
            </w:r>
          </w:p>
          <w:p w14:paraId="671E19BE" w14:textId="36EE8990" w:rsidR="00D96B59" w:rsidRDefault="00213CE4" w:rsidP="00760908">
            <w:pPr>
              <w:pStyle w:val="ListParagraph"/>
              <w:numPr>
                <w:ilvl w:val="0"/>
                <w:numId w:val="24"/>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760908">
            <w:pPr>
              <w:pStyle w:val="ListParagraph"/>
              <w:numPr>
                <w:ilvl w:val="0"/>
                <w:numId w:val="24"/>
              </w:numPr>
              <w:jc w:val="left"/>
            </w:pPr>
            <w:r>
              <w:t>C</w:t>
            </w:r>
            <w:r w:rsidR="00D96B59">
              <w:t>ustomer</w:t>
            </w:r>
            <w:r>
              <w:t xml:space="preserve"> dapat melakukan registrasi</w:t>
            </w:r>
          </w:p>
          <w:p w14:paraId="748417A6" w14:textId="599848CB" w:rsidR="00D96B59" w:rsidRDefault="00BC5738" w:rsidP="00760908">
            <w:pPr>
              <w:pStyle w:val="ListParagraph"/>
              <w:numPr>
                <w:ilvl w:val="0"/>
                <w:numId w:val="24"/>
              </w:numPr>
              <w:jc w:val="left"/>
            </w:pPr>
            <w:r>
              <w:t>C</w:t>
            </w:r>
            <w:r w:rsidR="00D96B59">
              <w:t xml:space="preserve">ustomer </w:t>
            </w:r>
            <w:r>
              <w:t>dapat melakukan profilling</w:t>
            </w:r>
          </w:p>
          <w:p w14:paraId="0A8C2E8C" w14:textId="272652A2" w:rsidR="00D96B59" w:rsidRDefault="00BC5738" w:rsidP="00760908">
            <w:pPr>
              <w:pStyle w:val="ListParagraph"/>
              <w:numPr>
                <w:ilvl w:val="0"/>
                <w:numId w:val="24"/>
              </w:numPr>
              <w:jc w:val="left"/>
            </w:pPr>
            <w:r>
              <w:t>Customer dapat meliha a</w:t>
            </w:r>
            <w:r w:rsidR="00D96B59">
              <w:t xml:space="preserve">rtikel atau blog </w:t>
            </w:r>
          </w:p>
          <w:p w14:paraId="3EE2726C" w14:textId="6B3E50A3" w:rsidR="00D96B59" w:rsidRDefault="00BC5738" w:rsidP="00760908">
            <w:pPr>
              <w:pStyle w:val="ListParagraph"/>
              <w:numPr>
                <w:ilvl w:val="0"/>
                <w:numId w:val="24"/>
              </w:numPr>
              <w:jc w:val="left"/>
            </w:pPr>
            <w:r>
              <w:t>Telah dibuat</w:t>
            </w:r>
            <w:r w:rsidR="00D96B59">
              <w:t xml:space="preserve"> landing page Deera NFT</w:t>
            </w:r>
          </w:p>
          <w:p w14:paraId="104C709B" w14:textId="5D03AEC5" w:rsidR="00D96B59" w:rsidRDefault="00675B3B" w:rsidP="00760908">
            <w:pPr>
              <w:pStyle w:val="ListParagraph"/>
              <w:numPr>
                <w:ilvl w:val="0"/>
                <w:numId w:val="24"/>
              </w:numPr>
              <w:jc w:val="left"/>
            </w:pPr>
            <w:r>
              <w:t xml:space="preserve">Telah dibuat halaman </w:t>
            </w:r>
            <w:r w:rsidR="00D96B59">
              <w:t xml:space="preserve">contact </w:t>
            </w:r>
          </w:p>
          <w:p w14:paraId="5F8895D7" w14:textId="443A5E17" w:rsidR="00D96B59" w:rsidRDefault="003E194D" w:rsidP="00760908">
            <w:pPr>
              <w:pStyle w:val="ListParagraph"/>
              <w:numPr>
                <w:ilvl w:val="0"/>
                <w:numId w:val="24"/>
              </w:numPr>
              <w:jc w:val="left"/>
            </w:pPr>
            <w:r>
              <w:t xml:space="preserve">Telah dibuat link channel discord IDNFT pada </w:t>
            </w:r>
            <w:r w:rsidR="00D96B59">
              <w:t>navbar</w:t>
            </w:r>
            <w:r>
              <w:t>.</w:t>
            </w:r>
          </w:p>
          <w:p w14:paraId="0E38775E" w14:textId="7A28363F" w:rsidR="005E68BA" w:rsidRDefault="005E68BA" w:rsidP="00760908">
            <w:pPr>
              <w:pStyle w:val="ListParagraph"/>
              <w:numPr>
                <w:ilvl w:val="0"/>
                <w:numId w:val="24"/>
              </w:numPr>
              <w:jc w:val="left"/>
            </w:pPr>
            <w:r>
              <w:t>Admin dapat melakukan pengelolaan shop&amp;merch.</w:t>
            </w:r>
          </w:p>
          <w:p w14:paraId="6E34F32E" w14:textId="62B05E73" w:rsidR="005E68BA" w:rsidRDefault="005E68BA" w:rsidP="00760908">
            <w:pPr>
              <w:pStyle w:val="ListParagraph"/>
              <w:numPr>
                <w:ilvl w:val="0"/>
                <w:numId w:val="24"/>
              </w:numPr>
              <w:jc w:val="left"/>
            </w:pPr>
            <w:r>
              <w:t>Customer dapat menggunakan fitur Shop &amp; Merch.</w:t>
            </w:r>
          </w:p>
          <w:p w14:paraId="7B49F83B" w14:textId="3C867995" w:rsidR="00D96B59" w:rsidRDefault="003E194D" w:rsidP="00760908">
            <w:pPr>
              <w:pStyle w:val="ListParagraph"/>
              <w:numPr>
                <w:ilvl w:val="0"/>
                <w:numId w:val="24"/>
              </w:numPr>
              <w:jc w:val="left"/>
            </w:pPr>
            <w:r>
              <w:t xml:space="preserve">Telah dilakukannya </w:t>
            </w:r>
            <w:r w:rsidR="00D96B59">
              <w:t>User Acceptance Testing (UAT) TAHAP 1</w:t>
            </w:r>
          </w:p>
        </w:tc>
      </w:tr>
      <w:bookmarkEnd w:id="104"/>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RILIS TAHAP 2, dengan spesifikasi sebagai berikut :</w:t>
            </w:r>
          </w:p>
          <w:p w14:paraId="4AED2DC4" w14:textId="613DB65E" w:rsidR="003E194D" w:rsidRDefault="003E194D" w:rsidP="00760908">
            <w:pPr>
              <w:pStyle w:val="ListParagraph"/>
              <w:numPr>
                <w:ilvl w:val="0"/>
                <w:numId w:val="25"/>
              </w:numPr>
              <w:ind w:left="463" w:hanging="27"/>
              <w:jc w:val="left"/>
            </w:pPr>
            <w:r>
              <w:t>Admin dapat melakukan login</w:t>
            </w:r>
          </w:p>
          <w:p w14:paraId="19E1A8B5" w14:textId="40E1CDF6" w:rsidR="003E194D" w:rsidRDefault="003E194D" w:rsidP="00760908">
            <w:pPr>
              <w:pStyle w:val="ListParagraph"/>
              <w:numPr>
                <w:ilvl w:val="0"/>
                <w:numId w:val="25"/>
              </w:numPr>
              <w:ind w:left="463" w:hanging="27"/>
              <w:jc w:val="left"/>
            </w:pPr>
            <w:r>
              <w:t>Admin dapat melakukan pengelolaan data admin.</w:t>
            </w:r>
          </w:p>
          <w:p w14:paraId="56DA26FF" w14:textId="579EB9D2" w:rsidR="003E194D" w:rsidRDefault="003E194D" w:rsidP="00760908">
            <w:pPr>
              <w:pStyle w:val="ListParagraph"/>
              <w:numPr>
                <w:ilvl w:val="0"/>
                <w:numId w:val="25"/>
              </w:numPr>
              <w:ind w:left="463" w:hanging="27"/>
              <w:jc w:val="left"/>
            </w:pPr>
            <w:r>
              <w:t xml:space="preserve">Admin dapat melakukan pengelolaan artikel. </w:t>
            </w:r>
          </w:p>
          <w:p w14:paraId="0A368DB3" w14:textId="131A230B" w:rsidR="003E194D" w:rsidRDefault="003E194D" w:rsidP="00760908">
            <w:pPr>
              <w:pStyle w:val="ListParagraph"/>
              <w:numPr>
                <w:ilvl w:val="0"/>
                <w:numId w:val="25"/>
              </w:numPr>
              <w:ind w:left="463" w:hanging="27"/>
              <w:jc w:val="left"/>
            </w:pPr>
            <w:r>
              <w:t>Admin dapat melakukan pengelolaan link channel discord.</w:t>
            </w:r>
          </w:p>
          <w:p w14:paraId="0A619E38" w14:textId="4055C262" w:rsidR="003E194D" w:rsidRDefault="003E194D" w:rsidP="00760908">
            <w:pPr>
              <w:pStyle w:val="ListParagraph"/>
              <w:numPr>
                <w:ilvl w:val="0"/>
                <w:numId w:val="25"/>
              </w:numPr>
              <w:ind w:left="463" w:hanging="27"/>
              <w:jc w:val="left"/>
            </w:pPr>
            <w:r>
              <w:t xml:space="preserve">Admin dapat melakukan pengelolaan landing page Derra NFT. </w:t>
            </w:r>
          </w:p>
          <w:p w14:paraId="4F0042A4" w14:textId="03C96E5B" w:rsidR="003E194D" w:rsidRDefault="003E194D" w:rsidP="00760908">
            <w:pPr>
              <w:pStyle w:val="ListParagraph"/>
              <w:numPr>
                <w:ilvl w:val="0"/>
                <w:numId w:val="25"/>
              </w:numPr>
              <w:ind w:left="463" w:hanging="27"/>
              <w:jc w:val="left"/>
            </w:pPr>
            <w:r>
              <w:t>Admin dapat melakukan pengelolaan contact.</w:t>
            </w:r>
          </w:p>
          <w:p w14:paraId="04F91D66" w14:textId="56C8A23C" w:rsidR="003E194D" w:rsidRDefault="003E194D" w:rsidP="00760908">
            <w:pPr>
              <w:pStyle w:val="ListParagraph"/>
              <w:numPr>
                <w:ilvl w:val="0"/>
                <w:numId w:val="25"/>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RILIS FINAL, dengan spesifikasi sebagai berikut :</w:t>
            </w:r>
          </w:p>
          <w:p w14:paraId="62ACD6B3" w14:textId="654725E2" w:rsidR="003E194D" w:rsidRDefault="00CA7C3A" w:rsidP="00760908">
            <w:pPr>
              <w:pStyle w:val="ListParagraph"/>
              <w:numPr>
                <w:ilvl w:val="0"/>
                <w:numId w:val="26"/>
              </w:numPr>
              <w:ind w:left="-246" w:firstLine="693"/>
              <w:jc w:val="left"/>
            </w:pPr>
            <w:r>
              <w:t xml:space="preserve">Telah dibuatnya </w:t>
            </w:r>
            <w:r w:rsidR="003E194D">
              <w:t>fitur mailing list</w:t>
            </w:r>
          </w:p>
          <w:p w14:paraId="53EB61B9" w14:textId="5FBD95D3" w:rsidR="003E194D" w:rsidRDefault="00CA7C3A" w:rsidP="00760908">
            <w:pPr>
              <w:pStyle w:val="ListParagraph"/>
              <w:numPr>
                <w:ilvl w:val="0"/>
                <w:numId w:val="26"/>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760908">
            <w:pPr>
              <w:pStyle w:val="ListParagraph"/>
              <w:numPr>
                <w:ilvl w:val="0"/>
                <w:numId w:val="26"/>
              </w:numPr>
              <w:ind w:left="463" w:firstLine="0"/>
              <w:jc w:val="left"/>
            </w:pPr>
            <w:r>
              <w:t xml:space="preserve">Telah dilakukannya </w:t>
            </w:r>
            <w:r w:rsidR="003E194D">
              <w:t>User Acceptance Testing (UAT) FINAL</w:t>
            </w:r>
          </w:p>
          <w:p w14:paraId="3B47C75E" w14:textId="75854ACE" w:rsidR="003E194D" w:rsidRDefault="00CA7C3A" w:rsidP="00760908">
            <w:pPr>
              <w:pStyle w:val="ListParagraph"/>
              <w:numPr>
                <w:ilvl w:val="0"/>
                <w:numId w:val="26"/>
              </w:numPr>
              <w:ind w:left="-246" w:firstLine="693"/>
              <w:jc w:val="left"/>
            </w:pPr>
            <w:r>
              <w:t xml:space="preserve">Telah dibuatnya </w:t>
            </w:r>
            <w:r w:rsidR="003E194D">
              <w:t>dokumen user manual</w:t>
            </w:r>
          </w:p>
          <w:p w14:paraId="250999A5" w14:textId="7EF21F0C" w:rsidR="003E194D" w:rsidRDefault="00CA7C3A" w:rsidP="00760908">
            <w:pPr>
              <w:pStyle w:val="ListParagraph"/>
              <w:numPr>
                <w:ilvl w:val="0"/>
                <w:numId w:val="26"/>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6EA7DF12" w14:textId="473B13E0" w:rsidR="001C5243" w:rsidRDefault="001C5243" w:rsidP="00760908">
      <w:pPr>
        <w:pStyle w:val="ListParagraph"/>
        <w:numPr>
          <w:ilvl w:val="0"/>
          <w:numId w:val="6"/>
        </w:numPr>
        <w:ind w:left="567" w:hanging="709"/>
        <w:outlineLvl w:val="2"/>
        <w:rPr>
          <w:b/>
          <w:bCs/>
        </w:rPr>
      </w:pPr>
      <w:r>
        <w:rPr>
          <w:b/>
          <w:bCs/>
        </w:rPr>
        <w:t xml:space="preserve">Perancangan Sistem Baru </w:t>
      </w:r>
    </w:p>
    <w:p w14:paraId="40764B9F" w14:textId="157967CF" w:rsidR="001C5243" w:rsidRPr="001C5243" w:rsidRDefault="001C5243" w:rsidP="00844CF6">
      <w:pPr>
        <w:pStyle w:val="ListParagraph"/>
        <w:ind w:left="567" w:firstLine="567"/>
      </w:pPr>
      <w:r>
        <w:t xml:space="preserve">Perancangan sistem baru dilaksanakan pada sprint 1 </w:t>
      </w:r>
      <w:r w:rsidR="00844CF6">
        <w:t xml:space="preserve">dan 2  </w:t>
      </w:r>
      <w:r>
        <w:t xml:space="preserve">yang </w:t>
      </w:r>
      <w:r w:rsidR="00844CF6">
        <w:t xml:space="preserve">masing-masing sprint </w:t>
      </w:r>
      <w:r>
        <w:t>berjalan selama 30 hari</w:t>
      </w:r>
      <w:r w:rsidR="00844CF6">
        <w:t xml:space="preserve">. Sprint 1 </w:t>
      </w:r>
      <w:r>
        <w:t>berlangsung dari tanggal 22 Juli 2021 hingga 20 Agustus 2021</w:t>
      </w:r>
      <w:r w:rsidR="00844CF6">
        <w:t xml:space="preserve"> dan sprint 2 berlangsung dari tanggal 25 Agustus sampai 23 september 2021</w:t>
      </w:r>
      <w:r>
        <w:t>.</w:t>
      </w:r>
      <w:r w:rsidR="00844CF6">
        <w:t xml:space="preserve"> </w:t>
      </w:r>
    </w:p>
    <w:p w14:paraId="3F9DD58C" w14:textId="04155CD3" w:rsidR="00D5768C" w:rsidRDefault="001C5243" w:rsidP="00760908">
      <w:pPr>
        <w:pStyle w:val="ListParagraph"/>
        <w:numPr>
          <w:ilvl w:val="0"/>
          <w:numId w:val="30"/>
        </w:numPr>
        <w:outlineLvl w:val="2"/>
        <w:rPr>
          <w:b/>
          <w:bCs/>
        </w:rPr>
      </w:pPr>
      <w:r>
        <w:rPr>
          <w:b/>
          <w:bCs/>
        </w:rPr>
        <w:t xml:space="preserve">Sprint 1 </w:t>
      </w:r>
    </w:p>
    <w:p w14:paraId="4296BCEE" w14:textId="19217F6F" w:rsidR="001C5243" w:rsidRDefault="001C5243" w:rsidP="00760908">
      <w:pPr>
        <w:pStyle w:val="ListParagraph"/>
        <w:numPr>
          <w:ilvl w:val="0"/>
          <w:numId w:val="39"/>
        </w:numPr>
        <w:rPr>
          <w:b/>
          <w:bCs/>
        </w:rPr>
      </w:pPr>
      <w:r>
        <w:rPr>
          <w:b/>
          <w:bCs/>
        </w:rPr>
        <w:t>Penentuan Sprint Goal:</w:t>
      </w:r>
      <w:r w:rsidR="00986EA1">
        <w:rPr>
          <w:b/>
          <w:bCs/>
        </w:rPr>
        <w:t xml:space="preserve"> </w:t>
      </w:r>
      <w:r w:rsidR="00844CF6" w:rsidRPr="00844CF6">
        <w:t xml:space="preserve">Pada tahap ini dilakukan pendeskripsian terkait tujuan atau goal yang akan dihasilkan </w:t>
      </w:r>
      <w:r w:rsidR="00844CF6" w:rsidRPr="00844CF6">
        <w:lastRenderedPageBreak/>
        <w:t>dari sprint 1.</w:t>
      </w:r>
      <w:r w:rsidR="00844CF6">
        <w:t xml:space="preserve"> Goal yang telah ditentukan adalah “</w:t>
      </w:r>
      <w:r w:rsidR="00844CF6" w:rsidRPr="00844CF6">
        <w:t>Perancangan sistem website IDNFT dan RILIS TAHAP 1 telah selesai.</w:t>
      </w:r>
      <w:r w:rsidR="00844CF6">
        <w:t>”</w:t>
      </w:r>
    </w:p>
    <w:p w14:paraId="31512C7F" w14:textId="35227AD3" w:rsidR="00844CF6" w:rsidRPr="00844CF6" w:rsidRDefault="001C5243" w:rsidP="00760908">
      <w:pPr>
        <w:pStyle w:val="ListParagraph"/>
        <w:numPr>
          <w:ilvl w:val="0"/>
          <w:numId w:val="39"/>
        </w:numPr>
        <w:rPr>
          <w:b/>
          <w:bCs/>
        </w:rPr>
      </w:pPr>
      <w:r>
        <w:rPr>
          <w:b/>
          <w:bCs/>
        </w:rPr>
        <w:t>Penentuan Sprint Planning:</w:t>
      </w:r>
      <w:r w:rsidR="00844CF6">
        <w:rPr>
          <w:b/>
          <w:bCs/>
        </w:rPr>
        <w:t xml:space="preserve"> </w:t>
      </w:r>
      <w:r w:rsidR="00844CF6" w:rsidRPr="00844CF6">
        <w:t>Sprint planning untuk sprint 1 ini dilaksanakan pada tanggal Selasa, 20 Juli 2021</w:t>
      </w:r>
      <w:r w:rsidR="00654D21">
        <w:t xml:space="preserve"> melalui zoom meeting yang berlangsung selama 5 jam. </w:t>
      </w:r>
    </w:p>
    <w:p w14:paraId="3D967F98" w14:textId="294E0637" w:rsidR="00844CF6" w:rsidRPr="00844CF6" w:rsidRDefault="001C5243" w:rsidP="00760908">
      <w:pPr>
        <w:pStyle w:val="ListParagraph"/>
        <w:numPr>
          <w:ilvl w:val="0"/>
          <w:numId w:val="39"/>
        </w:numPr>
        <w:rPr>
          <w:b/>
          <w:bCs/>
        </w:rPr>
      </w:pPr>
      <w:r w:rsidRPr="00844CF6">
        <w:rPr>
          <w:b/>
          <w:bCs/>
        </w:rPr>
        <w:t>Penentuan Definition of Done :</w:t>
      </w:r>
      <w:r w:rsidR="00844CF6" w:rsidRPr="00844CF6">
        <w:rPr>
          <w:b/>
          <w:bCs/>
        </w:rPr>
        <w:t xml:space="preserve"> </w:t>
      </w:r>
    </w:p>
    <w:p w14:paraId="63E491C3" w14:textId="769E9A68" w:rsidR="00844CF6" w:rsidRPr="00844CF6" w:rsidRDefault="00844CF6" w:rsidP="00760908">
      <w:pPr>
        <w:pStyle w:val="ListParagraph"/>
        <w:numPr>
          <w:ilvl w:val="0"/>
          <w:numId w:val="38"/>
        </w:numPr>
        <w:jc w:val="left"/>
      </w:pPr>
      <w:r w:rsidRPr="00844CF6">
        <w:t>Hasil analisa awal terhadap proses bisnis untuk kebutuhan sistem telah terselesaikan</w:t>
      </w:r>
    </w:p>
    <w:p w14:paraId="52B8CC44" w14:textId="77777777" w:rsidR="00844CF6" w:rsidRPr="00844CF6" w:rsidRDefault="00844CF6" w:rsidP="00760908">
      <w:pPr>
        <w:numPr>
          <w:ilvl w:val="0"/>
          <w:numId w:val="38"/>
        </w:numPr>
        <w:contextualSpacing/>
        <w:jc w:val="left"/>
      </w:pPr>
      <w:r w:rsidRPr="00844CF6">
        <w:t>Customer dapat melakukan login</w:t>
      </w:r>
    </w:p>
    <w:p w14:paraId="16813229" w14:textId="77777777" w:rsidR="00844CF6" w:rsidRPr="00844CF6" w:rsidRDefault="00844CF6" w:rsidP="00760908">
      <w:pPr>
        <w:numPr>
          <w:ilvl w:val="0"/>
          <w:numId w:val="38"/>
        </w:numPr>
        <w:contextualSpacing/>
        <w:jc w:val="left"/>
      </w:pPr>
      <w:r w:rsidRPr="00844CF6">
        <w:t>Customer dapat melakukan registrasi</w:t>
      </w:r>
    </w:p>
    <w:p w14:paraId="756E001F" w14:textId="77777777" w:rsidR="00844CF6" w:rsidRPr="00844CF6" w:rsidRDefault="00844CF6" w:rsidP="00760908">
      <w:pPr>
        <w:numPr>
          <w:ilvl w:val="0"/>
          <w:numId w:val="38"/>
        </w:numPr>
        <w:contextualSpacing/>
        <w:jc w:val="left"/>
      </w:pPr>
      <w:r w:rsidRPr="00844CF6">
        <w:t>Customer dapat melakukan profilling</w:t>
      </w:r>
    </w:p>
    <w:p w14:paraId="18078C11" w14:textId="77777777" w:rsidR="00844CF6" w:rsidRPr="00844CF6" w:rsidRDefault="00844CF6" w:rsidP="00760908">
      <w:pPr>
        <w:numPr>
          <w:ilvl w:val="0"/>
          <w:numId w:val="38"/>
        </w:numPr>
        <w:contextualSpacing/>
        <w:jc w:val="left"/>
      </w:pPr>
      <w:r w:rsidRPr="00844CF6">
        <w:t xml:space="preserve">Customer dapat meliha artikel atau blog </w:t>
      </w:r>
    </w:p>
    <w:p w14:paraId="749523BE" w14:textId="77777777" w:rsidR="00844CF6" w:rsidRPr="00844CF6" w:rsidRDefault="00844CF6" w:rsidP="00760908">
      <w:pPr>
        <w:numPr>
          <w:ilvl w:val="0"/>
          <w:numId w:val="38"/>
        </w:numPr>
        <w:contextualSpacing/>
        <w:jc w:val="left"/>
      </w:pPr>
      <w:r w:rsidRPr="00844CF6">
        <w:t>Telah dibuat landing page Deera NFT</w:t>
      </w:r>
    </w:p>
    <w:p w14:paraId="18891960" w14:textId="77777777" w:rsidR="00844CF6" w:rsidRPr="00844CF6" w:rsidRDefault="00844CF6" w:rsidP="00760908">
      <w:pPr>
        <w:numPr>
          <w:ilvl w:val="0"/>
          <w:numId w:val="38"/>
        </w:numPr>
        <w:contextualSpacing/>
        <w:jc w:val="left"/>
      </w:pPr>
      <w:r w:rsidRPr="00844CF6">
        <w:t xml:space="preserve">Telah dibuat halaman contact </w:t>
      </w:r>
    </w:p>
    <w:p w14:paraId="5E9F3A56" w14:textId="77777777" w:rsidR="00844CF6" w:rsidRPr="00844CF6" w:rsidRDefault="00844CF6" w:rsidP="00760908">
      <w:pPr>
        <w:numPr>
          <w:ilvl w:val="0"/>
          <w:numId w:val="38"/>
        </w:numPr>
        <w:contextualSpacing/>
        <w:jc w:val="left"/>
      </w:pPr>
      <w:r w:rsidRPr="00844CF6">
        <w:t>Telah dibuat link channel discord IDNFT pada navbar.</w:t>
      </w:r>
    </w:p>
    <w:p w14:paraId="1D8DD381" w14:textId="77777777" w:rsidR="00844CF6" w:rsidRPr="00844CF6" w:rsidRDefault="00844CF6" w:rsidP="00760908">
      <w:pPr>
        <w:numPr>
          <w:ilvl w:val="0"/>
          <w:numId w:val="38"/>
        </w:numPr>
        <w:contextualSpacing/>
        <w:jc w:val="left"/>
      </w:pPr>
      <w:r w:rsidRPr="00844CF6">
        <w:t>Admin dapat melakukan pengelolaan shop&amp;merch.</w:t>
      </w:r>
    </w:p>
    <w:p w14:paraId="64F7C2AB" w14:textId="77777777" w:rsidR="00844CF6" w:rsidRPr="00844CF6" w:rsidRDefault="00844CF6" w:rsidP="00760908">
      <w:pPr>
        <w:numPr>
          <w:ilvl w:val="0"/>
          <w:numId w:val="38"/>
        </w:numPr>
        <w:contextualSpacing/>
        <w:jc w:val="left"/>
      </w:pPr>
      <w:r w:rsidRPr="00844CF6">
        <w:t>Customer dapat menggunakan fitur Shop &amp; Merch.</w:t>
      </w:r>
    </w:p>
    <w:p w14:paraId="646127C2" w14:textId="216B789B" w:rsidR="001C5243" w:rsidRPr="00844CF6" w:rsidRDefault="00844CF6" w:rsidP="00760908">
      <w:pPr>
        <w:numPr>
          <w:ilvl w:val="0"/>
          <w:numId w:val="38"/>
        </w:numPr>
        <w:contextualSpacing/>
        <w:jc w:val="left"/>
      </w:pPr>
      <w:r w:rsidRPr="00844CF6">
        <w:t>Telah dilakukannya User Acceptance Testing (UAT) TAHAP 1</w:t>
      </w:r>
    </w:p>
    <w:p w14:paraId="2F52D094" w14:textId="41A8F050" w:rsidR="001C5243" w:rsidRDefault="001C5243" w:rsidP="00760908">
      <w:pPr>
        <w:pStyle w:val="ListParagraph"/>
        <w:numPr>
          <w:ilvl w:val="0"/>
          <w:numId w:val="30"/>
        </w:numPr>
        <w:outlineLvl w:val="2"/>
        <w:rPr>
          <w:b/>
          <w:bCs/>
        </w:rPr>
      </w:pPr>
      <w:r>
        <w:rPr>
          <w:b/>
          <w:bCs/>
        </w:rPr>
        <w:t xml:space="preserve">Daily Scrum </w:t>
      </w:r>
    </w:p>
    <w:p w14:paraId="09180ACD" w14:textId="0A45927A" w:rsidR="00986EA1" w:rsidRPr="00986EA1" w:rsidRDefault="00986EA1" w:rsidP="00986EA1">
      <w:pPr>
        <w:pStyle w:val="ListParagraph"/>
        <w:ind w:left="1287" w:firstLine="414"/>
      </w:pPr>
      <w:r w:rsidRPr="00986EA1">
        <w:t xml:space="preserve">Sprint 1 berlangsung selama kurang lebih 1 bulan, maka daily scrum dilaksanakan selama 30 hari untuk mendiskusikan kemajuan apa saja yang telah dikerjakan untuk mencapai sprint goal yang telah ditentukan. Daily scrum ini berlangsung sekitar 15 menit setiap harinya melalui diskusi chat </w:t>
      </w:r>
      <w:r>
        <w:t>W</w:t>
      </w:r>
      <w:r w:rsidRPr="00986EA1">
        <w:t>hat</w:t>
      </w:r>
      <w:r>
        <w:t>sA</w:t>
      </w:r>
      <w:r w:rsidRPr="00986EA1">
        <w:t>pp antara mahasiswa 1 dan mahasiswa 2 yang berperan sebagai develope</w:t>
      </w:r>
      <w:r>
        <w:t xml:space="preserve">r. Berikut ini hasil diskusi yang akan kami jelaskan </w:t>
      </w:r>
      <w:r w:rsidR="00E22049">
        <w:t xml:space="preserve">berdasarkan minggu pengerjaan :  </w:t>
      </w:r>
    </w:p>
    <w:p w14:paraId="07E0C3B0" w14:textId="233D901A" w:rsidR="00986EA1" w:rsidRPr="00986EA1" w:rsidRDefault="001C5243" w:rsidP="00760908">
      <w:pPr>
        <w:pStyle w:val="ListParagraph"/>
        <w:numPr>
          <w:ilvl w:val="0"/>
          <w:numId w:val="40"/>
        </w:numPr>
        <w:ind w:left="1985"/>
        <w:outlineLvl w:val="2"/>
        <w:rPr>
          <w:b/>
          <w:bCs/>
        </w:rPr>
      </w:pPr>
      <w:r>
        <w:rPr>
          <w:b/>
          <w:bCs/>
        </w:rPr>
        <w:t>Week 1</w:t>
      </w:r>
      <w:r w:rsidR="00986EA1">
        <w:rPr>
          <w:b/>
          <w:bCs/>
        </w:rPr>
        <w:t xml:space="preserve"> </w:t>
      </w:r>
      <w:r w:rsidR="00E22049">
        <w:rPr>
          <w:b/>
          <w:bCs/>
        </w:rPr>
        <w:t>(</w:t>
      </w:r>
      <w:r w:rsidR="00E22049" w:rsidRPr="00E22049">
        <w:rPr>
          <w:b/>
          <w:bCs/>
        </w:rPr>
        <w:t>22</w:t>
      </w:r>
      <w:r w:rsidR="00E22049">
        <w:rPr>
          <w:b/>
          <w:bCs/>
        </w:rPr>
        <w:t xml:space="preserve"> - 29</w:t>
      </w:r>
      <w:r w:rsidR="00E22049" w:rsidRPr="00E22049">
        <w:rPr>
          <w:b/>
          <w:bCs/>
        </w:rPr>
        <w:t xml:space="preserve"> Juli 2021</w:t>
      </w:r>
      <w:r w:rsidR="00E22049">
        <w:rPr>
          <w:b/>
          <w:bCs/>
        </w:rPr>
        <w:t>)</w:t>
      </w:r>
    </w:p>
    <w:tbl>
      <w:tblPr>
        <w:tblStyle w:val="TableGrid"/>
        <w:tblW w:w="0" w:type="auto"/>
        <w:tblInd w:w="1625" w:type="dxa"/>
        <w:tblLook w:val="04A0" w:firstRow="1" w:lastRow="0" w:firstColumn="1" w:lastColumn="0" w:noHBand="0" w:noVBand="1"/>
      </w:tblPr>
      <w:tblGrid>
        <w:gridCol w:w="510"/>
        <w:gridCol w:w="5792"/>
      </w:tblGrid>
      <w:tr w:rsidR="00986EA1" w14:paraId="7732426A" w14:textId="77777777" w:rsidTr="00986EA1">
        <w:tc>
          <w:tcPr>
            <w:tcW w:w="497" w:type="dxa"/>
          </w:tcPr>
          <w:p w14:paraId="20E0F0E7" w14:textId="0D51B169" w:rsidR="00986EA1" w:rsidRDefault="00E22049" w:rsidP="00E22049">
            <w:pPr>
              <w:jc w:val="center"/>
              <w:outlineLvl w:val="2"/>
              <w:rPr>
                <w:b/>
                <w:bCs/>
              </w:rPr>
            </w:pPr>
            <w:r>
              <w:rPr>
                <w:b/>
                <w:bCs/>
              </w:rPr>
              <w:t>No</w:t>
            </w:r>
          </w:p>
        </w:tc>
        <w:tc>
          <w:tcPr>
            <w:tcW w:w="5805" w:type="dxa"/>
          </w:tcPr>
          <w:p w14:paraId="70869C97" w14:textId="004FF248" w:rsidR="00986EA1" w:rsidRDefault="00E22049" w:rsidP="00E22049">
            <w:pPr>
              <w:jc w:val="center"/>
              <w:outlineLvl w:val="2"/>
              <w:rPr>
                <w:b/>
                <w:bCs/>
              </w:rPr>
            </w:pPr>
            <w:r>
              <w:rPr>
                <w:b/>
                <w:bCs/>
              </w:rPr>
              <w:t>Hasil Diskusi</w:t>
            </w:r>
          </w:p>
        </w:tc>
      </w:tr>
      <w:tr w:rsidR="00986EA1" w14:paraId="47AE41DD" w14:textId="77777777" w:rsidTr="00986EA1">
        <w:tc>
          <w:tcPr>
            <w:tcW w:w="497" w:type="dxa"/>
          </w:tcPr>
          <w:p w14:paraId="5E2ADC8F" w14:textId="77777777" w:rsidR="00986EA1" w:rsidRDefault="00986EA1" w:rsidP="00986EA1">
            <w:pPr>
              <w:outlineLvl w:val="2"/>
              <w:rPr>
                <w:b/>
                <w:bCs/>
              </w:rPr>
            </w:pPr>
          </w:p>
        </w:tc>
        <w:tc>
          <w:tcPr>
            <w:tcW w:w="5805" w:type="dxa"/>
          </w:tcPr>
          <w:p w14:paraId="2D5C4420" w14:textId="77777777" w:rsidR="00986EA1" w:rsidRDefault="00986EA1" w:rsidP="00986EA1">
            <w:pPr>
              <w:outlineLvl w:val="2"/>
              <w:rPr>
                <w:b/>
                <w:bCs/>
              </w:rPr>
            </w:pPr>
          </w:p>
        </w:tc>
      </w:tr>
      <w:tr w:rsidR="00986EA1" w14:paraId="34A8430E" w14:textId="77777777" w:rsidTr="00986EA1">
        <w:tc>
          <w:tcPr>
            <w:tcW w:w="497" w:type="dxa"/>
          </w:tcPr>
          <w:p w14:paraId="032184A5" w14:textId="77777777" w:rsidR="00986EA1" w:rsidRDefault="00986EA1" w:rsidP="00986EA1">
            <w:pPr>
              <w:outlineLvl w:val="2"/>
              <w:rPr>
                <w:b/>
                <w:bCs/>
              </w:rPr>
            </w:pPr>
          </w:p>
        </w:tc>
        <w:tc>
          <w:tcPr>
            <w:tcW w:w="5805" w:type="dxa"/>
          </w:tcPr>
          <w:p w14:paraId="37EA5AC0" w14:textId="77777777" w:rsidR="00986EA1" w:rsidRDefault="00986EA1" w:rsidP="00986EA1">
            <w:pPr>
              <w:outlineLvl w:val="2"/>
              <w:rPr>
                <w:b/>
                <w:bCs/>
              </w:rPr>
            </w:pPr>
          </w:p>
        </w:tc>
      </w:tr>
      <w:tr w:rsidR="00986EA1" w14:paraId="6F4600A5" w14:textId="77777777" w:rsidTr="00986EA1">
        <w:tc>
          <w:tcPr>
            <w:tcW w:w="497" w:type="dxa"/>
          </w:tcPr>
          <w:p w14:paraId="36214F9F" w14:textId="77777777" w:rsidR="00986EA1" w:rsidRDefault="00986EA1" w:rsidP="00986EA1">
            <w:pPr>
              <w:outlineLvl w:val="2"/>
              <w:rPr>
                <w:b/>
                <w:bCs/>
              </w:rPr>
            </w:pPr>
          </w:p>
        </w:tc>
        <w:tc>
          <w:tcPr>
            <w:tcW w:w="5805" w:type="dxa"/>
          </w:tcPr>
          <w:p w14:paraId="36F850F1" w14:textId="77777777" w:rsidR="00986EA1" w:rsidRDefault="00986EA1" w:rsidP="00986EA1">
            <w:pPr>
              <w:outlineLvl w:val="2"/>
              <w:rPr>
                <w:b/>
                <w:bCs/>
              </w:rPr>
            </w:pPr>
          </w:p>
        </w:tc>
      </w:tr>
    </w:tbl>
    <w:p w14:paraId="4474E9E1" w14:textId="77777777" w:rsidR="00986EA1" w:rsidRPr="00986EA1" w:rsidRDefault="00986EA1" w:rsidP="000A1820">
      <w:pPr>
        <w:rPr>
          <w:b/>
          <w:bCs/>
        </w:rPr>
      </w:pPr>
    </w:p>
    <w:p w14:paraId="6FA37802" w14:textId="535FEE68" w:rsidR="001C5243" w:rsidRDefault="001C5243" w:rsidP="00760908">
      <w:pPr>
        <w:pStyle w:val="ListParagraph"/>
        <w:numPr>
          <w:ilvl w:val="0"/>
          <w:numId w:val="40"/>
        </w:numPr>
        <w:ind w:left="1985"/>
        <w:outlineLvl w:val="2"/>
        <w:rPr>
          <w:b/>
          <w:bCs/>
        </w:rPr>
      </w:pPr>
      <w:r>
        <w:rPr>
          <w:b/>
          <w:bCs/>
        </w:rPr>
        <w:t xml:space="preserve">Week 2 </w:t>
      </w:r>
      <w:r w:rsidR="00E22049">
        <w:rPr>
          <w:b/>
          <w:bCs/>
        </w:rPr>
        <w:t>(30 Juli – 6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135EA510" w14:textId="77777777" w:rsidTr="00E22277">
        <w:tc>
          <w:tcPr>
            <w:tcW w:w="497" w:type="dxa"/>
          </w:tcPr>
          <w:p w14:paraId="782C03FB" w14:textId="53767FE0" w:rsidR="00E22049" w:rsidRPr="00E22049" w:rsidRDefault="00E22049" w:rsidP="00E22049">
            <w:pPr>
              <w:outlineLvl w:val="2"/>
              <w:rPr>
                <w:b/>
                <w:bCs/>
              </w:rPr>
            </w:pPr>
            <w:r>
              <w:rPr>
                <w:b/>
                <w:bCs/>
              </w:rPr>
              <w:t>No</w:t>
            </w:r>
          </w:p>
        </w:tc>
        <w:tc>
          <w:tcPr>
            <w:tcW w:w="5805" w:type="dxa"/>
          </w:tcPr>
          <w:p w14:paraId="4BA1A5B3" w14:textId="77777777" w:rsidR="00E22049" w:rsidRPr="00E22049" w:rsidRDefault="00E22049" w:rsidP="00E22049">
            <w:pPr>
              <w:ind w:left="1625"/>
              <w:outlineLvl w:val="2"/>
              <w:rPr>
                <w:b/>
                <w:bCs/>
              </w:rPr>
            </w:pPr>
            <w:r w:rsidRPr="00E22049">
              <w:rPr>
                <w:b/>
                <w:bCs/>
              </w:rPr>
              <w:t>Hasil Diskusi</w:t>
            </w:r>
          </w:p>
        </w:tc>
      </w:tr>
      <w:tr w:rsidR="00E22049" w:rsidRPr="00E22049" w14:paraId="64F3D466" w14:textId="77777777" w:rsidTr="00E22277">
        <w:tc>
          <w:tcPr>
            <w:tcW w:w="497" w:type="dxa"/>
          </w:tcPr>
          <w:p w14:paraId="30EF12E8" w14:textId="77777777" w:rsidR="00E22049" w:rsidRPr="00E22049" w:rsidRDefault="00E22049" w:rsidP="00E22049">
            <w:pPr>
              <w:ind w:left="1625"/>
              <w:outlineLvl w:val="2"/>
              <w:rPr>
                <w:b/>
                <w:bCs/>
              </w:rPr>
            </w:pPr>
          </w:p>
        </w:tc>
        <w:tc>
          <w:tcPr>
            <w:tcW w:w="5805" w:type="dxa"/>
          </w:tcPr>
          <w:p w14:paraId="5EB51BAE" w14:textId="77777777" w:rsidR="00E22049" w:rsidRPr="00E22049" w:rsidRDefault="00E22049" w:rsidP="00E22049">
            <w:pPr>
              <w:ind w:left="1625"/>
              <w:outlineLvl w:val="2"/>
              <w:rPr>
                <w:b/>
                <w:bCs/>
              </w:rPr>
            </w:pPr>
          </w:p>
        </w:tc>
      </w:tr>
      <w:tr w:rsidR="00E22049" w:rsidRPr="00E22049" w14:paraId="0472E1E8" w14:textId="77777777" w:rsidTr="00E22277">
        <w:tc>
          <w:tcPr>
            <w:tcW w:w="497" w:type="dxa"/>
          </w:tcPr>
          <w:p w14:paraId="7928465C" w14:textId="77777777" w:rsidR="00E22049" w:rsidRPr="00E22049" w:rsidRDefault="00E22049" w:rsidP="00E22049">
            <w:pPr>
              <w:ind w:left="1625"/>
              <w:outlineLvl w:val="2"/>
              <w:rPr>
                <w:b/>
                <w:bCs/>
              </w:rPr>
            </w:pPr>
          </w:p>
        </w:tc>
        <w:tc>
          <w:tcPr>
            <w:tcW w:w="5805" w:type="dxa"/>
          </w:tcPr>
          <w:p w14:paraId="19203A8D" w14:textId="77777777" w:rsidR="00E22049" w:rsidRPr="00E22049" w:rsidRDefault="00E22049" w:rsidP="00E22049">
            <w:pPr>
              <w:ind w:left="1625"/>
              <w:outlineLvl w:val="2"/>
              <w:rPr>
                <w:b/>
                <w:bCs/>
              </w:rPr>
            </w:pPr>
          </w:p>
        </w:tc>
      </w:tr>
      <w:tr w:rsidR="00E22049" w:rsidRPr="00E22049" w14:paraId="671C881E" w14:textId="77777777" w:rsidTr="00E22277">
        <w:tc>
          <w:tcPr>
            <w:tcW w:w="497" w:type="dxa"/>
          </w:tcPr>
          <w:p w14:paraId="46513AFA" w14:textId="77777777" w:rsidR="00E22049" w:rsidRPr="00E22049" w:rsidRDefault="00E22049" w:rsidP="00E22049">
            <w:pPr>
              <w:ind w:left="1625"/>
              <w:outlineLvl w:val="2"/>
              <w:rPr>
                <w:b/>
                <w:bCs/>
              </w:rPr>
            </w:pPr>
          </w:p>
        </w:tc>
        <w:tc>
          <w:tcPr>
            <w:tcW w:w="5805" w:type="dxa"/>
          </w:tcPr>
          <w:p w14:paraId="35505D6A" w14:textId="77777777" w:rsidR="00E22049" w:rsidRPr="00E22049" w:rsidRDefault="00E22049" w:rsidP="00E22049">
            <w:pPr>
              <w:ind w:left="1625"/>
              <w:outlineLvl w:val="2"/>
              <w:rPr>
                <w:b/>
                <w:bCs/>
              </w:rPr>
            </w:pPr>
          </w:p>
        </w:tc>
      </w:tr>
    </w:tbl>
    <w:p w14:paraId="2249EC5E" w14:textId="77777777" w:rsidR="00E22049" w:rsidRPr="00E22049" w:rsidRDefault="00E22049" w:rsidP="000E1B81">
      <w:pPr>
        <w:outlineLvl w:val="2"/>
        <w:rPr>
          <w:b/>
          <w:bCs/>
        </w:rPr>
      </w:pPr>
    </w:p>
    <w:p w14:paraId="12968F33" w14:textId="26A120DA" w:rsidR="001C5243" w:rsidRDefault="001C5243" w:rsidP="00760908">
      <w:pPr>
        <w:pStyle w:val="ListParagraph"/>
        <w:numPr>
          <w:ilvl w:val="0"/>
          <w:numId w:val="40"/>
        </w:numPr>
        <w:ind w:left="1985"/>
        <w:outlineLvl w:val="2"/>
        <w:rPr>
          <w:b/>
          <w:bCs/>
        </w:rPr>
      </w:pPr>
      <w:r>
        <w:rPr>
          <w:b/>
          <w:bCs/>
        </w:rPr>
        <w:t xml:space="preserve">Week 3 </w:t>
      </w:r>
      <w:r w:rsidR="00E22049">
        <w:rPr>
          <w:b/>
          <w:bCs/>
        </w:rPr>
        <w:t>(7 – 14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0035FFA0" w14:textId="77777777" w:rsidTr="00E22277">
        <w:tc>
          <w:tcPr>
            <w:tcW w:w="497" w:type="dxa"/>
          </w:tcPr>
          <w:p w14:paraId="5A67B43A" w14:textId="6C4CDFC5" w:rsidR="00E22049" w:rsidRPr="00E22049" w:rsidRDefault="00E22049" w:rsidP="00E22049">
            <w:pPr>
              <w:outlineLvl w:val="2"/>
              <w:rPr>
                <w:b/>
                <w:bCs/>
              </w:rPr>
            </w:pPr>
            <w:r>
              <w:rPr>
                <w:b/>
                <w:bCs/>
              </w:rPr>
              <w:t>No</w:t>
            </w:r>
          </w:p>
        </w:tc>
        <w:tc>
          <w:tcPr>
            <w:tcW w:w="5805" w:type="dxa"/>
          </w:tcPr>
          <w:p w14:paraId="577A0C48" w14:textId="77777777" w:rsidR="00E22049" w:rsidRPr="00E22049" w:rsidRDefault="00E22049" w:rsidP="00E22049">
            <w:pPr>
              <w:ind w:left="1625"/>
              <w:outlineLvl w:val="2"/>
              <w:rPr>
                <w:b/>
                <w:bCs/>
              </w:rPr>
            </w:pPr>
            <w:r w:rsidRPr="00E22049">
              <w:rPr>
                <w:b/>
                <w:bCs/>
              </w:rPr>
              <w:t>Hasil Diskusi</w:t>
            </w:r>
          </w:p>
        </w:tc>
      </w:tr>
      <w:tr w:rsidR="00E22049" w:rsidRPr="00E22049" w14:paraId="69E9F0F3" w14:textId="77777777" w:rsidTr="00E22277">
        <w:tc>
          <w:tcPr>
            <w:tcW w:w="497" w:type="dxa"/>
          </w:tcPr>
          <w:p w14:paraId="329C4BF5" w14:textId="77777777" w:rsidR="00E22049" w:rsidRPr="00E22049" w:rsidRDefault="00E22049" w:rsidP="00E22049">
            <w:pPr>
              <w:ind w:left="1625"/>
              <w:outlineLvl w:val="2"/>
              <w:rPr>
                <w:b/>
                <w:bCs/>
              </w:rPr>
            </w:pPr>
          </w:p>
        </w:tc>
        <w:tc>
          <w:tcPr>
            <w:tcW w:w="5805" w:type="dxa"/>
          </w:tcPr>
          <w:p w14:paraId="311ABDA3" w14:textId="77777777" w:rsidR="00E22049" w:rsidRPr="00E22049" w:rsidRDefault="00E22049" w:rsidP="00E22049">
            <w:pPr>
              <w:ind w:left="1625"/>
              <w:outlineLvl w:val="2"/>
              <w:rPr>
                <w:b/>
                <w:bCs/>
              </w:rPr>
            </w:pPr>
          </w:p>
        </w:tc>
      </w:tr>
      <w:tr w:rsidR="00E22049" w:rsidRPr="00E22049" w14:paraId="56679E4E" w14:textId="77777777" w:rsidTr="00E22277">
        <w:tc>
          <w:tcPr>
            <w:tcW w:w="497" w:type="dxa"/>
          </w:tcPr>
          <w:p w14:paraId="4ECD9935" w14:textId="77777777" w:rsidR="00E22049" w:rsidRPr="00E22049" w:rsidRDefault="00E22049" w:rsidP="00E22049">
            <w:pPr>
              <w:ind w:left="1625"/>
              <w:outlineLvl w:val="2"/>
              <w:rPr>
                <w:b/>
                <w:bCs/>
              </w:rPr>
            </w:pPr>
          </w:p>
        </w:tc>
        <w:tc>
          <w:tcPr>
            <w:tcW w:w="5805" w:type="dxa"/>
          </w:tcPr>
          <w:p w14:paraId="407B548E" w14:textId="77777777" w:rsidR="00E22049" w:rsidRPr="00E22049" w:rsidRDefault="00E22049" w:rsidP="00E22049">
            <w:pPr>
              <w:ind w:left="1625"/>
              <w:outlineLvl w:val="2"/>
              <w:rPr>
                <w:b/>
                <w:bCs/>
              </w:rPr>
            </w:pPr>
          </w:p>
        </w:tc>
      </w:tr>
      <w:tr w:rsidR="00E22049" w:rsidRPr="00E22049" w14:paraId="3AF5DB78" w14:textId="77777777" w:rsidTr="00E22277">
        <w:tc>
          <w:tcPr>
            <w:tcW w:w="497" w:type="dxa"/>
          </w:tcPr>
          <w:p w14:paraId="6031048E" w14:textId="77777777" w:rsidR="00E22049" w:rsidRPr="00E22049" w:rsidRDefault="00E22049" w:rsidP="00E22049">
            <w:pPr>
              <w:ind w:left="1625"/>
              <w:outlineLvl w:val="2"/>
              <w:rPr>
                <w:b/>
                <w:bCs/>
              </w:rPr>
            </w:pPr>
          </w:p>
        </w:tc>
        <w:tc>
          <w:tcPr>
            <w:tcW w:w="5805" w:type="dxa"/>
          </w:tcPr>
          <w:p w14:paraId="53889CD8" w14:textId="77777777" w:rsidR="00E22049" w:rsidRPr="00E22049" w:rsidRDefault="00E22049" w:rsidP="00E22049">
            <w:pPr>
              <w:ind w:left="1625"/>
              <w:outlineLvl w:val="2"/>
              <w:rPr>
                <w:b/>
                <w:bCs/>
              </w:rPr>
            </w:pPr>
          </w:p>
        </w:tc>
      </w:tr>
    </w:tbl>
    <w:p w14:paraId="0E76045E" w14:textId="77777777" w:rsidR="00E22049" w:rsidRPr="00E22049" w:rsidRDefault="00E22049" w:rsidP="00E22049">
      <w:pPr>
        <w:ind w:left="1625"/>
        <w:outlineLvl w:val="2"/>
        <w:rPr>
          <w:b/>
          <w:bCs/>
        </w:rPr>
      </w:pPr>
    </w:p>
    <w:p w14:paraId="23414E9C" w14:textId="28901D92" w:rsidR="00E22049" w:rsidRDefault="00E22049" w:rsidP="00760908">
      <w:pPr>
        <w:pStyle w:val="ListParagraph"/>
        <w:numPr>
          <w:ilvl w:val="0"/>
          <w:numId w:val="40"/>
        </w:numPr>
        <w:ind w:left="1985"/>
        <w:outlineLvl w:val="2"/>
        <w:rPr>
          <w:b/>
          <w:bCs/>
        </w:rPr>
      </w:pPr>
      <w:r>
        <w:rPr>
          <w:b/>
          <w:bCs/>
        </w:rPr>
        <w:t>Week 4 (14 – 20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4C3662AA" w14:textId="77777777" w:rsidTr="00E22277">
        <w:tc>
          <w:tcPr>
            <w:tcW w:w="497" w:type="dxa"/>
          </w:tcPr>
          <w:p w14:paraId="21901EAB" w14:textId="77777777" w:rsidR="00E22049" w:rsidRPr="00E22049" w:rsidRDefault="00E22049" w:rsidP="00E22049">
            <w:pPr>
              <w:outlineLvl w:val="2"/>
              <w:rPr>
                <w:b/>
                <w:bCs/>
              </w:rPr>
            </w:pPr>
            <w:r w:rsidRPr="00E22049">
              <w:rPr>
                <w:b/>
                <w:bCs/>
              </w:rPr>
              <w:t>No</w:t>
            </w:r>
          </w:p>
        </w:tc>
        <w:tc>
          <w:tcPr>
            <w:tcW w:w="5805" w:type="dxa"/>
          </w:tcPr>
          <w:p w14:paraId="30F543CA" w14:textId="77777777" w:rsidR="00E22049" w:rsidRPr="00E22049" w:rsidRDefault="00E22049" w:rsidP="00E22049">
            <w:pPr>
              <w:ind w:left="1625"/>
              <w:outlineLvl w:val="2"/>
              <w:rPr>
                <w:b/>
                <w:bCs/>
              </w:rPr>
            </w:pPr>
            <w:r w:rsidRPr="00E22049">
              <w:rPr>
                <w:b/>
                <w:bCs/>
              </w:rPr>
              <w:t>Hasil Diskusi</w:t>
            </w:r>
          </w:p>
        </w:tc>
      </w:tr>
      <w:tr w:rsidR="00E22049" w:rsidRPr="00E22049" w14:paraId="1FC74DCB" w14:textId="77777777" w:rsidTr="00E22277">
        <w:tc>
          <w:tcPr>
            <w:tcW w:w="497" w:type="dxa"/>
          </w:tcPr>
          <w:p w14:paraId="5D73FC22" w14:textId="77777777" w:rsidR="00E22049" w:rsidRPr="00E22049" w:rsidRDefault="00E22049" w:rsidP="00E22049">
            <w:pPr>
              <w:ind w:left="1625"/>
              <w:outlineLvl w:val="2"/>
              <w:rPr>
                <w:b/>
                <w:bCs/>
              </w:rPr>
            </w:pPr>
          </w:p>
        </w:tc>
        <w:tc>
          <w:tcPr>
            <w:tcW w:w="5805" w:type="dxa"/>
          </w:tcPr>
          <w:p w14:paraId="459C7F2A" w14:textId="77777777" w:rsidR="00E22049" w:rsidRPr="00E22049" w:rsidRDefault="00E22049" w:rsidP="00E22049">
            <w:pPr>
              <w:ind w:left="1625"/>
              <w:outlineLvl w:val="2"/>
              <w:rPr>
                <w:b/>
                <w:bCs/>
              </w:rPr>
            </w:pPr>
          </w:p>
        </w:tc>
      </w:tr>
      <w:tr w:rsidR="00E22049" w:rsidRPr="00E22049" w14:paraId="38A7FB80" w14:textId="77777777" w:rsidTr="00E22277">
        <w:tc>
          <w:tcPr>
            <w:tcW w:w="497" w:type="dxa"/>
          </w:tcPr>
          <w:p w14:paraId="3C002EED" w14:textId="77777777" w:rsidR="00E22049" w:rsidRPr="00E22049" w:rsidRDefault="00E22049" w:rsidP="00E22049">
            <w:pPr>
              <w:ind w:left="1625"/>
              <w:outlineLvl w:val="2"/>
              <w:rPr>
                <w:b/>
                <w:bCs/>
              </w:rPr>
            </w:pPr>
          </w:p>
        </w:tc>
        <w:tc>
          <w:tcPr>
            <w:tcW w:w="5805" w:type="dxa"/>
          </w:tcPr>
          <w:p w14:paraId="6E150D31" w14:textId="77777777" w:rsidR="00E22049" w:rsidRPr="00E22049" w:rsidRDefault="00E22049" w:rsidP="00E22049">
            <w:pPr>
              <w:ind w:left="1625"/>
              <w:outlineLvl w:val="2"/>
              <w:rPr>
                <w:b/>
                <w:bCs/>
              </w:rPr>
            </w:pPr>
          </w:p>
        </w:tc>
      </w:tr>
      <w:tr w:rsidR="00E22049" w:rsidRPr="00E22049" w14:paraId="1C036E6E" w14:textId="77777777" w:rsidTr="00E22277">
        <w:tc>
          <w:tcPr>
            <w:tcW w:w="497" w:type="dxa"/>
          </w:tcPr>
          <w:p w14:paraId="1F682A27" w14:textId="77777777" w:rsidR="00E22049" w:rsidRPr="00E22049" w:rsidRDefault="00E22049" w:rsidP="00E22049">
            <w:pPr>
              <w:ind w:left="1625"/>
              <w:outlineLvl w:val="2"/>
              <w:rPr>
                <w:b/>
                <w:bCs/>
              </w:rPr>
            </w:pPr>
          </w:p>
        </w:tc>
        <w:tc>
          <w:tcPr>
            <w:tcW w:w="5805" w:type="dxa"/>
          </w:tcPr>
          <w:p w14:paraId="7A25ED09" w14:textId="77777777" w:rsidR="00E22049" w:rsidRPr="00E22049" w:rsidRDefault="00E22049" w:rsidP="00E22049">
            <w:pPr>
              <w:ind w:left="1625"/>
              <w:outlineLvl w:val="2"/>
              <w:rPr>
                <w:b/>
                <w:bCs/>
              </w:rPr>
            </w:pPr>
          </w:p>
        </w:tc>
      </w:tr>
    </w:tbl>
    <w:p w14:paraId="3BCB3AE3" w14:textId="77777777" w:rsidR="00E22049" w:rsidRPr="00E22049" w:rsidRDefault="00E22049" w:rsidP="000A1820">
      <w:pPr>
        <w:rPr>
          <w:b/>
          <w:bCs/>
        </w:rPr>
      </w:pPr>
    </w:p>
    <w:p w14:paraId="59DDAD83" w14:textId="6941CE28" w:rsidR="001C5243" w:rsidRDefault="001C5243" w:rsidP="00760908">
      <w:pPr>
        <w:pStyle w:val="ListParagraph"/>
        <w:numPr>
          <w:ilvl w:val="0"/>
          <w:numId w:val="30"/>
        </w:numPr>
        <w:outlineLvl w:val="2"/>
        <w:rPr>
          <w:b/>
          <w:bCs/>
        </w:rPr>
      </w:pPr>
      <w:r>
        <w:rPr>
          <w:b/>
          <w:bCs/>
        </w:rPr>
        <w:t>Sprint Review</w:t>
      </w:r>
    </w:p>
    <w:p w14:paraId="0A3F32D7" w14:textId="77777777" w:rsidR="009E4BA7" w:rsidRPr="009E4BA7" w:rsidRDefault="009E4BA7" w:rsidP="00760908">
      <w:pPr>
        <w:pStyle w:val="ListParagraph"/>
        <w:numPr>
          <w:ilvl w:val="0"/>
          <w:numId w:val="30"/>
        </w:numPr>
        <w:outlineLvl w:val="2"/>
        <w:rPr>
          <w:b/>
          <w:bCs/>
          <w:vanish/>
        </w:rPr>
      </w:pPr>
    </w:p>
    <w:p w14:paraId="5A2A0268" w14:textId="6A98A7FB" w:rsidR="00572DE0" w:rsidRPr="00572DE0" w:rsidRDefault="009E4BA7" w:rsidP="00760908">
      <w:pPr>
        <w:pStyle w:val="ListParagraph"/>
        <w:numPr>
          <w:ilvl w:val="1"/>
          <w:numId w:val="30"/>
        </w:numPr>
        <w:outlineLvl w:val="2"/>
        <w:rPr>
          <w:b/>
          <w:bCs/>
        </w:rPr>
      </w:pPr>
      <w:r>
        <w:rPr>
          <w:b/>
          <w:bCs/>
        </w:rPr>
        <w:t xml:space="preserve">Product Showcase </w:t>
      </w:r>
    </w:p>
    <w:p w14:paraId="7AB371BC" w14:textId="7EB61622" w:rsidR="00E22049" w:rsidRDefault="000A1820" w:rsidP="00760908">
      <w:pPr>
        <w:pStyle w:val="ListParagraph"/>
        <w:numPr>
          <w:ilvl w:val="0"/>
          <w:numId w:val="43"/>
        </w:numPr>
        <w:ind w:left="2552" w:hanging="284"/>
        <w:outlineLvl w:val="2"/>
        <w:rPr>
          <w:b/>
          <w:bCs/>
        </w:rPr>
      </w:pPr>
      <w:r>
        <w:rPr>
          <w:b/>
          <w:bCs/>
        </w:rPr>
        <w:t xml:space="preserve">Bussiness Actor </w:t>
      </w:r>
    </w:p>
    <w:p w14:paraId="4A6F73C6" w14:textId="541F45F1" w:rsidR="00492E7C" w:rsidRDefault="007B05AB" w:rsidP="00492E7C">
      <w:pPr>
        <w:keepNext/>
        <w:ind w:left="1418" w:firstLine="425"/>
      </w:pPr>
      <w:r w:rsidRPr="00700D06">
        <w:rPr>
          <w:color w:val="000000" w:themeColor="text1"/>
        </w:rPr>
        <w:t xml:space="preserve">Berdasarkan analisis sistem yang </w:t>
      </w:r>
      <w:r>
        <w:rPr>
          <w:color w:val="000000" w:themeColor="text1"/>
        </w:rPr>
        <w:t xml:space="preserve">telah dilakukan, maka </w:t>
      </w:r>
      <w:r w:rsidRPr="00700D06">
        <w:rPr>
          <w:color w:val="000000" w:themeColor="text1"/>
        </w:rPr>
        <w:t>terdapat tiga aktor yang memiliki peran berbeda dalam mengakses sistem</w:t>
      </w:r>
      <w:r>
        <w:rPr>
          <w:color w:val="000000" w:themeColor="text1"/>
        </w:rPr>
        <w:t xml:space="preserve"> website IDNFT</w:t>
      </w:r>
      <w:r w:rsidRPr="00700D06">
        <w:rPr>
          <w:color w:val="000000" w:themeColor="text1"/>
        </w:rPr>
        <w:t xml:space="preserve">, ketiga aktor tersebut yaitu Admin, </w:t>
      </w:r>
      <w:r>
        <w:rPr>
          <w:color w:val="000000" w:themeColor="text1"/>
        </w:rPr>
        <w:t xml:space="preserve">Member </w:t>
      </w:r>
      <w:r w:rsidRPr="00700D06">
        <w:rPr>
          <w:color w:val="000000" w:themeColor="text1"/>
        </w:rPr>
        <w:t xml:space="preserve">dan </w:t>
      </w:r>
      <w:r>
        <w:rPr>
          <w:color w:val="000000" w:themeColor="text1"/>
        </w:rPr>
        <w:lastRenderedPageBreak/>
        <w:t>Non-Member</w:t>
      </w:r>
      <w:r w:rsidRPr="00700D06">
        <w:rPr>
          <w:color w:val="000000" w:themeColor="text1"/>
        </w:rPr>
        <w:t xml:space="preserve"> </w:t>
      </w:r>
      <w:r>
        <w:rPr>
          <w:color w:val="000000" w:themeColor="text1"/>
        </w:rPr>
        <w:t>yang dapat dilihat pada Gamba</w:t>
      </w:r>
      <w:r w:rsidR="00492E7C">
        <w:rPr>
          <w:color w:val="000000" w:themeColor="text1"/>
        </w:rPr>
        <w:t>r 3</w:t>
      </w:r>
      <w:r w:rsidRPr="00700D06">
        <w:rPr>
          <w:color w:val="000000" w:themeColor="text1"/>
        </w:rPr>
        <w:t xml:space="preserve"> di bawah ini.</w:t>
      </w:r>
      <w:r>
        <w:rPr>
          <w:color w:val="000000" w:themeColor="text1"/>
        </w:rPr>
        <w:t xml:space="preserve"> </w:t>
      </w:r>
      <w:r w:rsidR="00976EED">
        <w:rPr>
          <w:noProof/>
          <w:color w:val="000000" w:themeColor="text1"/>
        </w:rPr>
        <w:t>s</w:t>
      </w:r>
      <w:r w:rsidR="00F53F67">
        <w:rPr>
          <w:noProof/>
          <w:color w:val="000000" w:themeColor="text1"/>
        </w:rPr>
        <w:drawing>
          <wp:inline distT="0" distB="0" distL="0" distR="0" wp14:anchorId="38471182" wp14:editId="1192A0DE">
            <wp:extent cx="4383012" cy="36847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88714" cy="3689554"/>
                    </a:xfrm>
                    <a:prstGeom prst="rect">
                      <a:avLst/>
                    </a:prstGeom>
                    <a:noFill/>
                    <a:ln>
                      <a:noFill/>
                    </a:ln>
                  </pic:spPr>
                </pic:pic>
              </a:graphicData>
            </a:graphic>
          </wp:inline>
        </w:drawing>
      </w:r>
    </w:p>
    <w:p w14:paraId="2A7C22B2" w14:textId="2F4568AD" w:rsidR="007B05AB" w:rsidRPr="00492E7C" w:rsidRDefault="00492E7C" w:rsidP="00492E7C">
      <w:pPr>
        <w:pStyle w:val="Caption"/>
        <w:ind w:left="698" w:firstLine="720"/>
        <w:rPr>
          <w:i/>
          <w:iCs w:val="0"/>
          <w:color w:val="000000" w:themeColor="text1"/>
          <w:sz w:val="20"/>
          <w:szCs w:val="20"/>
        </w:rPr>
      </w:pPr>
      <w:r w:rsidRPr="00492E7C">
        <w:rPr>
          <w:i/>
          <w:iCs w:val="0"/>
          <w:sz w:val="20"/>
          <w:szCs w:val="20"/>
        </w:rPr>
        <w:t xml:space="preserve">Gambar </w:t>
      </w:r>
      <w:r w:rsidRPr="00492E7C">
        <w:rPr>
          <w:i/>
          <w:iCs w:val="0"/>
          <w:sz w:val="20"/>
          <w:szCs w:val="20"/>
        </w:rPr>
        <w:fldChar w:fldCharType="begin"/>
      </w:r>
      <w:r w:rsidRPr="00492E7C">
        <w:rPr>
          <w:i/>
          <w:iCs w:val="0"/>
          <w:sz w:val="20"/>
          <w:szCs w:val="20"/>
        </w:rPr>
        <w:instrText xml:space="preserve"> SEQ Gambar \* ARABIC </w:instrText>
      </w:r>
      <w:r w:rsidRPr="00492E7C">
        <w:rPr>
          <w:i/>
          <w:iCs w:val="0"/>
          <w:sz w:val="20"/>
          <w:szCs w:val="20"/>
        </w:rPr>
        <w:fldChar w:fldCharType="separate"/>
      </w:r>
      <w:r w:rsidR="0014796D">
        <w:rPr>
          <w:i/>
          <w:iCs w:val="0"/>
          <w:noProof/>
          <w:sz w:val="20"/>
          <w:szCs w:val="20"/>
        </w:rPr>
        <w:t>3</w:t>
      </w:r>
      <w:r w:rsidRPr="00492E7C">
        <w:rPr>
          <w:i/>
          <w:iCs w:val="0"/>
          <w:sz w:val="20"/>
          <w:szCs w:val="20"/>
        </w:rPr>
        <w:fldChar w:fldCharType="end"/>
      </w:r>
      <w:r w:rsidRPr="00492E7C">
        <w:rPr>
          <w:i/>
          <w:iCs w:val="0"/>
          <w:sz w:val="20"/>
          <w:szCs w:val="20"/>
        </w:rPr>
        <w:t xml:space="preserve"> Bussiness Actor</w:t>
      </w:r>
    </w:p>
    <w:p w14:paraId="2847A744" w14:textId="07D2B981" w:rsidR="000A1820" w:rsidRDefault="000A1820" w:rsidP="00760908">
      <w:pPr>
        <w:pStyle w:val="ListParagraph"/>
        <w:numPr>
          <w:ilvl w:val="0"/>
          <w:numId w:val="43"/>
        </w:numPr>
        <w:ind w:left="2552" w:hanging="284"/>
        <w:outlineLvl w:val="2"/>
        <w:rPr>
          <w:b/>
          <w:bCs/>
        </w:rPr>
      </w:pPr>
      <w:r>
        <w:rPr>
          <w:b/>
          <w:bCs/>
        </w:rPr>
        <w:t xml:space="preserve">Use Case Diagram </w:t>
      </w:r>
    </w:p>
    <w:p w14:paraId="76CF8C02" w14:textId="243E3756" w:rsidR="0045241F" w:rsidRDefault="00492E7C" w:rsidP="0045241F">
      <w:pPr>
        <w:tabs>
          <w:tab w:val="left" w:pos="2694"/>
        </w:tabs>
        <w:ind w:left="1418" w:firstLine="425"/>
        <w:rPr>
          <w:color w:val="000000" w:themeColor="text1"/>
        </w:rPr>
      </w:pPr>
      <w:r w:rsidRPr="00492E7C">
        <w:rPr>
          <w:iCs/>
          <w:color w:val="000000" w:themeColor="text1"/>
        </w:rPr>
        <w:t>Use case diagram</w:t>
      </w:r>
      <w:r w:rsidRPr="00492E7C">
        <w:rPr>
          <w:color w:val="000000" w:themeColor="text1"/>
        </w:rPr>
        <w:t xml:space="preserve"> </w:t>
      </w:r>
      <w:r w:rsidR="0045241F">
        <w:rPr>
          <w:color w:val="000000" w:themeColor="text1"/>
        </w:rPr>
        <w:t xml:space="preserve">website IDNFT pada perusahaan PT. Budi Digdaya Santosa </w:t>
      </w:r>
      <w:r w:rsidRPr="00492E7C">
        <w:rPr>
          <w:color w:val="000000" w:themeColor="text1"/>
        </w:rPr>
        <w:t xml:space="preserve">memuat mengenai Kelola </w:t>
      </w:r>
      <w:r w:rsidR="0045241F">
        <w:rPr>
          <w:color w:val="000000" w:themeColor="text1"/>
        </w:rPr>
        <w:t>Admin</w:t>
      </w:r>
      <w:r w:rsidRPr="00492E7C">
        <w:rPr>
          <w:color w:val="000000" w:themeColor="text1"/>
        </w:rPr>
        <w:t>, Kelola</w:t>
      </w:r>
      <w:r w:rsidR="0045241F">
        <w:rPr>
          <w:color w:val="000000" w:themeColor="text1"/>
        </w:rPr>
        <w:t xml:space="preserve"> Artikel</w:t>
      </w:r>
      <w:r w:rsidRPr="00492E7C">
        <w:rPr>
          <w:color w:val="000000" w:themeColor="text1"/>
        </w:rPr>
        <w:t xml:space="preserve">, Kelola </w:t>
      </w:r>
      <w:r w:rsidR="0045241F">
        <w:rPr>
          <w:color w:val="000000" w:themeColor="text1"/>
        </w:rPr>
        <w:t>Cont</w:t>
      </w:r>
      <w:r w:rsidR="00A8428E">
        <w:rPr>
          <w:color w:val="000000" w:themeColor="text1"/>
        </w:rPr>
        <w:t>a</w:t>
      </w:r>
      <w:r w:rsidR="0045241F">
        <w:rPr>
          <w:color w:val="000000" w:themeColor="text1"/>
        </w:rPr>
        <w:t xml:space="preserve">ct, kelola message, kelola halaman Deera NFT, kelola Shop &amp; Merch, Kelola Portofolio, dan kelola data profil </w:t>
      </w:r>
      <w:r w:rsidRPr="00492E7C">
        <w:rPr>
          <w:color w:val="000000" w:themeColor="text1"/>
        </w:rPr>
        <w:t xml:space="preserve">yang dapat dilihat pada Gambar </w:t>
      </w:r>
      <w:r w:rsidR="0045241F">
        <w:rPr>
          <w:color w:val="000000" w:themeColor="text1"/>
        </w:rPr>
        <w:t>4</w:t>
      </w:r>
      <w:r w:rsidRPr="00492E7C">
        <w:rPr>
          <w:color w:val="000000" w:themeColor="text1"/>
        </w:rPr>
        <w:t xml:space="preserve"> di bawah ini.</w:t>
      </w:r>
    </w:p>
    <w:p w14:paraId="631CAE5C" w14:textId="77777777" w:rsidR="00A8428E" w:rsidRDefault="0045241F" w:rsidP="00A8428E">
      <w:pPr>
        <w:keepNext/>
        <w:tabs>
          <w:tab w:val="left" w:pos="2694"/>
        </w:tabs>
        <w:ind w:firstLine="1418"/>
      </w:pPr>
      <w:r>
        <w:rPr>
          <w:noProof/>
          <w:color w:val="000000" w:themeColor="text1"/>
        </w:rPr>
        <w:lastRenderedPageBreak/>
        <w:drawing>
          <wp:inline distT="0" distB="0" distL="0" distR="0" wp14:anchorId="5C6166D6" wp14:editId="0C683089">
            <wp:extent cx="4284921" cy="3941566"/>
            <wp:effectExtent l="0" t="0" r="1905" b="19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6431" cy="3970551"/>
                    </a:xfrm>
                    <a:prstGeom prst="rect">
                      <a:avLst/>
                    </a:prstGeom>
                  </pic:spPr>
                </pic:pic>
              </a:graphicData>
            </a:graphic>
          </wp:inline>
        </w:drawing>
      </w:r>
    </w:p>
    <w:p w14:paraId="62A6C9A7" w14:textId="3B6AE638" w:rsidR="0045241F" w:rsidRPr="00A8428E" w:rsidRDefault="00A8428E" w:rsidP="00A8428E">
      <w:pPr>
        <w:pStyle w:val="Caption"/>
        <w:rPr>
          <w:i/>
          <w:iCs w:val="0"/>
          <w:color w:val="000000" w:themeColor="text1"/>
          <w:sz w:val="20"/>
          <w:szCs w:val="20"/>
        </w:rPr>
      </w:pPr>
      <w:r>
        <w:rPr>
          <w:i/>
          <w:iCs w:val="0"/>
          <w:sz w:val="20"/>
          <w:szCs w:val="20"/>
        </w:rPr>
        <w:t xml:space="preserve">  </w:t>
      </w:r>
      <w:r>
        <w:rPr>
          <w:i/>
          <w:iCs w:val="0"/>
          <w:sz w:val="20"/>
          <w:szCs w:val="20"/>
        </w:rPr>
        <w:tab/>
      </w:r>
      <w:r>
        <w:rPr>
          <w:i/>
          <w:iCs w:val="0"/>
          <w:sz w:val="20"/>
          <w:szCs w:val="20"/>
        </w:rPr>
        <w:tab/>
      </w:r>
      <w:r>
        <w:rPr>
          <w:i/>
          <w:iCs w:val="0"/>
          <w:sz w:val="20"/>
          <w:szCs w:val="20"/>
        </w:rPr>
        <w:tab/>
      </w:r>
      <w:r w:rsidRPr="00A8428E">
        <w:rPr>
          <w:i/>
          <w:iCs w:val="0"/>
          <w:sz w:val="20"/>
          <w:szCs w:val="20"/>
        </w:rPr>
        <w:t xml:space="preserve">Gambar </w:t>
      </w:r>
      <w:r w:rsidRPr="00A8428E">
        <w:rPr>
          <w:i/>
          <w:iCs w:val="0"/>
          <w:sz w:val="20"/>
          <w:szCs w:val="20"/>
        </w:rPr>
        <w:fldChar w:fldCharType="begin"/>
      </w:r>
      <w:r w:rsidRPr="00A8428E">
        <w:rPr>
          <w:i/>
          <w:iCs w:val="0"/>
          <w:sz w:val="20"/>
          <w:szCs w:val="20"/>
        </w:rPr>
        <w:instrText xml:space="preserve"> SEQ Gambar \* ARABIC </w:instrText>
      </w:r>
      <w:r w:rsidRPr="00A8428E">
        <w:rPr>
          <w:i/>
          <w:iCs w:val="0"/>
          <w:sz w:val="20"/>
          <w:szCs w:val="20"/>
        </w:rPr>
        <w:fldChar w:fldCharType="separate"/>
      </w:r>
      <w:r w:rsidR="0014796D">
        <w:rPr>
          <w:i/>
          <w:iCs w:val="0"/>
          <w:noProof/>
          <w:sz w:val="20"/>
          <w:szCs w:val="20"/>
        </w:rPr>
        <w:t>4</w:t>
      </w:r>
      <w:r w:rsidRPr="00A8428E">
        <w:rPr>
          <w:i/>
          <w:iCs w:val="0"/>
          <w:sz w:val="20"/>
          <w:szCs w:val="20"/>
        </w:rPr>
        <w:fldChar w:fldCharType="end"/>
      </w:r>
      <w:r w:rsidRPr="00A8428E">
        <w:rPr>
          <w:i/>
          <w:iCs w:val="0"/>
          <w:sz w:val="20"/>
          <w:szCs w:val="20"/>
        </w:rPr>
        <w:t xml:space="preserve"> Use Case Diagram</w:t>
      </w:r>
    </w:p>
    <w:p w14:paraId="5CAD2A89" w14:textId="3BBD6D09" w:rsidR="00A8428E" w:rsidRPr="00773AEB"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bookmarkStart w:id="105" w:name="_Hlk83675384"/>
      <w:r w:rsidRPr="00773AEB">
        <w:rPr>
          <w:b/>
          <w:bCs/>
          <w:color w:val="000000" w:themeColor="text1"/>
        </w:rPr>
        <w:t>Kelola Admin</w:t>
      </w:r>
      <w:bookmarkStart w:id="106" w:name="_Hlk83543232"/>
      <w:bookmarkEnd w:id="105"/>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A8428E" w14:paraId="6DBAF833" w14:textId="77777777" w:rsidTr="00773AEB">
        <w:tc>
          <w:tcPr>
            <w:tcW w:w="1836" w:type="dxa"/>
          </w:tcPr>
          <w:p w14:paraId="379B6F96" w14:textId="0359228C" w:rsidR="00A8428E" w:rsidRDefault="00A8428E" w:rsidP="00A8428E">
            <w:pPr>
              <w:tabs>
                <w:tab w:val="left" w:pos="1418"/>
              </w:tabs>
              <w:rPr>
                <w:color w:val="000000" w:themeColor="text1"/>
              </w:rPr>
            </w:pPr>
            <w:r>
              <w:rPr>
                <w:color w:val="000000" w:themeColor="text1"/>
              </w:rPr>
              <w:t xml:space="preserve">Nama Fungsi    </w:t>
            </w:r>
          </w:p>
        </w:tc>
        <w:tc>
          <w:tcPr>
            <w:tcW w:w="283" w:type="dxa"/>
          </w:tcPr>
          <w:p w14:paraId="28F0F205" w14:textId="0FC91CF2" w:rsidR="00A8428E" w:rsidRDefault="00773AEB" w:rsidP="00A8428E">
            <w:pPr>
              <w:tabs>
                <w:tab w:val="left" w:pos="1418"/>
              </w:tabs>
              <w:rPr>
                <w:color w:val="000000" w:themeColor="text1"/>
              </w:rPr>
            </w:pPr>
            <w:r>
              <w:rPr>
                <w:color w:val="000000" w:themeColor="text1"/>
              </w:rPr>
              <w:t>:</w:t>
            </w:r>
          </w:p>
        </w:tc>
        <w:tc>
          <w:tcPr>
            <w:tcW w:w="4395" w:type="dxa"/>
          </w:tcPr>
          <w:p w14:paraId="61149592" w14:textId="36827102" w:rsidR="00A8428E" w:rsidRDefault="00773AEB" w:rsidP="00A8428E">
            <w:pPr>
              <w:tabs>
                <w:tab w:val="left" w:pos="1418"/>
              </w:tabs>
              <w:rPr>
                <w:color w:val="000000" w:themeColor="text1"/>
              </w:rPr>
            </w:pPr>
            <w:r>
              <w:rPr>
                <w:color w:val="000000" w:themeColor="text1"/>
              </w:rPr>
              <w:t>Kelola Admin</w:t>
            </w:r>
          </w:p>
        </w:tc>
      </w:tr>
      <w:tr w:rsidR="00A8428E" w14:paraId="1BBCBBA5" w14:textId="77777777" w:rsidTr="00773AEB">
        <w:tc>
          <w:tcPr>
            <w:tcW w:w="1836" w:type="dxa"/>
          </w:tcPr>
          <w:p w14:paraId="38D0A787" w14:textId="513DFFF2" w:rsidR="00A8428E" w:rsidRDefault="00773AEB" w:rsidP="00A8428E">
            <w:pPr>
              <w:tabs>
                <w:tab w:val="left" w:pos="1418"/>
              </w:tabs>
              <w:rPr>
                <w:color w:val="000000" w:themeColor="text1"/>
              </w:rPr>
            </w:pPr>
            <w:r>
              <w:rPr>
                <w:color w:val="000000" w:themeColor="text1"/>
              </w:rPr>
              <w:t>Aktor</w:t>
            </w:r>
          </w:p>
        </w:tc>
        <w:tc>
          <w:tcPr>
            <w:tcW w:w="283" w:type="dxa"/>
          </w:tcPr>
          <w:p w14:paraId="0734D1C5" w14:textId="75C1B176" w:rsidR="00A8428E" w:rsidRDefault="00773AEB" w:rsidP="00A8428E">
            <w:pPr>
              <w:tabs>
                <w:tab w:val="left" w:pos="1418"/>
              </w:tabs>
              <w:rPr>
                <w:color w:val="000000" w:themeColor="text1"/>
              </w:rPr>
            </w:pPr>
            <w:r>
              <w:rPr>
                <w:color w:val="000000" w:themeColor="text1"/>
              </w:rPr>
              <w:t>:</w:t>
            </w:r>
          </w:p>
        </w:tc>
        <w:tc>
          <w:tcPr>
            <w:tcW w:w="4395" w:type="dxa"/>
          </w:tcPr>
          <w:p w14:paraId="37B7A835" w14:textId="14251CD8" w:rsidR="00A8428E" w:rsidRDefault="00773AEB" w:rsidP="00A8428E">
            <w:pPr>
              <w:tabs>
                <w:tab w:val="left" w:pos="1418"/>
              </w:tabs>
              <w:rPr>
                <w:color w:val="000000" w:themeColor="text1"/>
              </w:rPr>
            </w:pPr>
            <w:r>
              <w:rPr>
                <w:color w:val="000000" w:themeColor="text1"/>
              </w:rPr>
              <w:t xml:space="preserve">Admin </w:t>
            </w:r>
          </w:p>
        </w:tc>
      </w:tr>
      <w:tr w:rsidR="00A8428E" w14:paraId="7A420B9A" w14:textId="77777777" w:rsidTr="00773AEB">
        <w:tc>
          <w:tcPr>
            <w:tcW w:w="1836" w:type="dxa"/>
          </w:tcPr>
          <w:p w14:paraId="327759DF" w14:textId="4B6B7DB0" w:rsidR="00A8428E" w:rsidRDefault="00773AEB" w:rsidP="00A8428E">
            <w:pPr>
              <w:tabs>
                <w:tab w:val="left" w:pos="1418"/>
              </w:tabs>
              <w:rPr>
                <w:color w:val="000000" w:themeColor="text1"/>
              </w:rPr>
            </w:pPr>
            <w:r>
              <w:rPr>
                <w:color w:val="000000" w:themeColor="text1"/>
              </w:rPr>
              <w:t>Deskripsi Fungsi</w:t>
            </w:r>
          </w:p>
        </w:tc>
        <w:tc>
          <w:tcPr>
            <w:tcW w:w="283" w:type="dxa"/>
          </w:tcPr>
          <w:p w14:paraId="555811E1" w14:textId="22C1E49E" w:rsidR="00A8428E" w:rsidRDefault="00773AEB" w:rsidP="00A8428E">
            <w:pPr>
              <w:tabs>
                <w:tab w:val="left" w:pos="1418"/>
              </w:tabs>
              <w:rPr>
                <w:color w:val="000000" w:themeColor="text1"/>
              </w:rPr>
            </w:pPr>
            <w:r>
              <w:rPr>
                <w:color w:val="000000" w:themeColor="text1"/>
              </w:rPr>
              <w:t>:</w:t>
            </w:r>
          </w:p>
        </w:tc>
        <w:tc>
          <w:tcPr>
            <w:tcW w:w="4395" w:type="dxa"/>
          </w:tcPr>
          <w:p w14:paraId="27BF8AF1" w14:textId="191E1190" w:rsidR="00A8428E" w:rsidRDefault="00773AEB" w:rsidP="00A8428E">
            <w:pPr>
              <w:tabs>
                <w:tab w:val="left" w:pos="1418"/>
              </w:tabs>
              <w:rPr>
                <w:color w:val="000000" w:themeColor="text1"/>
              </w:rPr>
            </w:pPr>
            <w:r>
              <w:rPr>
                <w:color w:val="000000" w:themeColor="text1"/>
              </w:rPr>
              <w:t>Fungsi kelola admin ini digunakan untuk dapat melakukan pengelolaan data diri yang memiliki akses admin, seperti tambah admin, hapus admin, dan update admin.</w:t>
            </w:r>
          </w:p>
        </w:tc>
      </w:tr>
    </w:tbl>
    <w:p w14:paraId="791179C2" w14:textId="63629610" w:rsidR="00A8428E" w:rsidRPr="00A8428E" w:rsidRDefault="00773AEB" w:rsidP="00773AEB">
      <w:pPr>
        <w:pStyle w:val="Caption"/>
        <w:ind w:left="2160"/>
        <w:jc w:val="both"/>
        <w:rPr>
          <w:i/>
          <w:iCs w:val="0"/>
          <w:sz w:val="20"/>
          <w:szCs w:val="20"/>
        </w:rPr>
      </w:pPr>
      <w:r>
        <w:rPr>
          <w:i/>
          <w:iCs w:val="0"/>
          <w:sz w:val="20"/>
          <w:szCs w:val="20"/>
        </w:rPr>
        <w:t xml:space="preserve">            </w:t>
      </w:r>
      <w:r w:rsidR="00A8428E">
        <w:rPr>
          <w:i/>
          <w:iCs w:val="0"/>
          <w:sz w:val="20"/>
          <w:szCs w:val="20"/>
        </w:rPr>
        <w:t xml:space="preserve">            </w:t>
      </w:r>
      <w:r w:rsidR="00A8428E" w:rsidRPr="00A8428E">
        <w:rPr>
          <w:i/>
          <w:iCs w:val="0"/>
          <w:sz w:val="20"/>
          <w:szCs w:val="20"/>
        </w:rPr>
        <w:t xml:space="preserve">Tabel </w:t>
      </w:r>
      <w:r w:rsidR="00A8428E" w:rsidRPr="00A8428E">
        <w:rPr>
          <w:i/>
          <w:iCs w:val="0"/>
          <w:sz w:val="20"/>
          <w:szCs w:val="20"/>
        </w:rPr>
        <w:fldChar w:fldCharType="begin"/>
      </w:r>
      <w:r w:rsidR="00A8428E" w:rsidRPr="00A8428E">
        <w:rPr>
          <w:i/>
          <w:iCs w:val="0"/>
          <w:sz w:val="20"/>
          <w:szCs w:val="20"/>
        </w:rPr>
        <w:instrText xml:space="preserve"> SEQ Tabel \* ARABIC </w:instrText>
      </w:r>
      <w:r w:rsidR="00A8428E" w:rsidRPr="00A8428E">
        <w:rPr>
          <w:i/>
          <w:iCs w:val="0"/>
          <w:sz w:val="20"/>
          <w:szCs w:val="20"/>
        </w:rPr>
        <w:fldChar w:fldCharType="separate"/>
      </w:r>
      <w:r w:rsidR="00A8428E" w:rsidRPr="00A8428E">
        <w:rPr>
          <w:i/>
          <w:iCs w:val="0"/>
          <w:noProof/>
          <w:sz w:val="20"/>
          <w:szCs w:val="20"/>
        </w:rPr>
        <w:t>7</w:t>
      </w:r>
      <w:r w:rsidR="00A8428E" w:rsidRPr="00A8428E">
        <w:rPr>
          <w:i/>
          <w:iCs w:val="0"/>
          <w:sz w:val="20"/>
          <w:szCs w:val="20"/>
        </w:rPr>
        <w:fldChar w:fldCharType="end"/>
      </w:r>
      <w:r w:rsidR="00A8428E"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773AEB" w14:paraId="3E02FFD4" w14:textId="77777777" w:rsidTr="0077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8FF83" w14:textId="77777777" w:rsidR="00A8428E" w:rsidRDefault="00A8428E" w:rsidP="00E22277">
            <w:pPr>
              <w:jc w:val="center"/>
            </w:pPr>
            <w:r>
              <w:t>No</w:t>
            </w:r>
          </w:p>
        </w:tc>
        <w:tc>
          <w:tcPr>
            <w:tcW w:w="2104" w:type="dxa"/>
          </w:tcPr>
          <w:p w14:paraId="72EF1E20" w14:textId="77777777" w:rsidR="00A8428E" w:rsidRDefault="00A8428E"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A63B426" w14:textId="77777777" w:rsidR="00A8428E" w:rsidRDefault="00A8428E"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773AEB" w14:paraId="45FB0F1C"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41D42AF" w14:textId="77777777" w:rsidR="00A8428E" w:rsidRDefault="00A8428E" w:rsidP="00E22277">
            <w:pPr>
              <w:jc w:val="center"/>
            </w:pPr>
            <w:r>
              <w:t>1</w:t>
            </w:r>
          </w:p>
        </w:tc>
        <w:tc>
          <w:tcPr>
            <w:tcW w:w="2104" w:type="dxa"/>
          </w:tcPr>
          <w:p w14:paraId="4193DECF" w14:textId="600BFD2A" w:rsidR="00A8428E" w:rsidRDefault="00A8428E"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Tambah</w:t>
            </w:r>
            <w:r w:rsidR="00773AEB">
              <w:t xml:space="preserve"> Admin </w:t>
            </w:r>
          </w:p>
        </w:tc>
        <w:tc>
          <w:tcPr>
            <w:tcW w:w="4190" w:type="dxa"/>
          </w:tcPr>
          <w:p w14:paraId="60D77D9E" w14:textId="46658D42" w:rsidR="00A8428E" w:rsidRDefault="00174285" w:rsidP="00E22277">
            <w:pPr>
              <w:cnfStyle w:val="000000100000" w:firstRow="0" w:lastRow="0" w:firstColumn="0" w:lastColumn="0" w:oddVBand="0" w:evenVBand="0" w:oddHBand="1" w:evenHBand="0" w:firstRowFirstColumn="0" w:firstRowLastColumn="0" w:lastRowFirstColumn="0" w:lastRowLastColumn="0"/>
            </w:pPr>
            <w:r>
              <w:t>Fitur ini digunakan u</w:t>
            </w:r>
            <w:r w:rsidR="00A8428E">
              <w:t xml:space="preserve">ntuk memasukkan data pengguna </w:t>
            </w:r>
            <w:r w:rsidR="00773AEB">
              <w:t xml:space="preserve">admin </w:t>
            </w:r>
            <w:r w:rsidR="00A8428E">
              <w:t>baru yang belum terdaftar di sistem.</w:t>
            </w:r>
          </w:p>
        </w:tc>
      </w:tr>
      <w:tr w:rsidR="00773AEB" w14:paraId="41D59786" w14:textId="77777777" w:rsidTr="00773AEB">
        <w:tc>
          <w:tcPr>
            <w:cnfStyle w:val="001000000000" w:firstRow="0" w:lastRow="0" w:firstColumn="1" w:lastColumn="0" w:oddVBand="0" w:evenVBand="0" w:oddHBand="0" w:evenHBand="0" w:firstRowFirstColumn="0" w:firstRowLastColumn="0" w:lastRowFirstColumn="0" w:lastRowLastColumn="0"/>
            <w:tcW w:w="510" w:type="dxa"/>
          </w:tcPr>
          <w:p w14:paraId="4B7F708D" w14:textId="77777777" w:rsidR="00A8428E" w:rsidRDefault="00A8428E" w:rsidP="00E22277">
            <w:pPr>
              <w:jc w:val="center"/>
            </w:pPr>
            <w:r>
              <w:t>2</w:t>
            </w:r>
          </w:p>
        </w:tc>
        <w:tc>
          <w:tcPr>
            <w:tcW w:w="2104" w:type="dxa"/>
          </w:tcPr>
          <w:p w14:paraId="730DA0B8" w14:textId="78707CAC" w:rsidR="00A8428E" w:rsidRDefault="00773AEB"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Admin </w:t>
            </w:r>
          </w:p>
        </w:tc>
        <w:tc>
          <w:tcPr>
            <w:tcW w:w="4190" w:type="dxa"/>
          </w:tcPr>
          <w:p w14:paraId="6CDBA854" w14:textId="550AB749" w:rsidR="00A8428E" w:rsidRDefault="00174285" w:rsidP="00E22277">
            <w:pPr>
              <w:cnfStyle w:val="000000000000" w:firstRow="0" w:lastRow="0" w:firstColumn="0" w:lastColumn="0" w:oddVBand="0" w:evenVBand="0" w:oddHBand="0" w:evenHBand="0" w:firstRowFirstColumn="0" w:firstRowLastColumn="0" w:lastRowFirstColumn="0" w:lastRowLastColumn="0"/>
            </w:pPr>
            <w:r>
              <w:t>Fitur ini digunakan u</w:t>
            </w:r>
            <w:r w:rsidR="00A8428E">
              <w:t xml:space="preserve">ntuk </w:t>
            </w:r>
            <w:r w:rsidR="00773AEB">
              <w:t xml:space="preserve">menghapus data admin yang telah terdaftar dalam </w:t>
            </w:r>
            <w:r w:rsidR="00773AEB">
              <w:lastRenderedPageBreak/>
              <w:t>sistem, agar tidak memiliki akses masuk sebagai admin.</w:t>
            </w:r>
          </w:p>
        </w:tc>
      </w:tr>
      <w:tr w:rsidR="00773AEB" w14:paraId="4C9277B2"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A22D702" w14:textId="77777777" w:rsidR="00A8428E" w:rsidRDefault="00A8428E" w:rsidP="00E22277">
            <w:pPr>
              <w:jc w:val="center"/>
            </w:pPr>
            <w:r>
              <w:lastRenderedPageBreak/>
              <w:t>3</w:t>
            </w:r>
          </w:p>
        </w:tc>
        <w:tc>
          <w:tcPr>
            <w:tcW w:w="2104" w:type="dxa"/>
          </w:tcPr>
          <w:p w14:paraId="659F2DB5" w14:textId="3DE8FC32" w:rsidR="00A8428E" w:rsidRDefault="00773AEB"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Admin</w:t>
            </w:r>
          </w:p>
        </w:tc>
        <w:tc>
          <w:tcPr>
            <w:tcW w:w="4190" w:type="dxa"/>
          </w:tcPr>
          <w:p w14:paraId="26A96B9F" w14:textId="2DE0262E" w:rsidR="00A8428E" w:rsidRDefault="00174285" w:rsidP="00E22277">
            <w:pPr>
              <w:cnfStyle w:val="000000100000" w:firstRow="0" w:lastRow="0" w:firstColumn="0" w:lastColumn="0" w:oddVBand="0" w:evenVBand="0" w:oddHBand="1" w:evenHBand="0" w:firstRowFirstColumn="0" w:firstRowLastColumn="0" w:lastRowFirstColumn="0" w:lastRowLastColumn="0"/>
            </w:pPr>
            <w:r>
              <w:t>Fitur ini digunakan u</w:t>
            </w:r>
            <w:r w:rsidR="00A8428E">
              <w:t>ntuk mengubah informasi mengena</w:t>
            </w:r>
            <w:r w:rsidR="00773AEB">
              <w:t>i data admin</w:t>
            </w:r>
            <w:r w:rsidR="00A8428E">
              <w:t xml:space="preserve"> yang telah terdaftar di sistem.</w:t>
            </w:r>
          </w:p>
        </w:tc>
      </w:tr>
      <w:bookmarkEnd w:id="106"/>
    </w:tbl>
    <w:p w14:paraId="597E6E4F" w14:textId="77777777" w:rsidR="00A8428E" w:rsidRPr="00773AEB" w:rsidRDefault="00A8428E" w:rsidP="00A8428E">
      <w:pPr>
        <w:tabs>
          <w:tab w:val="left" w:pos="2694"/>
        </w:tabs>
        <w:rPr>
          <w:b/>
          <w:bCs/>
          <w:color w:val="000000" w:themeColor="text1"/>
        </w:rPr>
      </w:pPr>
    </w:p>
    <w:p w14:paraId="3AA869D4" w14:textId="619D4FBC" w:rsidR="005A7737" w:rsidRPr="005A7737"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Artike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5A7737" w14:paraId="6B6D238F" w14:textId="77777777" w:rsidTr="00E22277">
        <w:tc>
          <w:tcPr>
            <w:tcW w:w="1836" w:type="dxa"/>
          </w:tcPr>
          <w:p w14:paraId="69F0AAFA" w14:textId="77777777" w:rsidR="005A7737" w:rsidRDefault="005A7737" w:rsidP="00E22277">
            <w:pPr>
              <w:tabs>
                <w:tab w:val="left" w:pos="1418"/>
              </w:tabs>
              <w:rPr>
                <w:color w:val="000000" w:themeColor="text1"/>
              </w:rPr>
            </w:pPr>
            <w:bookmarkStart w:id="107" w:name="_Hlk83544648"/>
            <w:r>
              <w:rPr>
                <w:color w:val="000000" w:themeColor="text1"/>
              </w:rPr>
              <w:t xml:space="preserve">Nama Fungsi    </w:t>
            </w:r>
          </w:p>
        </w:tc>
        <w:tc>
          <w:tcPr>
            <w:tcW w:w="283" w:type="dxa"/>
          </w:tcPr>
          <w:p w14:paraId="50DC252A" w14:textId="77777777" w:rsidR="005A7737" w:rsidRDefault="005A7737" w:rsidP="00E22277">
            <w:pPr>
              <w:tabs>
                <w:tab w:val="left" w:pos="1418"/>
              </w:tabs>
              <w:rPr>
                <w:color w:val="000000" w:themeColor="text1"/>
              </w:rPr>
            </w:pPr>
            <w:r>
              <w:rPr>
                <w:color w:val="000000" w:themeColor="text1"/>
              </w:rPr>
              <w:t>:</w:t>
            </w:r>
          </w:p>
        </w:tc>
        <w:tc>
          <w:tcPr>
            <w:tcW w:w="4395" w:type="dxa"/>
          </w:tcPr>
          <w:p w14:paraId="288AAF20" w14:textId="6E890E60" w:rsidR="005A7737" w:rsidRDefault="005A7737" w:rsidP="00E22277">
            <w:pPr>
              <w:tabs>
                <w:tab w:val="left" w:pos="1418"/>
              </w:tabs>
              <w:rPr>
                <w:color w:val="000000" w:themeColor="text1"/>
              </w:rPr>
            </w:pPr>
            <w:r>
              <w:rPr>
                <w:color w:val="000000" w:themeColor="text1"/>
              </w:rPr>
              <w:t>Kelola Artikel</w:t>
            </w:r>
          </w:p>
        </w:tc>
      </w:tr>
      <w:tr w:rsidR="005A7737" w14:paraId="6D92FACA" w14:textId="77777777" w:rsidTr="00E22277">
        <w:tc>
          <w:tcPr>
            <w:tcW w:w="1836" w:type="dxa"/>
          </w:tcPr>
          <w:p w14:paraId="54FA02FC" w14:textId="77777777" w:rsidR="005A7737" w:rsidRDefault="005A7737" w:rsidP="00E22277">
            <w:pPr>
              <w:tabs>
                <w:tab w:val="left" w:pos="1418"/>
              </w:tabs>
              <w:rPr>
                <w:color w:val="000000" w:themeColor="text1"/>
              </w:rPr>
            </w:pPr>
            <w:r>
              <w:rPr>
                <w:color w:val="000000" w:themeColor="text1"/>
              </w:rPr>
              <w:t>Aktor</w:t>
            </w:r>
          </w:p>
        </w:tc>
        <w:tc>
          <w:tcPr>
            <w:tcW w:w="283" w:type="dxa"/>
          </w:tcPr>
          <w:p w14:paraId="165155E4" w14:textId="77777777" w:rsidR="005A7737" w:rsidRDefault="005A7737" w:rsidP="00E22277">
            <w:pPr>
              <w:tabs>
                <w:tab w:val="left" w:pos="1418"/>
              </w:tabs>
              <w:rPr>
                <w:color w:val="000000" w:themeColor="text1"/>
              </w:rPr>
            </w:pPr>
            <w:r>
              <w:rPr>
                <w:color w:val="000000" w:themeColor="text1"/>
              </w:rPr>
              <w:t>:</w:t>
            </w:r>
          </w:p>
        </w:tc>
        <w:tc>
          <w:tcPr>
            <w:tcW w:w="4395" w:type="dxa"/>
          </w:tcPr>
          <w:p w14:paraId="4958C539" w14:textId="77777777" w:rsidR="005A7737" w:rsidRDefault="005A7737" w:rsidP="00E22277">
            <w:pPr>
              <w:tabs>
                <w:tab w:val="left" w:pos="1418"/>
              </w:tabs>
              <w:rPr>
                <w:color w:val="000000" w:themeColor="text1"/>
              </w:rPr>
            </w:pPr>
            <w:r>
              <w:rPr>
                <w:color w:val="000000" w:themeColor="text1"/>
              </w:rPr>
              <w:t xml:space="preserve">Admin </w:t>
            </w:r>
          </w:p>
        </w:tc>
      </w:tr>
      <w:tr w:rsidR="005A7737" w14:paraId="1D94FDFA" w14:textId="77777777" w:rsidTr="00E22277">
        <w:tc>
          <w:tcPr>
            <w:tcW w:w="1836" w:type="dxa"/>
          </w:tcPr>
          <w:p w14:paraId="3AAC047B" w14:textId="77777777" w:rsidR="005A7737" w:rsidRDefault="005A7737" w:rsidP="00E22277">
            <w:pPr>
              <w:tabs>
                <w:tab w:val="left" w:pos="1418"/>
              </w:tabs>
              <w:rPr>
                <w:color w:val="000000" w:themeColor="text1"/>
              </w:rPr>
            </w:pPr>
            <w:r>
              <w:rPr>
                <w:color w:val="000000" w:themeColor="text1"/>
              </w:rPr>
              <w:t>Deskripsi Fungsi</w:t>
            </w:r>
          </w:p>
        </w:tc>
        <w:tc>
          <w:tcPr>
            <w:tcW w:w="283" w:type="dxa"/>
          </w:tcPr>
          <w:p w14:paraId="7434A824" w14:textId="77777777" w:rsidR="005A7737" w:rsidRDefault="005A7737" w:rsidP="00E22277">
            <w:pPr>
              <w:tabs>
                <w:tab w:val="left" w:pos="1418"/>
              </w:tabs>
              <w:rPr>
                <w:color w:val="000000" w:themeColor="text1"/>
              </w:rPr>
            </w:pPr>
            <w:r>
              <w:rPr>
                <w:color w:val="000000" w:themeColor="text1"/>
              </w:rPr>
              <w:t>:</w:t>
            </w:r>
          </w:p>
        </w:tc>
        <w:tc>
          <w:tcPr>
            <w:tcW w:w="4395" w:type="dxa"/>
          </w:tcPr>
          <w:p w14:paraId="23235588" w14:textId="4F37FD07" w:rsidR="005A7737" w:rsidRDefault="005A7737" w:rsidP="00E22277">
            <w:pPr>
              <w:tabs>
                <w:tab w:val="left" w:pos="1418"/>
              </w:tabs>
              <w:rPr>
                <w:color w:val="000000" w:themeColor="text1"/>
              </w:rPr>
            </w:pPr>
            <w:r>
              <w:rPr>
                <w:color w:val="000000" w:themeColor="text1"/>
              </w:rPr>
              <w:t>Fungsi kelola artikel ini digunakan untuk dapat melakukan pengelolaan isi konten dari setiap artikel yang ditampilkan, seperti lihat artikel, tambah artikel, hapus artikel, dan update artikel.</w:t>
            </w:r>
          </w:p>
        </w:tc>
      </w:tr>
    </w:tbl>
    <w:p w14:paraId="77E022CE" w14:textId="77777777" w:rsidR="005A7737" w:rsidRPr="00A8428E" w:rsidRDefault="005A7737" w:rsidP="005A7737">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5A7737" w14:paraId="1FDF12F7"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CA42182" w14:textId="77777777" w:rsidR="005A7737" w:rsidRDefault="005A7737" w:rsidP="00E22277">
            <w:pPr>
              <w:jc w:val="center"/>
            </w:pPr>
            <w:r>
              <w:t>No</w:t>
            </w:r>
          </w:p>
        </w:tc>
        <w:tc>
          <w:tcPr>
            <w:tcW w:w="2104" w:type="dxa"/>
          </w:tcPr>
          <w:p w14:paraId="6FA66EFC" w14:textId="77777777" w:rsidR="005A7737" w:rsidRDefault="005A7737"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EFCB600" w14:textId="77777777" w:rsidR="005A7737" w:rsidRDefault="005A7737"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5A7737" w14:paraId="757C429B"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E2A61" w14:textId="3B143C9B" w:rsidR="005A7737" w:rsidRDefault="005A7737" w:rsidP="00E22277">
            <w:pPr>
              <w:jc w:val="center"/>
            </w:pPr>
            <w:r>
              <w:t>1</w:t>
            </w:r>
          </w:p>
        </w:tc>
        <w:tc>
          <w:tcPr>
            <w:tcW w:w="2104" w:type="dxa"/>
          </w:tcPr>
          <w:p w14:paraId="392C8A54" w14:textId="5D58B32E"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Lihat Artikel</w:t>
            </w:r>
          </w:p>
        </w:tc>
        <w:tc>
          <w:tcPr>
            <w:tcW w:w="4190" w:type="dxa"/>
          </w:tcPr>
          <w:p w14:paraId="7CC3901A" w14:textId="65F29237"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artikel yang telah ada. </w:t>
            </w:r>
          </w:p>
        </w:tc>
      </w:tr>
      <w:tr w:rsidR="005A7737" w14:paraId="48E4B1CD"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BE755F6" w14:textId="77777777" w:rsidR="005A7737" w:rsidRDefault="005A7737" w:rsidP="00E22277">
            <w:pPr>
              <w:jc w:val="center"/>
            </w:pPr>
            <w:r>
              <w:t>1</w:t>
            </w:r>
          </w:p>
        </w:tc>
        <w:tc>
          <w:tcPr>
            <w:tcW w:w="2104" w:type="dxa"/>
          </w:tcPr>
          <w:p w14:paraId="04D99C1B" w14:textId="70778F22" w:rsidR="005A7737" w:rsidRDefault="005A7737"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Tambah Artikel</w:t>
            </w:r>
          </w:p>
        </w:tc>
        <w:tc>
          <w:tcPr>
            <w:tcW w:w="4190" w:type="dxa"/>
          </w:tcPr>
          <w:p w14:paraId="2B467434" w14:textId="6B70A356" w:rsidR="005A7737" w:rsidRDefault="005A7737" w:rsidP="00E22277">
            <w:pPr>
              <w:cnfStyle w:val="000000000000" w:firstRow="0" w:lastRow="0" w:firstColumn="0" w:lastColumn="0" w:oddVBand="0" w:evenVBand="0" w:oddHBand="0" w:evenHBand="0" w:firstRowFirstColumn="0" w:firstRowLastColumn="0" w:lastRowFirstColumn="0" w:lastRowLastColumn="0"/>
            </w:pPr>
            <w:r>
              <w:t>Fitur ini digunakan untuk dapat menambahkan artikel yang akan ditampilkan.</w:t>
            </w:r>
          </w:p>
        </w:tc>
      </w:tr>
      <w:tr w:rsidR="005A7737" w14:paraId="407DFD74"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885E72F" w14:textId="77777777" w:rsidR="005A7737" w:rsidRDefault="005A7737" w:rsidP="00E22277">
            <w:pPr>
              <w:jc w:val="center"/>
            </w:pPr>
            <w:r>
              <w:t>2</w:t>
            </w:r>
          </w:p>
        </w:tc>
        <w:tc>
          <w:tcPr>
            <w:tcW w:w="2104" w:type="dxa"/>
          </w:tcPr>
          <w:p w14:paraId="1402A428" w14:textId="66926829" w:rsidR="005A7737" w:rsidRDefault="005A7737"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Artikel</w:t>
            </w:r>
          </w:p>
        </w:tc>
        <w:tc>
          <w:tcPr>
            <w:tcW w:w="4190" w:type="dxa"/>
          </w:tcPr>
          <w:p w14:paraId="44606135" w14:textId="63748914" w:rsidR="005A7737" w:rsidRDefault="005A7737" w:rsidP="00E22277">
            <w:pPr>
              <w:cnfStyle w:val="000000100000" w:firstRow="0" w:lastRow="0" w:firstColumn="0" w:lastColumn="0" w:oddVBand="0" w:evenVBand="0" w:oddHBand="1" w:evenHBand="0" w:firstRowFirstColumn="0" w:firstRowLastColumn="0" w:lastRowFirstColumn="0" w:lastRowLastColumn="0"/>
            </w:pPr>
            <w:r>
              <w:t>Fitur ini digunakan untuk menghapus artikel yang telah ada.</w:t>
            </w:r>
          </w:p>
        </w:tc>
      </w:tr>
      <w:tr w:rsidR="005A7737" w14:paraId="1E431BE6"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C7124C1" w14:textId="77777777" w:rsidR="005A7737" w:rsidRDefault="005A7737" w:rsidP="00E22277">
            <w:pPr>
              <w:jc w:val="center"/>
            </w:pPr>
            <w:r>
              <w:t>3</w:t>
            </w:r>
          </w:p>
        </w:tc>
        <w:tc>
          <w:tcPr>
            <w:tcW w:w="2104" w:type="dxa"/>
          </w:tcPr>
          <w:p w14:paraId="5B9BE33E" w14:textId="79FC7C57" w:rsidR="005A7737" w:rsidRDefault="005A7737"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A</w:t>
            </w:r>
            <w:r w:rsidR="002213EF">
              <w:t>rtikel</w:t>
            </w:r>
          </w:p>
        </w:tc>
        <w:tc>
          <w:tcPr>
            <w:tcW w:w="4190" w:type="dxa"/>
          </w:tcPr>
          <w:p w14:paraId="0669A748" w14:textId="2FFE30E6" w:rsidR="005A7737" w:rsidRDefault="005A7737" w:rsidP="00E22277">
            <w:pPr>
              <w:cnfStyle w:val="000000000000" w:firstRow="0" w:lastRow="0" w:firstColumn="0" w:lastColumn="0" w:oddVBand="0" w:evenVBand="0" w:oddHBand="0" w:evenHBand="0" w:firstRowFirstColumn="0" w:firstRowLastColumn="0" w:lastRowFirstColumn="0" w:lastRowLastColumn="0"/>
            </w:pPr>
            <w:r>
              <w:t xml:space="preserve">Fitur ini digunakan untuk mengubah informasi mengenai </w:t>
            </w:r>
            <w:r w:rsidR="002213EF">
              <w:t>isi konten dalam artikel, seperti judul, isi artikel, gambar dll.</w:t>
            </w:r>
          </w:p>
        </w:tc>
      </w:tr>
      <w:bookmarkEnd w:id="107"/>
    </w:tbl>
    <w:p w14:paraId="16E32884" w14:textId="3D5A2166" w:rsidR="005A7737" w:rsidRDefault="005A7737" w:rsidP="005A7737">
      <w:pPr>
        <w:tabs>
          <w:tab w:val="left" w:pos="2694"/>
        </w:tabs>
        <w:rPr>
          <w:b/>
          <w:bCs/>
          <w:color w:val="000000" w:themeColor="text1"/>
        </w:rPr>
      </w:pPr>
    </w:p>
    <w:p w14:paraId="45C026A3" w14:textId="77777777" w:rsidR="00174285" w:rsidRPr="005A7737" w:rsidRDefault="00174285" w:rsidP="005A7737">
      <w:pPr>
        <w:tabs>
          <w:tab w:val="left" w:pos="2694"/>
        </w:tabs>
        <w:rPr>
          <w:b/>
          <w:bCs/>
          <w:color w:val="000000" w:themeColor="text1"/>
        </w:rPr>
      </w:pPr>
    </w:p>
    <w:p w14:paraId="0B75EE19" w14:textId="0B2577B9"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Contac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0B069B84" w14:textId="77777777" w:rsidTr="00E22277">
        <w:tc>
          <w:tcPr>
            <w:tcW w:w="1836" w:type="dxa"/>
          </w:tcPr>
          <w:p w14:paraId="338F243A" w14:textId="77777777" w:rsidR="00174285" w:rsidRDefault="00174285" w:rsidP="00E22277">
            <w:pPr>
              <w:tabs>
                <w:tab w:val="left" w:pos="1418"/>
              </w:tabs>
              <w:rPr>
                <w:color w:val="000000" w:themeColor="text1"/>
              </w:rPr>
            </w:pPr>
            <w:r>
              <w:rPr>
                <w:color w:val="000000" w:themeColor="text1"/>
              </w:rPr>
              <w:lastRenderedPageBreak/>
              <w:t xml:space="preserve">Nama Fungsi    </w:t>
            </w:r>
          </w:p>
        </w:tc>
        <w:tc>
          <w:tcPr>
            <w:tcW w:w="283" w:type="dxa"/>
          </w:tcPr>
          <w:p w14:paraId="156D9219" w14:textId="77777777" w:rsidR="00174285" w:rsidRDefault="00174285" w:rsidP="00E22277">
            <w:pPr>
              <w:tabs>
                <w:tab w:val="left" w:pos="1418"/>
              </w:tabs>
              <w:rPr>
                <w:color w:val="000000" w:themeColor="text1"/>
              </w:rPr>
            </w:pPr>
            <w:r>
              <w:rPr>
                <w:color w:val="000000" w:themeColor="text1"/>
              </w:rPr>
              <w:t>:</w:t>
            </w:r>
          </w:p>
        </w:tc>
        <w:tc>
          <w:tcPr>
            <w:tcW w:w="4395" w:type="dxa"/>
          </w:tcPr>
          <w:p w14:paraId="278A986F" w14:textId="145AA287" w:rsidR="00174285" w:rsidRDefault="00174285" w:rsidP="00E22277">
            <w:pPr>
              <w:tabs>
                <w:tab w:val="left" w:pos="1418"/>
              </w:tabs>
              <w:rPr>
                <w:color w:val="000000" w:themeColor="text1"/>
              </w:rPr>
            </w:pPr>
            <w:r>
              <w:rPr>
                <w:color w:val="000000" w:themeColor="text1"/>
              </w:rPr>
              <w:t>Kelola Contact</w:t>
            </w:r>
          </w:p>
        </w:tc>
      </w:tr>
      <w:tr w:rsidR="00174285" w14:paraId="58D582A9" w14:textId="77777777" w:rsidTr="00E22277">
        <w:tc>
          <w:tcPr>
            <w:tcW w:w="1836" w:type="dxa"/>
          </w:tcPr>
          <w:p w14:paraId="1788CB7B" w14:textId="77777777" w:rsidR="00174285" w:rsidRDefault="00174285" w:rsidP="00E22277">
            <w:pPr>
              <w:tabs>
                <w:tab w:val="left" w:pos="1418"/>
              </w:tabs>
              <w:rPr>
                <w:color w:val="000000" w:themeColor="text1"/>
              </w:rPr>
            </w:pPr>
            <w:r>
              <w:rPr>
                <w:color w:val="000000" w:themeColor="text1"/>
              </w:rPr>
              <w:t>Aktor</w:t>
            </w:r>
          </w:p>
        </w:tc>
        <w:tc>
          <w:tcPr>
            <w:tcW w:w="283" w:type="dxa"/>
          </w:tcPr>
          <w:p w14:paraId="75F2EDD2" w14:textId="77777777" w:rsidR="00174285" w:rsidRDefault="00174285" w:rsidP="00E22277">
            <w:pPr>
              <w:tabs>
                <w:tab w:val="left" w:pos="1418"/>
              </w:tabs>
              <w:rPr>
                <w:color w:val="000000" w:themeColor="text1"/>
              </w:rPr>
            </w:pPr>
            <w:r>
              <w:rPr>
                <w:color w:val="000000" w:themeColor="text1"/>
              </w:rPr>
              <w:t>:</w:t>
            </w:r>
          </w:p>
        </w:tc>
        <w:tc>
          <w:tcPr>
            <w:tcW w:w="4395" w:type="dxa"/>
          </w:tcPr>
          <w:p w14:paraId="039A7DB7" w14:textId="77777777" w:rsidR="00174285" w:rsidRDefault="00174285" w:rsidP="00E22277">
            <w:pPr>
              <w:tabs>
                <w:tab w:val="left" w:pos="1418"/>
              </w:tabs>
              <w:rPr>
                <w:color w:val="000000" w:themeColor="text1"/>
              </w:rPr>
            </w:pPr>
            <w:r>
              <w:rPr>
                <w:color w:val="000000" w:themeColor="text1"/>
              </w:rPr>
              <w:t xml:space="preserve">Admin </w:t>
            </w:r>
          </w:p>
        </w:tc>
      </w:tr>
      <w:tr w:rsidR="00174285" w14:paraId="751D06B8" w14:textId="77777777" w:rsidTr="00E22277">
        <w:tc>
          <w:tcPr>
            <w:tcW w:w="1836" w:type="dxa"/>
          </w:tcPr>
          <w:p w14:paraId="12027B8B" w14:textId="77777777" w:rsidR="00174285" w:rsidRDefault="00174285" w:rsidP="00E22277">
            <w:pPr>
              <w:tabs>
                <w:tab w:val="left" w:pos="1418"/>
              </w:tabs>
              <w:rPr>
                <w:color w:val="000000" w:themeColor="text1"/>
              </w:rPr>
            </w:pPr>
            <w:r>
              <w:rPr>
                <w:color w:val="000000" w:themeColor="text1"/>
              </w:rPr>
              <w:t>Deskripsi Fungsi</w:t>
            </w:r>
          </w:p>
        </w:tc>
        <w:tc>
          <w:tcPr>
            <w:tcW w:w="283" w:type="dxa"/>
          </w:tcPr>
          <w:p w14:paraId="044A376D" w14:textId="77777777" w:rsidR="00174285" w:rsidRDefault="00174285" w:rsidP="00E22277">
            <w:pPr>
              <w:tabs>
                <w:tab w:val="left" w:pos="1418"/>
              </w:tabs>
              <w:rPr>
                <w:color w:val="000000" w:themeColor="text1"/>
              </w:rPr>
            </w:pPr>
            <w:r>
              <w:rPr>
                <w:color w:val="000000" w:themeColor="text1"/>
              </w:rPr>
              <w:t>:</w:t>
            </w:r>
          </w:p>
        </w:tc>
        <w:tc>
          <w:tcPr>
            <w:tcW w:w="4395" w:type="dxa"/>
          </w:tcPr>
          <w:p w14:paraId="2E3CFF5B" w14:textId="116E4557" w:rsidR="00174285" w:rsidRDefault="00174285" w:rsidP="00E22277">
            <w:pPr>
              <w:tabs>
                <w:tab w:val="left" w:pos="1418"/>
              </w:tabs>
              <w:rPr>
                <w:color w:val="000000" w:themeColor="text1"/>
              </w:rPr>
            </w:pPr>
            <w:r>
              <w:rPr>
                <w:color w:val="000000" w:themeColor="text1"/>
              </w:rPr>
              <w:t>Fungsi kelola contact ini digunakan untuk dapat melakukan pengelolaan pada halaman contact. Seperti tambah, hapus, update contact.</w:t>
            </w:r>
          </w:p>
        </w:tc>
      </w:tr>
    </w:tbl>
    <w:p w14:paraId="7597B7AD"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2FBA9EAB"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86E6B58" w14:textId="77777777" w:rsidR="00174285" w:rsidRDefault="00174285" w:rsidP="00E22277">
            <w:pPr>
              <w:jc w:val="center"/>
            </w:pPr>
            <w:r>
              <w:t>No</w:t>
            </w:r>
          </w:p>
        </w:tc>
        <w:tc>
          <w:tcPr>
            <w:tcW w:w="2104" w:type="dxa"/>
          </w:tcPr>
          <w:p w14:paraId="1F1906C8"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1E25EB25"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2A61323F"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565D0C0" w14:textId="77777777" w:rsidR="00174285" w:rsidRDefault="00174285" w:rsidP="00E22277">
            <w:pPr>
              <w:jc w:val="center"/>
            </w:pPr>
            <w:r>
              <w:t>1</w:t>
            </w:r>
          </w:p>
        </w:tc>
        <w:tc>
          <w:tcPr>
            <w:tcW w:w="2104" w:type="dxa"/>
          </w:tcPr>
          <w:p w14:paraId="4E062C4B" w14:textId="3AF3B94B"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Tambah Contact</w:t>
            </w:r>
          </w:p>
        </w:tc>
        <w:tc>
          <w:tcPr>
            <w:tcW w:w="4190" w:type="dxa"/>
          </w:tcPr>
          <w:p w14:paraId="5DDE0B37" w14:textId="186037AF"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Fitur ini digunakan untuk menambah informasi pada halaman contact.</w:t>
            </w:r>
          </w:p>
        </w:tc>
      </w:tr>
      <w:tr w:rsidR="00174285" w14:paraId="36FD3711"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6DD158A0" w14:textId="08DEDFC0" w:rsidR="00174285" w:rsidRDefault="00174285" w:rsidP="00E22277">
            <w:pPr>
              <w:jc w:val="center"/>
            </w:pPr>
            <w:r>
              <w:t>2</w:t>
            </w:r>
          </w:p>
        </w:tc>
        <w:tc>
          <w:tcPr>
            <w:tcW w:w="2104" w:type="dxa"/>
          </w:tcPr>
          <w:p w14:paraId="1341E5BE" w14:textId="44DDDB64" w:rsidR="00174285" w:rsidRDefault="00174285"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Hapus Contact</w:t>
            </w:r>
          </w:p>
        </w:tc>
        <w:tc>
          <w:tcPr>
            <w:tcW w:w="4190" w:type="dxa"/>
          </w:tcPr>
          <w:p w14:paraId="621767FD" w14:textId="14DE4EA0" w:rsidR="00174285" w:rsidRDefault="00174285" w:rsidP="00E22277">
            <w:pPr>
              <w:cnfStyle w:val="000000000000" w:firstRow="0" w:lastRow="0" w:firstColumn="0" w:lastColumn="0" w:oddVBand="0" w:evenVBand="0" w:oddHBand="0" w:evenHBand="0" w:firstRowFirstColumn="0" w:firstRowLastColumn="0" w:lastRowFirstColumn="0" w:lastRowLastColumn="0"/>
            </w:pPr>
            <w:r>
              <w:t>Fitur ini digunakan untuk dapat menghapus informasi contact yang akan ditampilkan.</w:t>
            </w:r>
          </w:p>
        </w:tc>
      </w:tr>
      <w:tr w:rsidR="00174285" w14:paraId="7A941B67"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B365F11" w14:textId="0415AABD" w:rsidR="00174285" w:rsidRDefault="00174285" w:rsidP="00E22277">
            <w:pPr>
              <w:jc w:val="center"/>
            </w:pPr>
            <w:r>
              <w:t>3</w:t>
            </w:r>
          </w:p>
        </w:tc>
        <w:tc>
          <w:tcPr>
            <w:tcW w:w="2104" w:type="dxa"/>
          </w:tcPr>
          <w:p w14:paraId="5FE9EB7C" w14:textId="2CC1A3D4" w:rsidR="00174285" w:rsidRDefault="00174285"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Contact</w:t>
            </w:r>
          </w:p>
        </w:tc>
        <w:tc>
          <w:tcPr>
            <w:tcW w:w="4190" w:type="dxa"/>
          </w:tcPr>
          <w:p w14:paraId="2BFBEBDC" w14:textId="342C5D70" w:rsidR="00174285" w:rsidRDefault="00174285" w:rsidP="00E22277">
            <w:pPr>
              <w:cnfStyle w:val="000000100000" w:firstRow="0" w:lastRow="0" w:firstColumn="0" w:lastColumn="0" w:oddVBand="0" w:evenVBand="0" w:oddHBand="1" w:evenHBand="0" w:firstRowFirstColumn="0" w:firstRowLastColumn="0" w:lastRowFirstColumn="0" w:lastRowLastColumn="0"/>
            </w:pPr>
            <w:r>
              <w:t>Fitur ini digunakan untuk mengubah informasi contact, seperti link contact, nama contact, dll.</w:t>
            </w:r>
          </w:p>
        </w:tc>
      </w:tr>
      <w:tr w:rsidR="00174285" w14:paraId="220538A0" w14:textId="77777777" w:rsidTr="00174285">
        <w:tc>
          <w:tcPr>
            <w:cnfStyle w:val="001000000000" w:firstRow="0" w:lastRow="0" w:firstColumn="1" w:lastColumn="0" w:oddVBand="0" w:evenVBand="0" w:oddHBand="0" w:evenHBand="0" w:firstRowFirstColumn="0" w:firstRowLastColumn="0" w:lastRowFirstColumn="0" w:lastRowLastColumn="0"/>
            <w:tcW w:w="510" w:type="dxa"/>
          </w:tcPr>
          <w:p w14:paraId="1EEC3F5F" w14:textId="176AAF06" w:rsidR="00174285" w:rsidRPr="00174285" w:rsidRDefault="00174285" w:rsidP="00E22277">
            <w:pPr>
              <w:jc w:val="center"/>
              <w:rPr>
                <w:highlight w:val="yellow"/>
              </w:rPr>
            </w:pPr>
            <w:r w:rsidRPr="00174285">
              <w:t>4</w:t>
            </w:r>
          </w:p>
        </w:tc>
        <w:tc>
          <w:tcPr>
            <w:tcW w:w="2104" w:type="dxa"/>
            <w:shd w:val="clear" w:color="auto" w:fill="FFFF00"/>
          </w:tcPr>
          <w:p w14:paraId="6847EA37" w14:textId="7D17965F" w:rsidR="00174285" w:rsidRPr="00174285" w:rsidRDefault="00174285"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rsidRPr="00174285">
              <w:t>Lihat Contact</w:t>
            </w:r>
          </w:p>
        </w:tc>
        <w:tc>
          <w:tcPr>
            <w:tcW w:w="4190" w:type="dxa"/>
          </w:tcPr>
          <w:p w14:paraId="29F11D7E" w14:textId="04CF2679" w:rsidR="00174285" w:rsidRPr="00174285" w:rsidRDefault="00174285" w:rsidP="00E22277">
            <w:pPr>
              <w:cnfStyle w:val="000000000000" w:firstRow="0" w:lastRow="0" w:firstColumn="0" w:lastColumn="0" w:oddVBand="0" w:evenVBand="0" w:oddHBand="0" w:evenHBand="0" w:firstRowFirstColumn="0" w:firstRowLastColumn="0" w:lastRowFirstColumn="0" w:lastRowLastColumn="0"/>
            </w:pPr>
            <w:r w:rsidRPr="00174285">
              <w:t xml:space="preserve">Fitur ini digunakan untuk </w:t>
            </w:r>
            <w:r>
              <w:t>melihat informasi contact yang telah ditampilkan.</w:t>
            </w:r>
          </w:p>
        </w:tc>
      </w:tr>
    </w:tbl>
    <w:p w14:paraId="376EB2D9" w14:textId="77777777" w:rsidR="00174285" w:rsidRPr="00174285" w:rsidRDefault="00174285" w:rsidP="00174285">
      <w:pPr>
        <w:tabs>
          <w:tab w:val="left" w:pos="2694"/>
        </w:tabs>
        <w:ind w:left="1647"/>
        <w:rPr>
          <w:b/>
          <w:bCs/>
          <w:color w:val="000000" w:themeColor="text1"/>
        </w:rPr>
      </w:pPr>
    </w:p>
    <w:p w14:paraId="5A18DFBD" w14:textId="1A039EF1"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Message</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364FF08F" w14:textId="77777777" w:rsidTr="00E22277">
        <w:tc>
          <w:tcPr>
            <w:tcW w:w="1836" w:type="dxa"/>
          </w:tcPr>
          <w:p w14:paraId="20962103" w14:textId="77777777" w:rsidR="00174285" w:rsidRDefault="00174285" w:rsidP="00E22277">
            <w:pPr>
              <w:tabs>
                <w:tab w:val="left" w:pos="1418"/>
              </w:tabs>
              <w:rPr>
                <w:color w:val="000000" w:themeColor="text1"/>
              </w:rPr>
            </w:pPr>
            <w:r>
              <w:rPr>
                <w:color w:val="000000" w:themeColor="text1"/>
              </w:rPr>
              <w:t xml:space="preserve">Nama Fungsi    </w:t>
            </w:r>
          </w:p>
        </w:tc>
        <w:tc>
          <w:tcPr>
            <w:tcW w:w="283" w:type="dxa"/>
          </w:tcPr>
          <w:p w14:paraId="3A7D3420" w14:textId="77777777" w:rsidR="00174285" w:rsidRDefault="00174285" w:rsidP="00E22277">
            <w:pPr>
              <w:tabs>
                <w:tab w:val="left" w:pos="1418"/>
              </w:tabs>
              <w:rPr>
                <w:color w:val="000000" w:themeColor="text1"/>
              </w:rPr>
            </w:pPr>
            <w:r>
              <w:rPr>
                <w:color w:val="000000" w:themeColor="text1"/>
              </w:rPr>
              <w:t>:</w:t>
            </w:r>
          </w:p>
        </w:tc>
        <w:tc>
          <w:tcPr>
            <w:tcW w:w="4395" w:type="dxa"/>
          </w:tcPr>
          <w:p w14:paraId="704586C4" w14:textId="6C028044" w:rsidR="00174285" w:rsidRDefault="00174285" w:rsidP="00E22277">
            <w:pPr>
              <w:tabs>
                <w:tab w:val="left" w:pos="1418"/>
              </w:tabs>
              <w:rPr>
                <w:color w:val="000000" w:themeColor="text1"/>
              </w:rPr>
            </w:pPr>
            <w:r>
              <w:rPr>
                <w:color w:val="000000" w:themeColor="text1"/>
              </w:rPr>
              <w:t>Kelola Message</w:t>
            </w:r>
          </w:p>
        </w:tc>
      </w:tr>
      <w:tr w:rsidR="00174285" w14:paraId="5CC8D3F2" w14:textId="77777777" w:rsidTr="00E22277">
        <w:tc>
          <w:tcPr>
            <w:tcW w:w="1836" w:type="dxa"/>
          </w:tcPr>
          <w:p w14:paraId="33CC7265" w14:textId="77777777" w:rsidR="00174285" w:rsidRDefault="00174285" w:rsidP="00E22277">
            <w:pPr>
              <w:tabs>
                <w:tab w:val="left" w:pos="1418"/>
              </w:tabs>
              <w:rPr>
                <w:color w:val="000000" w:themeColor="text1"/>
              </w:rPr>
            </w:pPr>
            <w:r>
              <w:rPr>
                <w:color w:val="000000" w:themeColor="text1"/>
              </w:rPr>
              <w:t>Aktor</w:t>
            </w:r>
          </w:p>
        </w:tc>
        <w:tc>
          <w:tcPr>
            <w:tcW w:w="283" w:type="dxa"/>
          </w:tcPr>
          <w:p w14:paraId="454D5B5E" w14:textId="77777777" w:rsidR="00174285" w:rsidRDefault="00174285" w:rsidP="00E22277">
            <w:pPr>
              <w:tabs>
                <w:tab w:val="left" w:pos="1418"/>
              </w:tabs>
              <w:rPr>
                <w:color w:val="000000" w:themeColor="text1"/>
              </w:rPr>
            </w:pPr>
            <w:r>
              <w:rPr>
                <w:color w:val="000000" w:themeColor="text1"/>
              </w:rPr>
              <w:t>:</w:t>
            </w:r>
          </w:p>
        </w:tc>
        <w:tc>
          <w:tcPr>
            <w:tcW w:w="4395" w:type="dxa"/>
          </w:tcPr>
          <w:p w14:paraId="43B6F459" w14:textId="77777777" w:rsidR="00174285" w:rsidRDefault="00174285" w:rsidP="00E22277">
            <w:pPr>
              <w:tabs>
                <w:tab w:val="left" w:pos="1418"/>
              </w:tabs>
              <w:rPr>
                <w:color w:val="000000" w:themeColor="text1"/>
              </w:rPr>
            </w:pPr>
            <w:r>
              <w:rPr>
                <w:color w:val="000000" w:themeColor="text1"/>
              </w:rPr>
              <w:t xml:space="preserve">Admin </w:t>
            </w:r>
          </w:p>
        </w:tc>
      </w:tr>
      <w:tr w:rsidR="00174285" w14:paraId="5544B483" w14:textId="77777777" w:rsidTr="00E22277">
        <w:tc>
          <w:tcPr>
            <w:tcW w:w="1836" w:type="dxa"/>
          </w:tcPr>
          <w:p w14:paraId="1F77CE0C" w14:textId="77777777" w:rsidR="00174285" w:rsidRDefault="00174285" w:rsidP="00E22277">
            <w:pPr>
              <w:tabs>
                <w:tab w:val="left" w:pos="1418"/>
              </w:tabs>
              <w:rPr>
                <w:color w:val="000000" w:themeColor="text1"/>
              </w:rPr>
            </w:pPr>
            <w:r>
              <w:rPr>
                <w:color w:val="000000" w:themeColor="text1"/>
              </w:rPr>
              <w:t>Deskripsi Fungsi</w:t>
            </w:r>
          </w:p>
        </w:tc>
        <w:tc>
          <w:tcPr>
            <w:tcW w:w="283" w:type="dxa"/>
          </w:tcPr>
          <w:p w14:paraId="522861BF" w14:textId="77777777" w:rsidR="00174285" w:rsidRDefault="00174285" w:rsidP="00E22277">
            <w:pPr>
              <w:tabs>
                <w:tab w:val="left" w:pos="1418"/>
              </w:tabs>
              <w:rPr>
                <w:color w:val="000000" w:themeColor="text1"/>
              </w:rPr>
            </w:pPr>
            <w:r>
              <w:rPr>
                <w:color w:val="000000" w:themeColor="text1"/>
              </w:rPr>
              <w:t>:</w:t>
            </w:r>
          </w:p>
        </w:tc>
        <w:tc>
          <w:tcPr>
            <w:tcW w:w="4395" w:type="dxa"/>
          </w:tcPr>
          <w:p w14:paraId="723ACFD9" w14:textId="2B832EDD" w:rsidR="00174285" w:rsidRDefault="00174285" w:rsidP="00E22277">
            <w:pPr>
              <w:tabs>
                <w:tab w:val="left" w:pos="1418"/>
              </w:tabs>
              <w:rPr>
                <w:color w:val="000000" w:themeColor="text1"/>
              </w:rPr>
            </w:pPr>
            <w:r>
              <w:rPr>
                <w:color w:val="000000" w:themeColor="text1"/>
              </w:rPr>
              <w:t>Fungsi kelola Message ini digunakan untuk dapat melakukan pengelolaan message atau pesan yang masuk dalam website IDNF</w:t>
            </w:r>
            <w:r w:rsidR="00E33AC6">
              <w:rPr>
                <w:color w:val="000000" w:themeColor="text1"/>
              </w:rPr>
              <w:t>T, s</w:t>
            </w:r>
            <w:r>
              <w:rPr>
                <w:color w:val="000000" w:themeColor="text1"/>
              </w:rPr>
              <w:t>eperti lihat, hapus, dan update status pesan.</w:t>
            </w:r>
          </w:p>
        </w:tc>
      </w:tr>
    </w:tbl>
    <w:p w14:paraId="47CDE905"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5978A8BC"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1714014" w14:textId="77777777" w:rsidR="00174285" w:rsidRDefault="00174285" w:rsidP="00E22277">
            <w:pPr>
              <w:jc w:val="center"/>
            </w:pPr>
            <w:r>
              <w:t>No</w:t>
            </w:r>
          </w:p>
        </w:tc>
        <w:tc>
          <w:tcPr>
            <w:tcW w:w="2104" w:type="dxa"/>
          </w:tcPr>
          <w:p w14:paraId="30B4223F"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0992A2B5"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78B9FEB9"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4EE09DE" w14:textId="77777777" w:rsidR="00174285" w:rsidRDefault="00174285" w:rsidP="00E22277">
            <w:pPr>
              <w:jc w:val="center"/>
            </w:pPr>
            <w:r>
              <w:lastRenderedPageBreak/>
              <w:t>1</w:t>
            </w:r>
          </w:p>
        </w:tc>
        <w:tc>
          <w:tcPr>
            <w:tcW w:w="2104" w:type="dxa"/>
          </w:tcPr>
          <w:p w14:paraId="3AFD4DC2" w14:textId="1674C211"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 xml:space="preserve">Lihat </w:t>
            </w:r>
            <w:r w:rsidR="00E33AC6">
              <w:t>Message</w:t>
            </w:r>
          </w:p>
        </w:tc>
        <w:tc>
          <w:tcPr>
            <w:tcW w:w="4190" w:type="dxa"/>
          </w:tcPr>
          <w:p w14:paraId="229CE997" w14:textId="7808BBA6"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E33AC6">
              <w:t>seluruh message</w:t>
            </w:r>
            <w:r>
              <w:t xml:space="preserve"> yang telah </w:t>
            </w:r>
            <w:r w:rsidR="00E33AC6">
              <w:t>masuk dalam website IDNFT</w:t>
            </w:r>
          </w:p>
        </w:tc>
      </w:tr>
      <w:tr w:rsidR="00174285" w14:paraId="0A637672"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126DFA3E" w14:textId="77777777" w:rsidR="00174285" w:rsidRDefault="00174285" w:rsidP="00E22277">
            <w:pPr>
              <w:jc w:val="center"/>
            </w:pPr>
            <w:r>
              <w:t>1</w:t>
            </w:r>
          </w:p>
        </w:tc>
        <w:tc>
          <w:tcPr>
            <w:tcW w:w="2104" w:type="dxa"/>
          </w:tcPr>
          <w:p w14:paraId="2025D9E4" w14:textId="1F38DE4A" w:rsidR="00174285" w:rsidRDefault="00E33AC6"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Hapus Message</w:t>
            </w:r>
          </w:p>
        </w:tc>
        <w:tc>
          <w:tcPr>
            <w:tcW w:w="4190" w:type="dxa"/>
          </w:tcPr>
          <w:p w14:paraId="6724D099" w14:textId="5EE42A3C" w:rsidR="00174285" w:rsidRDefault="00174285" w:rsidP="00E22277">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E33AC6">
              <w:t>menghapus message yang ada.</w:t>
            </w:r>
          </w:p>
        </w:tc>
      </w:tr>
      <w:tr w:rsidR="00174285" w14:paraId="0F376CA3"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C3A65E" w14:textId="77777777" w:rsidR="00174285" w:rsidRDefault="00174285" w:rsidP="00E22277">
            <w:pPr>
              <w:jc w:val="center"/>
            </w:pPr>
            <w:r>
              <w:t>2</w:t>
            </w:r>
          </w:p>
        </w:tc>
        <w:tc>
          <w:tcPr>
            <w:tcW w:w="2104" w:type="dxa"/>
          </w:tcPr>
          <w:p w14:paraId="00D22B69" w14:textId="4BAF414B" w:rsidR="00174285" w:rsidRDefault="00E33AC6"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Update Status Message </w:t>
            </w:r>
          </w:p>
        </w:tc>
        <w:tc>
          <w:tcPr>
            <w:tcW w:w="4190" w:type="dxa"/>
          </w:tcPr>
          <w:p w14:paraId="19D804A8" w14:textId="3A4E840D" w:rsidR="00174285" w:rsidRDefault="00174285" w:rsidP="00E22277">
            <w:pPr>
              <w:cnfStyle w:val="000000100000" w:firstRow="0" w:lastRow="0" w:firstColumn="0" w:lastColumn="0" w:oddVBand="0" w:evenVBand="0" w:oddHBand="1" w:evenHBand="0" w:firstRowFirstColumn="0" w:firstRowLastColumn="0" w:lastRowFirstColumn="0" w:lastRowLastColumn="0"/>
            </w:pPr>
            <w:r>
              <w:t xml:space="preserve">Fitur ini digunakan untuk </w:t>
            </w:r>
            <w:r w:rsidR="00E33AC6">
              <w:t>melakukan update status message jika telah dibalas oleh admin.</w:t>
            </w:r>
          </w:p>
        </w:tc>
      </w:tr>
    </w:tbl>
    <w:p w14:paraId="17F532C2" w14:textId="77777777" w:rsidR="00174285" w:rsidRPr="00174285" w:rsidRDefault="00174285" w:rsidP="00174285">
      <w:pPr>
        <w:tabs>
          <w:tab w:val="left" w:pos="2694"/>
        </w:tabs>
        <w:ind w:left="1647"/>
        <w:rPr>
          <w:b/>
          <w:bCs/>
          <w:color w:val="000000" w:themeColor="text1"/>
        </w:rPr>
      </w:pPr>
    </w:p>
    <w:p w14:paraId="4AE8099B" w14:textId="11FE1FD6"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r w:rsidRPr="00E4360F">
        <w:rPr>
          <w:b/>
          <w:bCs/>
          <w:color w:val="000000" w:themeColor="text1"/>
          <w:shd w:val="clear" w:color="auto" w:fill="FFFF00"/>
        </w:rPr>
        <w:t>Kelola Halaman Deera NF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3A24E09D" w14:textId="77777777" w:rsidTr="00E22277">
        <w:tc>
          <w:tcPr>
            <w:tcW w:w="1836" w:type="dxa"/>
          </w:tcPr>
          <w:p w14:paraId="58F6EE5A" w14:textId="77777777" w:rsidR="00E4360F" w:rsidRDefault="00E4360F" w:rsidP="00E22277">
            <w:pPr>
              <w:tabs>
                <w:tab w:val="left" w:pos="1418"/>
              </w:tabs>
              <w:rPr>
                <w:color w:val="000000" w:themeColor="text1"/>
              </w:rPr>
            </w:pPr>
            <w:r>
              <w:rPr>
                <w:color w:val="000000" w:themeColor="text1"/>
              </w:rPr>
              <w:t xml:space="preserve">Nama Fungsi    </w:t>
            </w:r>
          </w:p>
        </w:tc>
        <w:tc>
          <w:tcPr>
            <w:tcW w:w="283" w:type="dxa"/>
          </w:tcPr>
          <w:p w14:paraId="1422EB42" w14:textId="77777777" w:rsidR="00E4360F" w:rsidRDefault="00E4360F" w:rsidP="00E22277">
            <w:pPr>
              <w:tabs>
                <w:tab w:val="left" w:pos="1418"/>
              </w:tabs>
              <w:rPr>
                <w:color w:val="000000" w:themeColor="text1"/>
              </w:rPr>
            </w:pPr>
            <w:r>
              <w:rPr>
                <w:color w:val="000000" w:themeColor="text1"/>
              </w:rPr>
              <w:t>:</w:t>
            </w:r>
          </w:p>
        </w:tc>
        <w:tc>
          <w:tcPr>
            <w:tcW w:w="4395" w:type="dxa"/>
          </w:tcPr>
          <w:p w14:paraId="1AA8006C" w14:textId="479A8725" w:rsidR="00E4360F" w:rsidRDefault="00E4360F" w:rsidP="00E22277">
            <w:pPr>
              <w:tabs>
                <w:tab w:val="left" w:pos="1418"/>
              </w:tabs>
              <w:rPr>
                <w:color w:val="000000" w:themeColor="text1"/>
              </w:rPr>
            </w:pPr>
            <w:r>
              <w:rPr>
                <w:color w:val="000000" w:themeColor="text1"/>
              </w:rPr>
              <w:t>Kelola Halaman Deera NFT</w:t>
            </w:r>
          </w:p>
        </w:tc>
      </w:tr>
      <w:tr w:rsidR="00E4360F" w14:paraId="77D110F3" w14:textId="77777777" w:rsidTr="00E22277">
        <w:tc>
          <w:tcPr>
            <w:tcW w:w="1836" w:type="dxa"/>
          </w:tcPr>
          <w:p w14:paraId="33C9B569" w14:textId="77777777" w:rsidR="00E4360F" w:rsidRDefault="00E4360F" w:rsidP="00E22277">
            <w:pPr>
              <w:tabs>
                <w:tab w:val="left" w:pos="1418"/>
              </w:tabs>
              <w:rPr>
                <w:color w:val="000000" w:themeColor="text1"/>
              </w:rPr>
            </w:pPr>
            <w:r>
              <w:rPr>
                <w:color w:val="000000" w:themeColor="text1"/>
              </w:rPr>
              <w:t>Aktor</w:t>
            </w:r>
          </w:p>
        </w:tc>
        <w:tc>
          <w:tcPr>
            <w:tcW w:w="283" w:type="dxa"/>
          </w:tcPr>
          <w:p w14:paraId="5C4156D5" w14:textId="77777777" w:rsidR="00E4360F" w:rsidRDefault="00E4360F" w:rsidP="00E22277">
            <w:pPr>
              <w:tabs>
                <w:tab w:val="left" w:pos="1418"/>
              </w:tabs>
              <w:rPr>
                <w:color w:val="000000" w:themeColor="text1"/>
              </w:rPr>
            </w:pPr>
            <w:r>
              <w:rPr>
                <w:color w:val="000000" w:themeColor="text1"/>
              </w:rPr>
              <w:t>:</w:t>
            </w:r>
          </w:p>
        </w:tc>
        <w:tc>
          <w:tcPr>
            <w:tcW w:w="4395" w:type="dxa"/>
          </w:tcPr>
          <w:p w14:paraId="51AD137A" w14:textId="77777777" w:rsidR="00E4360F" w:rsidRDefault="00E4360F" w:rsidP="00E22277">
            <w:pPr>
              <w:tabs>
                <w:tab w:val="left" w:pos="1418"/>
              </w:tabs>
              <w:rPr>
                <w:color w:val="000000" w:themeColor="text1"/>
              </w:rPr>
            </w:pPr>
            <w:r>
              <w:rPr>
                <w:color w:val="000000" w:themeColor="text1"/>
              </w:rPr>
              <w:t xml:space="preserve">Admin </w:t>
            </w:r>
          </w:p>
        </w:tc>
      </w:tr>
      <w:tr w:rsidR="00E4360F" w14:paraId="2C309A54" w14:textId="77777777" w:rsidTr="00E22277">
        <w:tc>
          <w:tcPr>
            <w:tcW w:w="1836" w:type="dxa"/>
          </w:tcPr>
          <w:p w14:paraId="2A842E1E" w14:textId="77777777" w:rsidR="00E4360F" w:rsidRDefault="00E4360F" w:rsidP="00E22277">
            <w:pPr>
              <w:tabs>
                <w:tab w:val="left" w:pos="1418"/>
              </w:tabs>
              <w:rPr>
                <w:color w:val="000000" w:themeColor="text1"/>
              </w:rPr>
            </w:pPr>
            <w:r>
              <w:rPr>
                <w:color w:val="000000" w:themeColor="text1"/>
              </w:rPr>
              <w:t>Deskripsi Fungsi</w:t>
            </w:r>
          </w:p>
        </w:tc>
        <w:tc>
          <w:tcPr>
            <w:tcW w:w="283" w:type="dxa"/>
          </w:tcPr>
          <w:p w14:paraId="2BEA07D8" w14:textId="77777777" w:rsidR="00E4360F" w:rsidRDefault="00E4360F" w:rsidP="00E22277">
            <w:pPr>
              <w:tabs>
                <w:tab w:val="left" w:pos="1418"/>
              </w:tabs>
              <w:rPr>
                <w:color w:val="000000" w:themeColor="text1"/>
              </w:rPr>
            </w:pPr>
            <w:r>
              <w:rPr>
                <w:color w:val="000000" w:themeColor="text1"/>
              </w:rPr>
              <w:t>:</w:t>
            </w:r>
          </w:p>
        </w:tc>
        <w:tc>
          <w:tcPr>
            <w:tcW w:w="4395" w:type="dxa"/>
          </w:tcPr>
          <w:p w14:paraId="4C3BC63B" w14:textId="629E7714" w:rsidR="00E4360F" w:rsidRDefault="00E4360F" w:rsidP="00E22277">
            <w:pPr>
              <w:tabs>
                <w:tab w:val="left" w:pos="1418"/>
              </w:tabs>
              <w:rPr>
                <w:color w:val="000000" w:themeColor="text1"/>
              </w:rPr>
            </w:pPr>
            <w:r>
              <w:rPr>
                <w:color w:val="000000" w:themeColor="text1"/>
              </w:rPr>
              <w:t xml:space="preserve">Fungsi kelola halaman Deera NFT ini digunakan untuk dapat melakukan pengelolaan isi </w:t>
            </w:r>
            <w:r w:rsidRPr="00E4360F">
              <w:rPr>
                <w:color w:val="000000" w:themeColor="text1"/>
                <w:shd w:val="clear" w:color="auto" w:fill="FFFF00"/>
              </w:rPr>
              <w:t>konten dari halaman Deera NFT, seperti………</w:t>
            </w:r>
          </w:p>
        </w:tc>
      </w:tr>
    </w:tbl>
    <w:p w14:paraId="5F9D5AA3"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588D90FC"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2AAFC0D" w14:textId="77777777" w:rsidR="00E4360F" w:rsidRDefault="00E4360F" w:rsidP="00E22277">
            <w:pPr>
              <w:jc w:val="center"/>
            </w:pPr>
            <w:r>
              <w:t>No</w:t>
            </w:r>
          </w:p>
        </w:tc>
        <w:tc>
          <w:tcPr>
            <w:tcW w:w="2104" w:type="dxa"/>
          </w:tcPr>
          <w:p w14:paraId="64945A95"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A63FA7F"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E4360F" w14:paraId="4444F28E"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9FFEBE3" w14:textId="77777777" w:rsidR="00E4360F" w:rsidRDefault="00E4360F" w:rsidP="00E22277">
            <w:pPr>
              <w:jc w:val="center"/>
            </w:pPr>
            <w:r>
              <w:t>1</w:t>
            </w:r>
          </w:p>
        </w:tc>
        <w:tc>
          <w:tcPr>
            <w:tcW w:w="2104" w:type="dxa"/>
          </w:tcPr>
          <w:p w14:paraId="7A094338" w14:textId="5903AC7F" w:rsidR="00E4360F" w:rsidRDefault="00E4360F" w:rsidP="00E22277">
            <w:pPr>
              <w:jc w:val="left"/>
              <w:cnfStyle w:val="000000100000" w:firstRow="0" w:lastRow="0" w:firstColumn="0" w:lastColumn="0" w:oddVBand="0" w:evenVBand="0" w:oddHBand="1" w:evenHBand="0" w:firstRowFirstColumn="0" w:firstRowLastColumn="0" w:lastRowFirstColumn="0" w:lastRowLastColumn="0"/>
            </w:pPr>
            <w:r>
              <w:t>Lihat Konten Halaman Deera NFT</w:t>
            </w:r>
          </w:p>
        </w:tc>
        <w:tc>
          <w:tcPr>
            <w:tcW w:w="4190" w:type="dxa"/>
          </w:tcPr>
          <w:p w14:paraId="5064C0CA" w14:textId="3F35CBDD" w:rsidR="00E4360F" w:rsidRDefault="00E4360F" w:rsidP="00E22277">
            <w:pPr>
              <w:jc w:val="left"/>
              <w:cnfStyle w:val="000000100000" w:firstRow="0" w:lastRow="0" w:firstColumn="0" w:lastColumn="0" w:oddVBand="0" w:evenVBand="0" w:oddHBand="1" w:evenHBand="0" w:firstRowFirstColumn="0" w:firstRowLastColumn="0" w:lastRowFirstColumn="0" w:lastRowLastColumn="0"/>
            </w:pPr>
            <w:r>
              <w:t>Fitur ini digunakan untuk melihat isi konten yang sudah ada pada halaman Deera NFT</w:t>
            </w:r>
          </w:p>
        </w:tc>
      </w:tr>
      <w:tr w:rsidR="00E4360F" w14:paraId="0C702751"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DD9E6B6" w14:textId="77777777" w:rsidR="00E4360F" w:rsidRDefault="00E4360F" w:rsidP="00E22277">
            <w:pPr>
              <w:jc w:val="center"/>
            </w:pPr>
            <w:r>
              <w:t>2</w:t>
            </w:r>
          </w:p>
        </w:tc>
        <w:tc>
          <w:tcPr>
            <w:tcW w:w="2104" w:type="dxa"/>
          </w:tcPr>
          <w:p w14:paraId="3B74AC88" w14:textId="082B6FE9" w:rsidR="00E4360F" w:rsidRDefault="00E4360F"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Konten </w:t>
            </w:r>
          </w:p>
        </w:tc>
        <w:tc>
          <w:tcPr>
            <w:tcW w:w="4190" w:type="dxa"/>
          </w:tcPr>
          <w:p w14:paraId="060BC423" w14:textId="4C3DFD91" w:rsidR="00E4360F" w:rsidRDefault="00E4360F" w:rsidP="00E22277">
            <w:pPr>
              <w:cnfStyle w:val="000000000000" w:firstRow="0" w:lastRow="0" w:firstColumn="0" w:lastColumn="0" w:oddVBand="0" w:evenVBand="0" w:oddHBand="0" w:evenHBand="0" w:firstRowFirstColumn="0" w:firstRowLastColumn="0" w:lastRowFirstColumn="0" w:lastRowLastColumn="0"/>
            </w:pPr>
            <w:r>
              <w:t>Fitur ini digunakan untuk menghapus isi konten yang ada pada halaman Deera NFT.</w:t>
            </w:r>
          </w:p>
        </w:tc>
      </w:tr>
      <w:tr w:rsidR="00E4360F" w14:paraId="414DD23D"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5A11588" w14:textId="77777777" w:rsidR="00E4360F" w:rsidRDefault="00E4360F" w:rsidP="00E22277">
            <w:pPr>
              <w:jc w:val="center"/>
            </w:pPr>
            <w:r>
              <w:t>3</w:t>
            </w:r>
          </w:p>
        </w:tc>
        <w:tc>
          <w:tcPr>
            <w:tcW w:w="2104" w:type="dxa"/>
          </w:tcPr>
          <w:p w14:paraId="4FC3EAB5" w14:textId="55F09129" w:rsidR="00E4360F" w:rsidRDefault="00E4360F"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Konten</w:t>
            </w:r>
          </w:p>
        </w:tc>
        <w:tc>
          <w:tcPr>
            <w:tcW w:w="4190" w:type="dxa"/>
          </w:tcPr>
          <w:p w14:paraId="2A0FF59A" w14:textId="3905B729" w:rsidR="00E4360F" w:rsidRDefault="00E4360F" w:rsidP="00E22277">
            <w:pPr>
              <w:cnfStyle w:val="000000100000" w:firstRow="0" w:lastRow="0" w:firstColumn="0" w:lastColumn="0" w:oddVBand="0" w:evenVBand="0" w:oddHBand="1" w:evenHBand="0" w:firstRowFirstColumn="0" w:firstRowLastColumn="0" w:lastRowFirstColumn="0" w:lastRowLastColumn="0"/>
            </w:pPr>
            <w:r>
              <w:t>Fitur ini digunakan untuk mengubah informasi mengenai isi konten dalam halaman Deera NFT seperti teks, gambar, dll.</w:t>
            </w:r>
          </w:p>
        </w:tc>
      </w:tr>
    </w:tbl>
    <w:p w14:paraId="5D180D89" w14:textId="77777777" w:rsidR="00E4360F" w:rsidRPr="00E4360F" w:rsidRDefault="00E4360F" w:rsidP="00E4360F">
      <w:pPr>
        <w:tabs>
          <w:tab w:val="left" w:pos="2694"/>
        </w:tabs>
        <w:ind w:left="1647"/>
        <w:rPr>
          <w:b/>
          <w:bCs/>
          <w:color w:val="000000" w:themeColor="text1"/>
        </w:rPr>
      </w:pPr>
    </w:p>
    <w:p w14:paraId="314D9CA4" w14:textId="0E25E6DF" w:rsidR="00E4360F"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Shop &amp; Merch</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5A7F7CE1" w14:textId="77777777" w:rsidTr="00E22277">
        <w:tc>
          <w:tcPr>
            <w:tcW w:w="1836" w:type="dxa"/>
          </w:tcPr>
          <w:p w14:paraId="5B2DF35C" w14:textId="77777777" w:rsidR="00E4360F" w:rsidRDefault="00E4360F" w:rsidP="00E22277">
            <w:pPr>
              <w:tabs>
                <w:tab w:val="left" w:pos="1418"/>
              </w:tabs>
              <w:rPr>
                <w:color w:val="000000" w:themeColor="text1"/>
              </w:rPr>
            </w:pPr>
            <w:r>
              <w:rPr>
                <w:color w:val="000000" w:themeColor="text1"/>
              </w:rPr>
              <w:lastRenderedPageBreak/>
              <w:t xml:space="preserve">Nama Fungsi    </w:t>
            </w:r>
          </w:p>
        </w:tc>
        <w:tc>
          <w:tcPr>
            <w:tcW w:w="283" w:type="dxa"/>
          </w:tcPr>
          <w:p w14:paraId="0CDDFFEB" w14:textId="77777777" w:rsidR="00E4360F" w:rsidRDefault="00E4360F" w:rsidP="00E22277">
            <w:pPr>
              <w:tabs>
                <w:tab w:val="left" w:pos="1418"/>
              </w:tabs>
              <w:rPr>
                <w:color w:val="000000" w:themeColor="text1"/>
              </w:rPr>
            </w:pPr>
            <w:r>
              <w:rPr>
                <w:color w:val="000000" w:themeColor="text1"/>
              </w:rPr>
              <w:t>:</w:t>
            </w:r>
          </w:p>
        </w:tc>
        <w:tc>
          <w:tcPr>
            <w:tcW w:w="4395" w:type="dxa"/>
          </w:tcPr>
          <w:p w14:paraId="3BAF98A3" w14:textId="24AB9C5F" w:rsidR="00E4360F" w:rsidRDefault="00E4360F" w:rsidP="00E22277">
            <w:pPr>
              <w:tabs>
                <w:tab w:val="left" w:pos="1418"/>
              </w:tabs>
              <w:rPr>
                <w:color w:val="000000" w:themeColor="text1"/>
              </w:rPr>
            </w:pPr>
            <w:r>
              <w:rPr>
                <w:color w:val="000000" w:themeColor="text1"/>
              </w:rPr>
              <w:t>Kelola Shop &amp; Merc</w:t>
            </w:r>
            <w:r w:rsidR="00480A7C">
              <w:rPr>
                <w:color w:val="000000" w:themeColor="text1"/>
              </w:rPr>
              <w:t>h</w:t>
            </w:r>
          </w:p>
        </w:tc>
      </w:tr>
      <w:tr w:rsidR="00E4360F" w14:paraId="4711456D" w14:textId="77777777" w:rsidTr="00E22277">
        <w:tc>
          <w:tcPr>
            <w:tcW w:w="1836" w:type="dxa"/>
          </w:tcPr>
          <w:p w14:paraId="67E6B182" w14:textId="77777777" w:rsidR="00E4360F" w:rsidRDefault="00E4360F" w:rsidP="00E22277">
            <w:pPr>
              <w:tabs>
                <w:tab w:val="left" w:pos="1418"/>
              </w:tabs>
              <w:rPr>
                <w:color w:val="000000" w:themeColor="text1"/>
              </w:rPr>
            </w:pPr>
            <w:r>
              <w:rPr>
                <w:color w:val="000000" w:themeColor="text1"/>
              </w:rPr>
              <w:t>Aktor</w:t>
            </w:r>
          </w:p>
        </w:tc>
        <w:tc>
          <w:tcPr>
            <w:tcW w:w="283" w:type="dxa"/>
          </w:tcPr>
          <w:p w14:paraId="1834A60A" w14:textId="77777777" w:rsidR="00E4360F" w:rsidRDefault="00E4360F" w:rsidP="00E22277">
            <w:pPr>
              <w:tabs>
                <w:tab w:val="left" w:pos="1418"/>
              </w:tabs>
              <w:rPr>
                <w:color w:val="000000" w:themeColor="text1"/>
              </w:rPr>
            </w:pPr>
            <w:r>
              <w:rPr>
                <w:color w:val="000000" w:themeColor="text1"/>
              </w:rPr>
              <w:t>:</w:t>
            </w:r>
          </w:p>
        </w:tc>
        <w:tc>
          <w:tcPr>
            <w:tcW w:w="4395" w:type="dxa"/>
          </w:tcPr>
          <w:p w14:paraId="36D290FF" w14:textId="77777777" w:rsidR="00E4360F" w:rsidRDefault="00E4360F" w:rsidP="00E22277">
            <w:pPr>
              <w:tabs>
                <w:tab w:val="left" w:pos="1418"/>
              </w:tabs>
              <w:rPr>
                <w:color w:val="000000" w:themeColor="text1"/>
              </w:rPr>
            </w:pPr>
            <w:r>
              <w:rPr>
                <w:color w:val="000000" w:themeColor="text1"/>
              </w:rPr>
              <w:t xml:space="preserve">Admin </w:t>
            </w:r>
          </w:p>
        </w:tc>
      </w:tr>
      <w:tr w:rsidR="00E4360F" w14:paraId="06C57419" w14:textId="77777777" w:rsidTr="00E22277">
        <w:tc>
          <w:tcPr>
            <w:tcW w:w="1836" w:type="dxa"/>
          </w:tcPr>
          <w:p w14:paraId="7CA148AD" w14:textId="77777777" w:rsidR="00E4360F" w:rsidRDefault="00E4360F" w:rsidP="00E22277">
            <w:pPr>
              <w:tabs>
                <w:tab w:val="left" w:pos="1418"/>
              </w:tabs>
              <w:rPr>
                <w:color w:val="000000" w:themeColor="text1"/>
              </w:rPr>
            </w:pPr>
            <w:r>
              <w:rPr>
                <w:color w:val="000000" w:themeColor="text1"/>
              </w:rPr>
              <w:t>Deskripsi Fungsi</w:t>
            </w:r>
          </w:p>
        </w:tc>
        <w:tc>
          <w:tcPr>
            <w:tcW w:w="283" w:type="dxa"/>
          </w:tcPr>
          <w:p w14:paraId="526E0C22" w14:textId="77777777" w:rsidR="00E4360F" w:rsidRDefault="00E4360F" w:rsidP="00E22277">
            <w:pPr>
              <w:tabs>
                <w:tab w:val="left" w:pos="1418"/>
              </w:tabs>
              <w:rPr>
                <w:color w:val="000000" w:themeColor="text1"/>
              </w:rPr>
            </w:pPr>
            <w:r>
              <w:rPr>
                <w:color w:val="000000" w:themeColor="text1"/>
              </w:rPr>
              <w:t>:</w:t>
            </w:r>
          </w:p>
        </w:tc>
        <w:tc>
          <w:tcPr>
            <w:tcW w:w="4395" w:type="dxa"/>
          </w:tcPr>
          <w:p w14:paraId="62D454C8" w14:textId="11C42F0B" w:rsidR="00E4360F" w:rsidRDefault="00E4360F" w:rsidP="00E22277">
            <w:pPr>
              <w:tabs>
                <w:tab w:val="left" w:pos="1418"/>
              </w:tabs>
              <w:rPr>
                <w:color w:val="000000" w:themeColor="text1"/>
              </w:rPr>
            </w:pPr>
            <w:r>
              <w:rPr>
                <w:color w:val="000000" w:themeColor="text1"/>
              </w:rPr>
              <w:t>Fungsi kelola Shop &amp; Merch ini digunakan untuk dapat melakukan pengelolaan isi konten dari halaman shop &amp; merch, seperti</w:t>
            </w:r>
            <w:r w:rsidR="00480A7C">
              <w:rPr>
                <w:color w:val="000000" w:themeColor="text1"/>
              </w:rPr>
              <w:t xml:space="preserve"> lihat produk,</w:t>
            </w:r>
            <w:r>
              <w:rPr>
                <w:color w:val="000000" w:themeColor="text1"/>
              </w:rPr>
              <w:t xml:space="preserve"> tambah </w:t>
            </w:r>
            <w:r w:rsidR="00480A7C">
              <w:rPr>
                <w:color w:val="000000" w:themeColor="text1"/>
              </w:rPr>
              <w:t>produk, hapus produk, update produk.</w:t>
            </w:r>
          </w:p>
        </w:tc>
      </w:tr>
    </w:tbl>
    <w:p w14:paraId="600384B9"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4CAD9FB3"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2079C68" w14:textId="77777777" w:rsidR="00E4360F" w:rsidRDefault="00E4360F" w:rsidP="00E22277">
            <w:pPr>
              <w:jc w:val="center"/>
            </w:pPr>
            <w:r>
              <w:t>No</w:t>
            </w:r>
          </w:p>
        </w:tc>
        <w:tc>
          <w:tcPr>
            <w:tcW w:w="2104" w:type="dxa"/>
          </w:tcPr>
          <w:p w14:paraId="7907E42C"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3EC95423"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480A7C" w14:paraId="75BC5000"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444F181" w14:textId="5456124D" w:rsidR="00480A7C" w:rsidRDefault="00480A7C" w:rsidP="00E22277">
            <w:pPr>
              <w:jc w:val="center"/>
            </w:pPr>
            <w:r>
              <w:t>1</w:t>
            </w:r>
          </w:p>
        </w:tc>
        <w:tc>
          <w:tcPr>
            <w:tcW w:w="2104" w:type="dxa"/>
          </w:tcPr>
          <w:p w14:paraId="23F1C61F" w14:textId="4FFDDF9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Lihat Produk</w:t>
            </w:r>
          </w:p>
        </w:tc>
        <w:tc>
          <w:tcPr>
            <w:tcW w:w="4190" w:type="dxa"/>
          </w:tcPr>
          <w:p w14:paraId="0D4A4817" w14:textId="5F205A6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Fitur ini digunakan untuk melihat seluruh produk yang telah ditampilkan</w:t>
            </w:r>
          </w:p>
        </w:tc>
      </w:tr>
      <w:tr w:rsidR="00E4360F" w14:paraId="53319620"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BD47FD4" w14:textId="77777777" w:rsidR="00E4360F" w:rsidRDefault="00E4360F" w:rsidP="00E22277">
            <w:pPr>
              <w:jc w:val="center"/>
            </w:pPr>
            <w:r>
              <w:t>1</w:t>
            </w:r>
          </w:p>
        </w:tc>
        <w:tc>
          <w:tcPr>
            <w:tcW w:w="2104" w:type="dxa"/>
          </w:tcPr>
          <w:p w14:paraId="6238ADC6" w14:textId="744A7ABB" w:rsidR="00E4360F" w:rsidRDefault="00480A7C" w:rsidP="00E22277">
            <w:pPr>
              <w:jc w:val="left"/>
              <w:cnfStyle w:val="000000000000" w:firstRow="0" w:lastRow="0" w:firstColumn="0" w:lastColumn="0" w:oddVBand="0" w:evenVBand="0" w:oddHBand="0" w:evenHBand="0" w:firstRowFirstColumn="0" w:firstRowLastColumn="0" w:lastRowFirstColumn="0" w:lastRowLastColumn="0"/>
            </w:pPr>
            <w:r>
              <w:t>Tambah Produk</w:t>
            </w:r>
          </w:p>
        </w:tc>
        <w:tc>
          <w:tcPr>
            <w:tcW w:w="4190" w:type="dxa"/>
          </w:tcPr>
          <w:p w14:paraId="336F62E4" w14:textId="5F1158BF" w:rsidR="00E4360F" w:rsidRDefault="00E4360F" w:rsidP="00E22277">
            <w:pPr>
              <w:jc w:val="left"/>
              <w:cnfStyle w:val="000000000000" w:firstRow="0" w:lastRow="0" w:firstColumn="0" w:lastColumn="0" w:oddVBand="0" w:evenVBand="0" w:oddHBand="0" w:evenHBand="0" w:firstRowFirstColumn="0" w:firstRowLastColumn="0" w:lastRowFirstColumn="0" w:lastRowLastColumn="0"/>
            </w:pPr>
            <w:r>
              <w:t xml:space="preserve">Fitur ini digunakan untuk </w:t>
            </w:r>
            <w:r w:rsidR="00480A7C">
              <w:t>dapat menambahkan</w:t>
            </w:r>
            <w:r w:rsidR="000A3EC8">
              <w:t xml:space="preserve"> data produk pada halaman Shop &amp; Merch</w:t>
            </w:r>
          </w:p>
        </w:tc>
      </w:tr>
      <w:tr w:rsidR="00E4360F" w14:paraId="41EDBD3D"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059268A" w14:textId="77777777" w:rsidR="00E4360F" w:rsidRDefault="00E4360F" w:rsidP="00E22277">
            <w:pPr>
              <w:jc w:val="center"/>
            </w:pPr>
            <w:r>
              <w:t>1</w:t>
            </w:r>
          </w:p>
        </w:tc>
        <w:tc>
          <w:tcPr>
            <w:tcW w:w="2104" w:type="dxa"/>
          </w:tcPr>
          <w:p w14:paraId="67283899" w14:textId="6A3E6312" w:rsidR="00E4360F" w:rsidRDefault="00480A7C"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Produk</w:t>
            </w:r>
          </w:p>
        </w:tc>
        <w:tc>
          <w:tcPr>
            <w:tcW w:w="4190" w:type="dxa"/>
          </w:tcPr>
          <w:p w14:paraId="0D1035D4" w14:textId="4FDCF4CB" w:rsidR="00E4360F" w:rsidRDefault="00E4360F" w:rsidP="00E22277">
            <w:pPr>
              <w:cnfStyle w:val="000000100000" w:firstRow="0" w:lastRow="0" w:firstColumn="0" w:lastColumn="0" w:oddVBand="0" w:evenVBand="0" w:oddHBand="1" w:evenHBand="0" w:firstRowFirstColumn="0" w:firstRowLastColumn="0" w:lastRowFirstColumn="0" w:lastRowLastColumn="0"/>
            </w:pPr>
            <w:r>
              <w:t xml:space="preserve">Fitur ini digunakan untuk dapat </w:t>
            </w:r>
            <w:r w:rsidR="000A3EC8">
              <w:t>menghapus data produk pada halaman Shop &amp; Merch</w:t>
            </w:r>
          </w:p>
        </w:tc>
      </w:tr>
      <w:tr w:rsidR="00E4360F" w14:paraId="23348105"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5881A1FA" w14:textId="77777777" w:rsidR="00E4360F" w:rsidRDefault="00E4360F" w:rsidP="00E22277">
            <w:pPr>
              <w:jc w:val="center"/>
            </w:pPr>
            <w:r>
              <w:t>2</w:t>
            </w:r>
          </w:p>
        </w:tc>
        <w:tc>
          <w:tcPr>
            <w:tcW w:w="2104" w:type="dxa"/>
          </w:tcPr>
          <w:p w14:paraId="002FE557" w14:textId="4F123178" w:rsidR="00E4360F" w:rsidRDefault="00480A7C"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Produk</w:t>
            </w:r>
          </w:p>
        </w:tc>
        <w:tc>
          <w:tcPr>
            <w:tcW w:w="4190" w:type="dxa"/>
          </w:tcPr>
          <w:p w14:paraId="487DF533" w14:textId="4E23E1CF" w:rsidR="00E4360F" w:rsidRDefault="00E4360F" w:rsidP="00E22277">
            <w:pPr>
              <w:cnfStyle w:val="000000000000" w:firstRow="0" w:lastRow="0" w:firstColumn="0" w:lastColumn="0" w:oddVBand="0" w:evenVBand="0" w:oddHBand="0" w:evenHBand="0" w:firstRowFirstColumn="0" w:firstRowLastColumn="0" w:lastRowFirstColumn="0" w:lastRowLastColumn="0"/>
            </w:pPr>
            <w:r>
              <w:t>Fitur ini digunakan untuk m</w:t>
            </w:r>
            <w:r w:rsidR="000A3EC8">
              <w:t>elakukan update data produk pada halaman Shop &amp; Merch.</w:t>
            </w:r>
          </w:p>
        </w:tc>
      </w:tr>
    </w:tbl>
    <w:p w14:paraId="5F16C403" w14:textId="77777777" w:rsidR="00E4360F" w:rsidRPr="00E4360F" w:rsidRDefault="00E4360F" w:rsidP="00E4360F">
      <w:pPr>
        <w:tabs>
          <w:tab w:val="left" w:pos="2694"/>
        </w:tabs>
        <w:ind w:left="1647"/>
        <w:rPr>
          <w:b/>
          <w:bCs/>
          <w:color w:val="000000" w:themeColor="text1"/>
        </w:rPr>
      </w:pPr>
    </w:p>
    <w:p w14:paraId="175950C9" w14:textId="519AA567"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Portofolio</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857E888" w14:textId="77777777" w:rsidTr="00E22277">
        <w:tc>
          <w:tcPr>
            <w:tcW w:w="1836" w:type="dxa"/>
          </w:tcPr>
          <w:p w14:paraId="3E659344" w14:textId="77777777" w:rsidR="000A3EC8" w:rsidRDefault="000A3EC8" w:rsidP="00E22277">
            <w:pPr>
              <w:tabs>
                <w:tab w:val="left" w:pos="1418"/>
              </w:tabs>
              <w:rPr>
                <w:color w:val="000000" w:themeColor="text1"/>
              </w:rPr>
            </w:pPr>
            <w:r>
              <w:rPr>
                <w:color w:val="000000" w:themeColor="text1"/>
              </w:rPr>
              <w:t xml:space="preserve">Nama Fungsi    </w:t>
            </w:r>
          </w:p>
        </w:tc>
        <w:tc>
          <w:tcPr>
            <w:tcW w:w="283" w:type="dxa"/>
          </w:tcPr>
          <w:p w14:paraId="59CF7AFC" w14:textId="77777777" w:rsidR="000A3EC8" w:rsidRDefault="000A3EC8" w:rsidP="00E22277">
            <w:pPr>
              <w:tabs>
                <w:tab w:val="left" w:pos="1418"/>
              </w:tabs>
              <w:rPr>
                <w:color w:val="000000" w:themeColor="text1"/>
              </w:rPr>
            </w:pPr>
            <w:r>
              <w:rPr>
                <w:color w:val="000000" w:themeColor="text1"/>
              </w:rPr>
              <w:t>:</w:t>
            </w:r>
          </w:p>
        </w:tc>
        <w:tc>
          <w:tcPr>
            <w:tcW w:w="4395" w:type="dxa"/>
          </w:tcPr>
          <w:p w14:paraId="07ADF9E1" w14:textId="5C269265" w:rsidR="000A3EC8" w:rsidRDefault="000A3EC8" w:rsidP="00E22277">
            <w:pPr>
              <w:tabs>
                <w:tab w:val="left" w:pos="1418"/>
              </w:tabs>
              <w:rPr>
                <w:color w:val="000000" w:themeColor="text1"/>
              </w:rPr>
            </w:pPr>
            <w:r>
              <w:rPr>
                <w:color w:val="000000" w:themeColor="text1"/>
              </w:rPr>
              <w:t>Kelola Portofolio</w:t>
            </w:r>
          </w:p>
        </w:tc>
      </w:tr>
      <w:tr w:rsidR="000A3EC8" w14:paraId="2565DE90" w14:textId="77777777" w:rsidTr="00E22277">
        <w:tc>
          <w:tcPr>
            <w:tcW w:w="1836" w:type="dxa"/>
          </w:tcPr>
          <w:p w14:paraId="1F80814D" w14:textId="77777777" w:rsidR="000A3EC8" w:rsidRDefault="000A3EC8" w:rsidP="00E22277">
            <w:pPr>
              <w:tabs>
                <w:tab w:val="left" w:pos="1418"/>
              </w:tabs>
              <w:rPr>
                <w:color w:val="000000" w:themeColor="text1"/>
              </w:rPr>
            </w:pPr>
            <w:r>
              <w:rPr>
                <w:color w:val="000000" w:themeColor="text1"/>
              </w:rPr>
              <w:t>Aktor</w:t>
            </w:r>
          </w:p>
        </w:tc>
        <w:tc>
          <w:tcPr>
            <w:tcW w:w="283" w:type="dxa"/>
          </w:tcPr>
          <w:p w14:paraId="1FED1CEC" w14:textId="77777777" w:rsidR="000A3EC8" w:rsidRDefault="000A3EC8" w:rsidP="00E22277">
            <w:pPr>
              <w:tabs>
                <w:tab w:val="left" w:pos="1418"/>
              </w:tabs>
              <w:rPr>
                <w:color w:val="000000" w:themeColor="text1"/>
              </w:rPr>
            </w:pPr>
            <w:r>
              <w:rPr>
                <w:color w:val="000000" w:themeColor="text1"/>
              </w:rPr>
              <w:t>:</w:t>
            </w:r>
          </w:p>
        </w:tc>
        <w:tc>
          <w:tcPr>
            <w:tcW w:w="4395" w:type="dxa"/>
          </w:tcPr>
          <w:p w14:paraId="667B5B2E" w14:textId="34778D98" w:rsidR="000A3EC8" w:rsidRDefault="000A3EC8" w:rsidP="00E22277">
            <w:pPr>
              <w:tabs>
                <w:tab w:val="left" w:pos="1418"/>
              </w:tabs>
              <w:rPr>
                <w:color w:val="000000" w:themeColor="text1"/>
              </w:rPr>
            </w:pPr>
            <w:r>
              <w:rPr>
                <w:color w:val="000000" w:themeColor="text1"/>
              </w:rPr>
              <w:t xml:space="preserve">Member </w:t>
            </w:r>
          </w:p>
        </w:tc>
      </w:tr>
      <w:tr w:rsidR="000A3EC8" w14:paraId="2EE3D293" w14:textId="77777777" w:rsidTr="00E22277">
        <w:tc>
          <w:tcPr>
            <w:tcW w:w="1836" w:type="dxa"/>
          </w:tcPr>
          <w:p w14:paraId="5017EE89" w14:textId="77777777" w:rsidR="000A3EC8" w:rsidRDefault="000A3EC8" w:rsidP="00E22277">
            <w:pPr>
              <w:tabs>
                <w:tab w:val="left" w:pos="1418"/>
              </w:tabs>
              <w:rPr>
                <w:color w:val="000000" w:themeColor="text1"/>
              </w:rPr>
            </w:pPr>
            <w:r>
              <w:rPr>
                <w:color w:val="000000" w:themeColor="text1"/>
              </w:rPr>
              <w:t>Deskripsi Fungsi</w:t>
            </w:r>
          </w:p>
        </w:tc>
        <w:tc>
          <w:tcPr>
            <w:tcW w:w="283" w:type="dxa"/>
          </w:tcPr>
          <w:p w14:paraId="4126EEC3" w14:textId="77777777" w:rsidR="000A3EC8" w:rsidRDefault="000A3EC8" w:rsidP="00E22277">
            <w:pPr>
              <w:tabs>
                <w:tab w:val="left" w:pos="1418"/>
              </w:tabs>
              <w:rPr>
                <w:color w:val="000000" w:themeColor="text1"/>
              </w:rPr>
            </w:pPr>
            <w:r>
              <w:rPr>
                <w:color w:val="000000" w:themeColor="text1"/>
              </w:rPr>
              <w:t>:</w:t>
            </w:r>
          </w:p>
        </w:tc>
        <w:tc>
          <w:tcPr>
            <w:tcW w:w="4395" w:type="dxa"/>
          </w:tcPr>
          <w:p w14:paraId="61B4821D" w14:textId="77777777" w:rsidR="00102466" w:rsidRDefault="000A3EC8" w:rsidP="00E22277">
            <w:pPr>
              <w:tabs>
                <w:tab w:val="left" w:pos="1418"/>
              </w:tabs>
              <w:rPr>
                <w:color w:val="000000" w:themeColor="text1"/>
              </w:rPr>
            </w:pPr>
            <w:r>
              <w:rPr>
                <w:color w:val="000000" w:themeColor="text1"/>
              </w:rPr>
              <w:t>Fungsi kelola portofolio ini digunakan untuk dapat melakukan pengelolaan data portofolio yang dapat diupload oleh member, seperti lihat portofolio, tambah portofolio, hapus portopolio, dan update portofolio.</w:t>
            </w:r>
          </w:p>
          <w:p w14:paraId="0DA28563" w14:textId="05C495D3" w:rsidR="00102466" w:rsidRDefault="00102466" w:rsidP="00E22277">
            <w:pPr>
              <w:tabs>
                <w:tab w:val="left" w:pos="1418"/>
              </w:tabs>
              <w:rPr>
                <w:color w:val="000000" w:themeColor="text1"/>
              </w:rPr>
            </w:pPr>
          </w:p>
        </w:tc>
      </w:tr>
    </w:tbl>
    <w:p w14:paraId="7512204D" w14:textId="77777777" w:rsidR="000A3EC8" w:rsidRPr="00A8428E" w:rsidRDefault="000A3EC8" w:rsidP="000A3EC8">
      <w:pPr>
        <w:pStyle w:val="Caption"/>
        <w:ind w:left="2160"/>
        <w:jc w:val="both"/>
        <w:rPr>
          <w:i/>
          <w:iCs w:val="0"/>
          <w:sz w:val="20"/>
          <w:szCs w:val="20"/>
        </w:rPr>
      </w:pPr>
      <w:r>
        <w:rPr>
          <w:i/>
          <w:iCs w:val="0"/>
          <w:sz w:val="20"/>
          <w:szCs w:val="20"/>
        </w:rPr>
        <w:lastRenderedPageBreak/>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1294BA72"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36E0E13" w14:textId="77777777" w:rsidR="000A3EC8" w:rsidRDefault="000A3EC8" w:rsidP="00E22277">
            <w:pPr>
              <w:jc w:val="center"/>
            </w:pPr>
            <w:r>
              <w:t>No</w:t>
            </w:r>
          </w:p>
        </w:tc>
        <w:tc>
          <w:tcPr>
            <w:tcW w:w="2104" w:type="dxa"/>
          </w:tcPr>
          <w:p w14:paraId="401EE284"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7BE4C634"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BD38824"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EC15D23" w14:textId="77777777" w:rsidR="000A3EC8" w:rsidRDefault="000A3EC8" w:rsidP="00E22277">
            <w:pPr>
              <w:jc w:val="center"/>
            </w:pPr>
            <w:r>
              <w:t>1</w:t>
            </w:r>
          </w:p>
        </w:tc>
        <w:tc>
          <w:tcPr>
            <w:tcW w:w="2104" w:type="dxa"/>
          </w:tcPr>
          <w:p w14:paraId="0B1EEAA0" w14:textId="464F1A7B"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Lihat Portofolio</w:t>
            </w:r>
          </w:p>
        </w:tc>
        <w:tc>
          <w:tcPr>
            <w:tcW w:w="4190" w:type="dxa"/>
          </w:tcPr>
          <w:p w14:paraId="3C1BA69C" w14:textId="0DC0A2C3"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portofolio yang telah ada. </w:t>
            </w:r>
          </w:p>
        </w:tc>
      </w:tr>
      <w:tr w:rsidR="000A3EC8" w14:paraId="5CAF41CD"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D1A7BE8" w14:textId="77777777" w:rsidR="000A3EC8" w:rsidRDefault="000A3EC8" w:rsidP="00E22277">
            <w:pPr>
              <w:jc w:val="center"/>
            </w:pPr>
            <w:r>
              <w:t>1</w:t>
            </w:r>
          </w:p>
        </w:tc>
        <w:tc>
          <w:tcPr>
            <w:tcW w:w="2104" w:type="dxa"/>
          </w:tcPr>
          <w:p w14:paraId="0C106148" w14:textId="107A2CC5" w:rsidR="000A3EC8" w:rsidRDefault="000A3EC8"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Tambah Portofolio</w:t>
            </w:r>
          </w:p>
        </w:tc>
        <w:tc>
          <w:tcPr>
            <w:tcW w:w="4190" w:type="dxa"/>
          </w:tcPr>
          <w:p w14:paraId="6B70AD24" w14:textId="4818CC94" w:rsidR="000A3EC8" w:rsidRDefault="000A3EC8" w:rsidP="00E22277">
            <w:pPr>
              <w:cnfStyle w:val="000000000000" w:firstRow="0" w:lastRow="0" w:firstColumn="0" w:lastColumn="0" w:oddVBand="0" w:evenVBand="0" w:oddHBand="0" w:evenHBand="0" w:firstRowFirstColumn="0" w:firstRowLastColumn="0" w:lastRowFirstColumn="0" w:lastRowLastColumn="0"/>
            </w:pPr>
            <w:r>
              <w:t>Fitur ini digunakan untuk dapat menambahkan portofolio yang akan ditampilkan</w:t>
            </w:r>
          </w:p>
        </w:tc>
      </w:tr>
      <w:tr w:rsidR="000A3EC8" w14:paraId="38954A3A"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A7C3BE6" w14:textId="77777777" w:rsidR="000A3EC8" w:rsidRDefault="000A3EC8" w:rsidP="00E22277">
            <w:pPr>
              <w:jc w:val="center"/>
            </w:pPr>
            <w:r>
              <w:t>2</w:t>
            </w:r>
          </w:p>
        </w:tc>
        <w:tc>
          <w:tcPr>
            <w:tcW w:w="2104" w:type="dxa"/>
          </w:tcPr>
          <w:p w14:paraId="1B12CC03" w14:textId="3B1DDD99" w:rsidR="000A3EC8" w:rsidRDefault="000A3EC8"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Portofolio</w:t>
            </w:r>
          </w:p>
        </w:tc>
        <w:tc>
          <w:tcPr>
            <w:tcW w:w="4190" w:type="dxa"/>
          </w:tcPr>
          <w:p w14:paraId="3B294051" w14:textId="2C3A2B8C" w:rsidR="000A3EC8" w:rsidRDefault="000A3EC8" w:rsidP="00E22277">
            <w:pPr>
              <w:cnfStyle w:val="000000100000" w:firstRow="0" w:lastRow="0" w:firstColumn="0" w:lastColumn="0" w:oddVBand="0" w:evenVBand="0" w:oddHBand="1" w:evenHBand="0" w:firstRowFirstColumn="0" w:firstRowLastColumn="0" w:lastRowFirstColumn="0" w:lastRowLastColumn="0"/>
            </w:pPr>
            <w:r>
              <w:t>Fitur ini digunakan untuk menghapus portofolio yang telah ada</w:t>
            </w:r>
          </w:p>
        </w:tc>
      </w:tr>
      <w:tr w:rsidR="000A3EC8" w14:paraId="03033A0E"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524D7500" w14:textId="77777777" w:rsidR="000A3EC8" w:rsidRDefault="000A3EC8" w:rsidP="00E22277">
            <w:pPr>
              <w:jc w:val="center"/>
            </w:pPr>
            <w:r>
              <w:t>3</w:t>
            </w:r>
          </w:p>
        </w:tc>
        <w:tc>
          <w:tcPr>
            <w:tcW w:w="2104" w:type="dxa"/>
          </w:tcPr>
          <w:p w14:paraId="008E6A5A" w14:textId="0E3BE87B" w:rsidR="000A3EC8" w:rsidRDefault="000A3EC8"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Portofolio</w:t>
            </w:r>
          </w:p>
        </w:tc>
        <w:tc>
          <w:tcPr>
            <w:tcW w:w="4190" w:type="dxa"/>
          </w:tcPr>
          <w:p w14:paraId="7292C101" w14:textId="1AFD4570" w:rsidR="000A3EC8" w:rsidRDefault="000A3EC8" w:rsidP="00E22277">
            <w:pPr>
              <w:cnfStyle w:val="000000000000" w:firstRow="0" w:lastRow="0" w:firstColumn="0" w:lastColumn="0" w:oddVBand="0" w:evenVBand="0" w:oddHBand="0" w:evenHBand="0" w:firstRowFirstColumn="0" w:firstRowLastColumn="0" w:lastRowFirstColumn="0" w:lastRowLastColumn="0"/>
            </w:pPr>
            <w:r>
              <w:t>Fitur ini digunakan untuk mengubah informasi mengenai portofolio yang telah ditampilkan.</w:t>
            </w:r>
          </w:p>
        </w:tc>
      </w:tr>
    </w:tbl>
    <w:p w14:paraId="34C84D24" w14:textId="77777777" w:rsidR="000A3EC8" w:rsidRPr="000A3EC8" w:rsidRDefault="000A3EC8" w:rsidP="000A3EC8">
      <w:pPr>
        <w:tabs>
          <w:tab w:val="left" w:pos="2694"/>
        </w:tabs>
        <w:ind w:left="1647"/>
        <w:rPr>
          <w:b/>
          <w:bCs/>
          <w:color w:val="000000" w:themeColor="text1"/>
        </w:rPr>
      </w:pPr>
    </w:p>
    <w:p w14:paraId="42C81C2C" w14:textId="5E4BDF94"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Data Profi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9F98AA7" w14:textId="77777777" w:rsidTr="00E22277">
        <w:tc>
          <w:tcPr>
            <w:tcW w:w="1836" w:type="dxa"/>
          </w:tcPr>
          <w:p w14:paraId="0F6E2272" w14:textId="77777777" w:rsidR="000A3EC8" w:rsidRDefault="000A3EC8" w:rsidP="00E22277">
            <w:pPr>
              <w:tabs>
                <w:tab w:val="left" w:pos="1418"/>
              </w:tabs>
              <w:rPr>
                <w:color w:val="000000" w:themeColor="text1"/>
              </w:rPr>
            </w:pPr>
            <w:r>
              <w:rPr>
                <w:color w:val="000000" w:themeColor="text1"/>
              </w:rPr>
              <w:t xml:space="preserve">Nama Fungsi    </w:t>
            </w:r>
          </w:p>
        </w:tc>
        <w:tc>
          <w:tcPr>
            <w:tcW w:w="283" w:type="dxa"/>
          </w:tcPr>
          <w:p w14:paraId="0F2C2C72" w14:textId="77777777" w:rsidR="000A3EC8" w:rsidRDefault="000A3EC8" w:rsidP="00E22277">
            <w:pPr>
              <w:tabs>
                <w:tab w:val="left" w:pos="1418"/>
              </w:tabs>
              <w:rPr>
                <w:color w:val="000000" w:themeColor="text1"/>
              </w:rPr>
            </w:pPr>
            <w:r>
              <w:rPr>
                <w:color w:val="000000" w:themeColor="text1"/>
              </w:rPr>
              <w:t>:</w:t>
            </w:r>
          </w:p>
        </w:tc>
        <w:tc>
          <w:tcPr>
            <w:tcW w:w="4395" w:type="dxa"/>
          </w:tcPr>
          <w:p w14:paraId="2CB1BF02" w14:textId="43881D87" w:rsidR="000A3EC8" w:rsidRDefault="000A3EC8" w:rsidP="00E22277">
            <w:pPr>
              <w:tabs>
                <w:tab w:val="left" w:pos="1418"/>
              </w:tabs>
              <w:rPr>
                <w:color w:val="000000" w:themeColor="text1"/>
              </w:rPr>
            </w:pPr>
            <w:r>
              <w:rPr>
                <w:color w:val="000000" w:themeColor="text1"/>
              </w:rPr>
              <w:t>Kelola Data Profi</w:t>
            </w:r>
          </w:p>
        </w:tc>
      </w:tr>
      <w:tr w:rsidR="000A3EC8" w14:paraId="05465CE0" w14:textId="77777777" w:rsidTr="00E22277">
        <w:tc>
          <w:tcPr>
            <w:tcW w:w="1836" w:type="dxa"/>
          </w:tcPr>
          <w:p w14:paraId="3548FF79" w14:textId="77777777" w:rsidR="000A3EC8" w:rsidRDefault="000A3EC8" w:rsidP="00E22277">
            <w:pPr>
              <w:tabs>
                <w:tab w:val="left" w:pos="1418"/>
              </w:tabs>
              <w:rPr>
                <w:color w:val="000000" w:themeColor="text1"/>
              </w:rPr>
            </w:pPr>
            <w:r>
              <w:rPr>
                <w:color w:val="000000" w:themeColor="text1"/>
              </w:rPr>
              <w:t>Aktor</w:t>
            </w:r>
          </w:p>
        </w:tc>
        <w:tc>
          <w:tcPr>
            <w:tcW w:w="283" w:type="dxa"/>
          </w:tcPr>
          <w:p w14:paraId="4C7D9C2C" w14:textId="77777777" w:rsidR="000A3EC8" w:rsidRDefault="000A3EC8" w:rsidP="00E22277">
            <w:pPr>
              <w:tabs>
                <w:tab w:val="left" w:pos="1418"/>
              </w:tabs>
              <w:rPr>
                <w:color w:val="000000" w:themeColor="text1"/>
              </w:rPr>
            </w:pPr>
            <w:r>
              <w:rPr>
                <w:color w:val="000000" w:themeColor="text1"/>
              </w:rPr>
              <w:t>:</w:t>
            </w:r>
          </w:p>
        </w:tc>
        <w:tc>
          <w:tcPr>
            <w:tcW w:w="4395" w:type="dxa"/>
          </w:tcPr>
          <w:p w14:paraId="09DD2E50" w14:textId="79AA2151" w:rsidR="000A3EC8" w:rsidRDefault="000A3EC8" w:rsidP="00E22277">
            <w:pPr>
              <w:tabs>
                <w:tab w:val="left" w:pos="1418"/>
              </w:tabs>
              <w:rPr>
                <w:color w:val="000000" w:themeColor="text1"/>
              </w:rPr>
            </w:pPr>
            <w:r>
              <w:rPr>
                <w:color w:val="000000" w:themeColor="text1"/>
              </w:rPr>
              <w:t>Member</w:t>
            </w:r>
          </w:p>
        </w:tc>
      </w:tr>
      <w:tr w:rsidR="000A3EC8" w14:paraId="714304C2" w14:textId="77777777" w:rsidTr="00E22277">
        <w:tc>
          <w:tcPr>
            <w:tcW w:w="1836" w:type="dxa"/>
          </w:tcPr>
          <w:p w14:paraId="7765BE7C" w14:textId="77777777" w:rsidR="000A3EC8" w:rsidRDefault="000A3EC8" w:rsidP="00E22277">
            <w:pPr>
              <w:tabs>
                <w:tab w:val="left" w:pos="1418"/>
              </w:tabs>
              <w:rPr>
                <w:color w:val="000000" w:themeColor="text1"/>
              </w:rPr>
            </w:pPr>
            <w:r>
              <w:rPr>
                <w:color w:val="000000" w:themeColor="text1"/>
              </w:rPr>
              <w:t>Deskripsi Fungsi</w:t>
            </w:r>
          </w:p>
        </w:tc>
        <w:tc>
          <w:tcPr>
            <w:tcW w:w="283" w:type="dxa"/>
          </w:tcPr>
          <w:p w14:paraId="15499555" w14:textId="77777777" w:rsidR="000A3EC8" w:rsidRDefault="000A3EC8" w:rsidP="00E22277">
            <w:pPr>
              <w:tabs>
                <w:tab w:val="left" w:pos="1418"/>
              </w:tabs>
              <w:rPr>
                <w:color w:val="000000" w:themeColor="text1"/>
              </w:rPr>
            </w:pPr>
            <w:r>
              <w:rPr>
                <w:color w:val="000000" w:themeColor="text1"/>
              </w:rPr>
              <w:t>:</w:t>
            </w:r>
          </w:p>
        </w:tc>
        <w:tc>
          <w:tcPr>
            <w:tcW w:w="4395" w:type="dxa"/>
          </w:tcPr>
          <w:p w14:paraId="42F2A224" w14:textId="292E2CA2" w:rsidR="000A3EC8" w:rsidRDefault="000A3EC8" w:rsidP="00E22277">
            <w:pPr>
              <w:tabs>
                <w:tab w:val="left" w:pos="1418"/>
              </w:tabs>
              <w:rPr>
                <w:color w:val="000000" w:themeColor="text1"/>
              </w:rPr>
            </w:pPr>
            <w:r>
              <w:rPr>
                <w:color w:val="000000" w:themeColor="text1"/>
              </w:rPr>
              <w:t>Fungsi kelola Data Profil ini digunakan untuk dapat melakukan pengelolaan isi informasi dari data profil yang akan ditampilkan, berupa</w:t>
            </w:r>
            <w:r w:rsidR="0027693B">
              <w:rPr>
                <w:color w:val="000000" w:themeColor="text1"/>
              </w:rPr>
              <w:t xml:space="preserve"> lihat,</w:t>
            </w:r>
            <w:r>
              <w:rPr>
                <w:color w:val="000000" w:themeColor="text1"/>
              </w:rPr>
              <w:t xml:space="preserve"> update </w:t>
            </w:r>
            <w:r w:rsidR="0027693B">
              <w:rPr>
                <w:color w:val="000000" w:themeColor="text1"/>
              </w:rPr>
              <w:t>dan hapus profil</w:t>
            </w:r>
          </w:p>
        </w:tc>
      </w:tr>
    </w:tbl>
    <w:p w14:paraId="331A83D5" w14:textId="77777777" w:rsidR="000A3EC8" w:rsidRPr="00A8428E" w:rsidRDefault="000A3EC8" w:rsidP="000A3EC8">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09589CF0"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B4057E0" w14:textId="77777777" w:rsidR="000A3EC8" w:rsidRDefault="000A3EC8" w:rsidP="00E22277">
            <w:pPr>
              <w:jc w:val="center"/>
            </w:pPr>
            <w:r>
              <w:t>No</w:t>
            </w:r>
          </w:p>
        </w:tc>
        <w:tc>
          <w:tcPr>
            <w:tcW w:w="2104" w:type="dxa"/>
          </w:tcPr>
          <w:p w14:paraId="0E77E985"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9464F30"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51FD877"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7895504" w14:textId="77777777" w:rsidR="000A3EC8" w:rsidRDefault="000A3EC8" w:rsidP="00E22277">
            <w:pPr>
              <w:jc w:val="center"/>
            </w:pPr>
            <w:r>
              <w:t>1</w:t>
            </w:r>
          </w:p>
        </w:tc>
        <w:tc>
          <w:tcPr>
            <w:tcW w:w="2104" w:type="dxa"/>
          </w:tcPr>
          <w:p w14:paraId="5A8F4C46" w14:textId="71B0B008"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Lihat </w:t>
            </w:r>
            <w:r w:rsidR="0027693B">
              <w:t>Data Profil</w:t>
            </w:r>
          </w:p>
        </w:tc>
        <w:tc>
          <w:tcPr>
            <w:tcW w:w="4190" w:type="dxa"/>
          </w:tcPr>
          <w:p w14:paraId="466E00C1" w14:textId="31A32451"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27693B">
              <w:t>data profil yang telah ditampilkan</w:t>
            </w:r>
          </w:p>
        </w:tc>
      </w:tr>
      <w:tr w:rsidR="000A3EC8" w14:paraId="1599E30C"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1BFF35F" w14:textId="77777777" w:rsidR="000A3EC8" w:rsidRDefault="000A3EC8" w:rsidP="00E22277">
            <w:pPr>
              <w:jc w:val="center"/>
            </w:pPr>
            <w:r>
              <w:t>1</w:t>
            </w:r>
          </w:p>
        </w:tc>
        <w:tc>
          <w:tcPr>
            <w:tcW w:w="2104" w:type="dxa"/>
          </w:tcPr>
          <w:p w14:paraId="2BE84873" w14:textId="50DE23A3" w:rsidR="000A3EC8" w:rsidRDefault="0027693B"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Data Profil</w:t>
            </w:r>
          </w:p>
        </w:tc>
        <w:tc>
          <w:tcPr>
            <w:tcW w:w="4190" w:type="dxa"/>
          </w:tcPr>
          <w:p w14:paraId="09301B74" w14:textId="127F4AE3" w:rsidR="000A3EC8" w:rsidRDefault="000A3EC8" w:rsidP="00E22277">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27693B">
              <w:t>mengubah data profil yang akan ditampilkan</w:t>
            </w:r>
          </w:p>
        </w:tc>
      </w:tr>
      <w:tr w:rsidR="000A3EC8" w14:paraId="5581DAF1"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BA7F5C9" w14:textId="77777777" w:rsidR="000A3EC8" w:rsidRDefault="000A3EC8" w:rsidP="00E22277">
            <w:pPr>
              <w:jc w:val="center"/>
            </w:pPr>
            <w:r>
              <w:lastRenderedPageBreak/>
              <w:t>2</w:t>
            </w:r>
          </w:p>
        </w:tc>
        <w:tc>
          <w:tcPr>
            <w:tcW w:w="2104" w:type="dxa"/>
          </w:tcPr>
          <w:p w14:paraId="058D033A" w14:textId="339CF6A1" w:rsidR="000A3EC8" w:rsidRDefault="000A3EC8"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Hapus </w:t>
            </w:r>
            <w:r w:rsidR="0027693B">
              <w:t>Data Profil</w:t>
            </w:r>
          </w:p>
        </w:tc>
        <w:tc>
          <w:tcPr>
            <w:tcW w:w="4190" w:type="dxa"/>
          </w:tcPr>
          <w:p w14:paraId="0DC18E6E" w14:textId="54FA3CEE" w:rsidR="000A3EC8" w:rsidRDefault="000A3EC8" w:rsidP="00E22277">
            <w:pPr>
              <w:cnfStyle w:val="000000100000" w:firstRow="0" w:lastRow="0" w:firstColumn="0" w:lastColumn="0" w:oddVBand="0" w:evenVBand="0" w:oddHBand="1" w:evenHBand="0" w:firstRowFirstColumn="0" w:firstRowLastColumn="0" w:lastRowFirstColumn="0" w:lastRowLastColumn="0"/>
            </w:pPr>
            <w:r>
              <w:t xml:space="preserve">Fitur ini digunakan untuk menghapus </w:t>
            </w:r>
            <w:r w:rsidR="0027693B">
              <w:t>data profil yang akan ditampilkan</w:t>
            </w:r>
          </w:p>
        </w:tc>
      </w:tr>
    </w:tbl>
    <w:p w14:paraId="71C5AC18" w14:textId="77777777" w:rsidR="00A8428E" w:rsidRPr="00102466" w:rsidRDefault="00A8428E" w:rsidP="00102466">
      <w:pPr>
        <w:tabs>
          <w:tab w:val="left" w:pos="2694"/>
        </w:tabs>
        <w:rPr>
          <w:color w:val="000000" w:themeColor="text1"/>
        </w:rPr>
      </w:pPr>
    </w:p>
    <w:p w14:paraId="332652ED" w14:textId="6B78D40A" w:rsidR="000A1820" w:rsidRDefault="000A1820" w:rsidP="00760908">
      <w:pPr>
        <w:pStyle w:val="ListParagraph"/>
        <w:numPr>
          <w:ilvl w:val="0"/>
          <w:numId w:val="43"/>
        </w:numPr>
        <w:ind w:left="2552" w:hanging="284"/>
        <w:outlineLvl w:val="2"/>
        <w:rPr>
          <w:b/>
          <w:bCs/>
        </w:rPr>
      </w:pPr>
      <w:r>
        <w:rPr>
          <w:b/>
          <w:bCs/>
        </w:rPr>
        <w:t xml:space="preserve">Use Case Scenario </w:t>
      </w:r>
    </w:p>
    <w:p w14:paraId="156B7048" w14:textId="2553458F" w:rsidR="00325392" w:rsidRDefault="00325392" w:rsidP="00325392">
      <w:pPr>
        <w:ind w:left="1418" w:firstLine="283"/>
        <w:rPr>
          <w:rFonts w:eastAsia="Calibri"/>
          <w:color w:val="000000"/>
          <w:szCs w:val="22"/>
          <w:lang w:val="en-ID"/>
        </w:rPr>
      </w:pPr>
      <w:r w:rsidRPr="00325392">
        <w:rPr>
          <w:rFonts w:eastAsia="Calibri"/>
          <w:color w:val="000000"/>
          <w:szCs w:val="22"/>
          <w:lang w:val="en-ID"/>
        </w:rPr>
        <w:t>Use Case Scenario pada SIM-PMB Hj. Purwanti terdiri dari Kelola Data Pengguna, Kelola Data Pasien, Kelola Data Rekam Medik dan Kelola Laporan yang dijelaskan pada tabel-tabel di bawah ini</w:t>
      </w:r>
    </w:p>
    <w:p w14:paraId="6D9E6FB3" w14:textId="70964A9C" w:rsidR="007B6FAE" w:rsidRDefault="007B6FAE" w:rsidP="00727440">
      <w:pPr>
        <w:pStyle w:val="ListParagraph"/>
        <w:numPr>
          <w:ilvl w:val="0"/>
          <w:numId w:val="45"/>
        </w:numPr>
        <w:ind w:left="2127"/>
        <w:rPr>
          <w:b/>
          <w:bCs/>
        </w:rPr>
      </w:pPr>
      <w:r>
        <w:rPr>
          <w:b/>
          <w:bCs/>
        </w:rPr>
        <w:t xml:space="preserve">Use Case Scenario </w:t>
      </w:r>
      <w:r w:rsidR="00727440">
        <w:rPr>
          <w:b/>
          <w:bCs/>
        </w:rPr>
        <w:t xml:space="preserve">Kelola </w:t>
      </w:r>
      <w:r w:rsidR="00B11E59">
        <w:rPr>
          <w:b/>
          <w:bCs/>
        </w:rPr>
        <w:t xml:space="preserve">Admin </w:t>
      </w:r>
    </w:p>
    <w:p w14:paraId="50B943FF" w14:textId="147BDA1B" w:rsidR="00BF3573" w:rsidRDefault="00BF3573" w:rsidP="00D807BE">
      <w:pPr>
        <w:pStyle w:val="ListParagraph"/>
        <w:numPr>
          <w:ilvl w:val="0"/>
          <w:numId w:val="46"/>
        </w:numPr>
        <w:rPr>
          <w:b/>
          <w:bCs/>
        </w:rPr>
      </w:pPr>
      <w:r>
        <w:rPr>
          <w:b/>
          <w:bCs/>
        </w:rPr>
        <w:t xml:space="preserve">Skenario Tambah Admin </w:t>
      </w:r>
      <w:r w:rsidR="008A1197">
        <w:rPr>
          <w:b/>
          <w:bCs/>
        </w:rPr>
        <w:t xml:space="preserve"> </w:t>
      </w:r>
    </w:p>
    <w:tbl>
      <w:tblPr>
        <w:tblStyle w:val="TableGrid"/>
        <w:tblW w:w="0" w:type="auto"/>
        <w:tblInd w:w="2160" w:type="dxa"/>
        <w:tblLook w:val="04A0" w:firstRow="1" w:lastRow="0" w:firstColumn="1" w:lastColumn="0" w:noHBand="0" w:noVBand="1"/>
      </w:tblPr>
      <w:tblGrid>
        <w:gridCol w:w="2797"/>
        <w:gridCol w:w="2970"/>
      </w:tblGrid>
      <w:tr w:rsidR="001B1B37" w14:paraId="2B8839C5" w14:textId="77777777" w:rsidTr="008A1197">
        <w:tc>
          <w:tcPr>
            <w:tcW w:w="2797" w:type="dxa"/>
          </w:tcPr>
          <w:p w14:paraId="2AF58AC3" w14:textId="67CAE5A2" w:rsidR="001B1B37" w:rsidRDefault="008A1197" w:rsidP="001B1B37">
            <w:pPr>
              <w:rPr>
                <w:b/>
                <w:bCs/>
              </w:rPr>
            </w:pPr>
            <w:bookmarkStart w:id="108" w:name="_Hlk83555683"/>
            <w:r>
              <w:rPr>
                <w:b/>
                <w:bCs/>
              </w:rPr>
              <w:t>Nama Use Case</w:t>
            </w:r>
          </w:p>
        </w:tc>
        <w:tc>
          <w:tcPr>
            <w:tcW w:w="2970" w:type="dxa"/>
          </w:tcPr>
          <w:p w14:paraId="28D9185C" w14:textId="07A6F932" w:rsidR="001B1B37" w:rsidRPr="00841B4F" w:rsidRDefault="00841B4F" w:rsidP="001B1B37">
            <w:r w:rsidRPr="00841B4F">
              <w:t>Tambah Admin</w:t>
            </w:r>
          </w:p>
        </w:tc>
      </w:tr>
      <w:tr w:rsidR="001B1B37" w14:paraId="511C5145" w14:textId="77777777" w:rsidTr="008A1197">
        <w:tc>
          <w:tcPr>
            <w:tcW w:w="2797" w:type="dxa"/>
          </w:tcPr>
          <w:p w14:paraId="241D04D3" w14:textId="4B1EC423" w:rsidR="001B1B37" w:rsidRDefault="008A1197" w:rsidP="001B1B37">
            <w:pPr>
              <w:rPr>
                <w:b/>
                <w:bCs/>
              </w:rPr>
            </w:pPr>
            <w:r>
              <w:rPr>
                <w:b/>
                <w:bCs/>
              </w:rPr>
              <w:t>Deskripsi</w:t>
            </w:r>
          </w:p>
        </w:tc>
        <w:tc>
          <w:tcPr>
            <w:tcW w:w="2970" w:type="dxa"/>
          </w:tcPr>
          <w:p w14:paraId="084EC65B" w14:textId="47CFA099" w:rsidR="001B1B37" w:rsidRPr="00841B4F" w:rsidRDefault="00841B4F" w:rsidP="001B1B37">
            <w:r w:rsidRPr="00841B4F">
              <w:t>Menambahkan data admin baru ke dalam sistem</w:t>
            </w:r>
          </w:p>
        </w:tc>
      </w:tr>
      <w:tr w:rsidR="001B1B37" w14:paraId="1ADDDCC0" w14:textId="77777777" w:rsidTr="008A1197">
        <w:tc>
          <w:tcPr>
            <w:tcW w:w="2797" w:type="dxa"/>
          </w:tcPr>
          <w:p w14:paraId="4666B775" w14:textId="43DE86F0" w:rsidR="001B1B37" w:rsidRDefault="008A1197" w:rsidP="001B1B37">
            <w:pPr>
              <w:rPr>
                <w:b/>
                <w:bCs/>
              </w:rPr>
            </w:pPr>
            <w:r>
              <w:rPr>
                <w:b/>
                <w:bCs/>
              </w:rPr>
              <w:t>Aktor</w:t>
            </w:r>
          </w:p>
        </w:tc>
        <w:tc>
          <w:tcPr>
            <w:tcW w:w="2970" w:type="dxa"/>
          </w:tcPr>
          <w:p w14:paraId="6D98D2DA" w14:textId="69A88FDE" w:rsidR="001B1B37" w:rsidRPr="00841B4F" w:rsidRDefault="00841B4F" w:rsidP="001B1B37">
            <w:r w:rsidRPr="00841B4F">
              <w:t>Admin</w:t>
            </w:r>
          </w:p>
        </w:tc>
      </w:tr>
      <w:tr w:rsidR="001B1B37" w14:paraId="6EC677A9" w14:textId="77777777" w:rsidTr="008A1197">
        <w:tc>
          <w:tcPr>
            <w:tcW w:w="2797" w:type="dxa"/>
          </w:tcPr>
          <w:p w14:paraId="4C6A666D" w14:textId="66B183A2" w:rsidR="001B1B37" w:rsidRDefault="008A1197" w:rsidP="001B1B37">
            <w:pPr>
              <w:rPr>
                <w:b/>
                <w:bCs/>
              </w:rPr>
            </w:pPr>
            <w:r>
              <w:rPr>
                <w:b/>
                <w:bCs/>
              </w:rPr>
              <w:t>Triggers</w:t>
            </w:r>
          </w:p>
        </w:tc>
        <w:tc>
          <w:tcPr>
            <w:tcW w:w="2970" w:type="dxa"/>
          </w:tcPr>
          <w:p w14:paraId="28E831AD" w14:textId="04A0B088" w:rsidR="001B1B37" w:rsidRPr="00841B4F" w:rsidRDefault="00841B4F" w:rsidP="00841B4F">
            <w:pPr>
              <w:jc w:val="left"/>
            </w:pPr>
            <w:r w:rsidRPr="00841B4F">
              <w:t>Aktor ingin menambahkan data admin yang baru untuk dapat mengakses pengelolaan sistem</w:t>
            </w:r>
          </w:p>
        </w:tc>
      </w:tr>
      <w:tr w:rsidR="001B1B37" w14:paraId="4C027234" w14:textId="77777777" w:rsidTr="008A1197">
        <w:tc>
          <w:tcPr>
            <w:tcW w:w="2797" w:type="dxa"/>
          </w:tcPr>
          <w:p w14:paraId="4EE988FA" w14:textId="0E04D70B" w:rsidR="001B1B37" w:rsidRDefault="008A1197" w:rsidP="001B1B37">
            <w:pPr>
              <w:rPr>
                <w:b/>
                <w:bCs/>
              </w:rPr>
            </w:pPr>
            <w:r>
              <w:rPr>
                <w:b/>
                <w:bCs/>
              </w:rPr>
              <w:t>Pre-Condition</w:t>
            </w:r>
          </w:p>
        </w:tc>
        <w:tc>
          <w:tcPr>
            <w:tcW w:w="2970" w:type="dxa"/>
          </w:tcPr>
          <w:p w14:paraId="7038BEF3" w14:textId="0B4CDE62" w:rsidR="001B1B37" w:rsidRPr="00841B4F" w:rsidRDefault="00841B4F" w:rsidP="00841B4F">
            <w:pPr>
              <w:jc w:val="left"/>
            </w:pPr>
            <w:r w:rsidRPr="00841B4F">
              <w:t>Data admin belum ditambahkan</w:t>
            </w:r>
          </w:p>
        </w:tc>
      </w:tr>
      <w:tr w:rsidR="001B1B37" w14:paraId="5BE28E72" w14:textId="77777777" w:rsidTr="008A1197">
        <w:tc>
          <w:tcPr>
            <w:tcW w:w="2797" w:type="dxa"/>
          </w:tcPr>
          <w:p w14:paraId="14E40D89" w14:textId="76945170" w:rsidR="001B1B37" w:rsidRDefault="008A1197" w:rsidP="001B1B37">
            <w:pPr>
              <w:rPr>
                <w:b/>
                <w:bCs/>
              </w:rPr>
            </w:pPr>
            <w:r>
              <w:rPr>
                <w:b/>
                <w:bCs/>
              </w:rPr>
              <w:t>Post-Condition</w:t>
            </w:r>
          </w:p>
        </w:tc>
        <w:tc>
          <w:tcPr>
            <w:tcW w:w="2970" w:type="dxa"/>
          </w:tcPr>
          <w:p w14:paraId="0BE7EFAE" w14:textId="216A25D2" w:rsidR="001B1B37" w:rsidRPr="00841B4F" w:rsidRDefault="00841B4F" w:rsidP="00841B4F">
            <w:pPr>
              <w:jc w:val="left"/>
            </w:pPr>
            <w:r w:rsidRPr="00841B4F">
              <w:t>Data admin telah ditambahkan</w:t>
            </w:r>
          </w:p>
        </w:tc>
      </w:tr>
      <w:tr w:rsidR="001B1B37" w14:paraId="2704BDA0" w14:textId="77777777" w:rsidTr="008A1197">
        <w:tc>
          <w:tcPr>
            <w:tcW w:w="2797" w:type="dxa"/>
          </w:tcPr>
          <w:p w14:paraId="1D7F9A03" w14:textId="51A9C6FB" w:rsidR="001B1B37" w:rsidRDefault="008A1197" w:rsidP="008A1197">
            <w:pPr>
              <w:jc w:val="center"/>
              <w:rPr>
                <w:b/>
                <w:bCs/>
              </w:rPr>
            </w:pPr>
            <w:r>
              <w:rPr>
                <w:b/>
                <w:bCs/>
              </w:rPr>
              <w:t>Admin</w:t>
            </w:r>
          </w:p>
        </w:tc>
        <w:tc>
          <w:tcPr>
            <w:tcW w:w="2970" w:type="dxa"/>
          </w:tcPr>
          <w:p w14:paraId="43441C76" w14:textId="496716EF" w:rsidR="001B1B37" w:rsidRDefault="008A1197" w:rsidP="008A1197">
            <w:pPr>
              <w:jc w:val="center"/>
              <w:rPr>
                <w:b/>
                <w:bCs/>
              </w:rPr>
            </w:pPr>
            <w:r>
              <w:rPr>
                <w:b/>
                <w:bCs/>
              </w:rPr>
              <w:t>Sistem</w:t>
            </w:r>
          </w:p>
        </w:tc>
      </w:tr>
      <w:tr w:rsidR="008A1197" w14:paraId="3C1A7344" w14:textId="77777777" w:rsidTr="008A1197">
        <w:tc>
          <w:tcPr>
            <w:tcW w:w="5767" w:type="dxa"/>
            <w:gridSpan w:val="2"/>
            <w:shd w:val="clear" w:color="auto" w:fill="D0CECE" w:themeFill="background2" w:themeFillShade="E6"/>
          </w:tcPr>
          <w:p w14:paraId="10B648FB" w14:textId="512AE760" w:rsidR="008A1197" w:rsidRDefault="008A1197" w:rsidP="008A1197">
            <w:pPr>
              <w:jc w:val="center"/>
              <w:rPr>
                <w:b/>
                <w:bCs/>
              </w:rPr>
            </w:pPr>
            <w:r>
              <w:rPr>
                <w:b/>
                <w:bCs/>
              </w:rPr>
              <w:t>Skenario Normal</w:t>
            </w:r>
          </w:p>
        </w:tc>
      </w:tr>
      <w:tr w:rsidR="008A1197" w14:paraId="677BCCBB" w14:textId="77777777" w:rsidTr="008A1197">
        <w:tc>
          <w:tcPr>
            <w:tcW w:w="2797" w:type="dxa"/>
          </w:tcPr>
          <w:p w14:paraId="71B7380A" w14:textId="49068D72" w:rsidR="008A1197" w:rsidRPr="00CE16DF" w:rsidRDefault="00CE16DF" w:rsidP="00D807BE">
            <w:pPr>
              <w:pStyle w:val="ListParagraph"/>
              <w:numPr>
                <w:ilvl w:val="0"/>
                <w:numId w:val="48"/>
              </w:numPr>
              <w:ind w:left="427" w:hanging="426"/>
              <w:jc w:val="left"/>
            </w:pPr>
            <w:r w:rsidRPr="00CE16DF">
              <w:t>Memilih tombol “Tambah Admin”</w:t>
            </w:r>
          </w:p>
        </w:tc>
        <w:tc>
          <w:tcPr>
            <w:tcW w:w="2970" w:type="dxa"/>
          </w:tcPr>
          <w:p w14:paraId="1CEDBD17" w14:textId="77777777" w:rsidR="008A1197" w:rsidRDefault="008A1197" w:rsidP="001B1B37">
            <w:pPr>
              <w:rPr>
                <w:b/>
                <w:bCs/>
              </w:rPr>
            </w:pPr>
          </w:p>
        </w:tc>
      </w:tr>
      <w:tr w:rsidR="008A1197" w14:paraId="47BC75C7" w14:textId="77777777" w:rsidTr="008A1197">
        <w:tc>
          <w:tcPr>
            <w:tcW w:w="2797" w:type="dxa"/>
          </w:tcPr>
          <w:p w14:paraId="378937DF" w14:textId="77777777" w:rsidR="008A1197" w:rsidRDefault="008A1197" w:rsidP="001B1B37">
            <w:pPr>
              <w:rPr>
                <w:b/>
                <w:bCs/>
              </w:rPr>
            </w:pPr>
          </w:p>
        </w:tc>
        <w:tc>
          <w:tcPr>
            <w:tcW w:w="2970" w:type="dxa"/>
          </w:tcPr>
          <w:p w14:paraId="26312DF2" w14:textId="5CFC444D" w:rsidR="008A1197" w:rsidRPr="00CE16DF" w:rsidRDefault="00CE16DF" w:rsidP="00D807BE">
            <w:pPr>
              <w:pStyle w:val="ListParagraph"/>
              <w:numPr>
                <w:ilvl w:val="0"/>
                <w:numId w:val="48"/>
              </w:numPr>
              <w:ind w:left="312" w:hanging="284"/>
              <w:jc w:val="left"/>
            </w:pPr>
            <w:r w:rsidRPr="00CE16DF">
              <w:t>Menampilkan form tambah data admin</w:t>
            </w:r>
          </w:p>
        </w:tc>
      </w:tr>
      <w:tr w:rsidR="00CE16DF" w14:paraId="7C87E56D" w14:textId="77777777" w:rsidTr="008A1197">
        <w:tc>
          <w:tcPr>
            <w:tcW w:w="2797" w:type="dxa"/>
          </w:tcPr>
          <w:p w14:paraId="43705EB7" w14:textId="73FC9059" w:rsidR="00CE16DF" w:rsidRPr="00CE16DF" w:rsidRDefault="00CE16DF" w:rsidP="00D807BE">
            <w:pPr>
              <w:pStyle w:val="ListParagraph"/>
              <w:numPr>
                <w:ilvl w:val="0"/>
                <w:numId w:val="48"/>
              </w:numPr>
              <w:ind w:left="427" w:hanging="426"/>
              <w:jc w:val="left"/>
            </w:pPr>
            <w:r w:rsidRPr="00CE16DF">
              <w:t>Mengisi form tambah data admin</w:t>
            </w:r>
          </w:p>
        </w:tc>
        <w:tc>
          <w:tcPr>
            <w:tcW w:w="2970" w:type="dxa"/>
          </w:tcPr>
          <w:p w14:paraId="48EE643A" w14:textId="77777777" w:rsidR="00CE16DF" w:rsidRPr="00CE16DF" w:rsidRDefault="00CE16DF" w:rsidP="00CE16DF">
            <w:pPr>
              <w:jc w:val="left"/>
            </w:pPr>
          </w:p>
        </w:tc>
      </w:tr>
      <w:tr w:rsidR="00CE16DF" w14:paraId="28F73BA3" w14:textId="77777777" w:rsidTr="008A1197">
        <w:tc>
          <w:tcPr>
            <w:tcW w:w="2797" w:type="dxa"/>
          </w:tcPr>
          <w:p w14:paraId="0B87D9CC" w14:textId="7BB44ABD" w:rsidR="00CE16DF" w:rsidRPr="00CE16DF" w:rsidRDefault="00CE16DF" w:rsidP="00D807BE">
            <w:pPr>
              <w:pStyle w:val="ListParagraph"/>
              <w:numPr>
                <w:ilvl w:val="0"/>
                <w:numId w:val="48"/>
              </w:numPr>
              <w:ind w:left="427" w:hanging="426"/>
              <w:jc w:val="left"/>
            </w:pPr>
            <w:r>
              <w:lastRenderedPageBreak/>
              <w:t>Menyimpan data admin dengan lakukan klik pada tombol “Submit”</w:t>
            </w:r>
          </w:p>
        </w:tc>
        <w:tc>
          <w:tcPr>
            <w:tcW w:w="2970" w:type="dxa"/>
          </w:tcPr>
          <w:p w14:paraId="75BB2E97" w14:textId="77777777" w:rsidR="00CE16DF" w:rsidRPr="00CE16DF" w:rsidRDefault="00CE16DF" w:rsidP="00CE16DF">
            <w:pPr>
              <w:jc w:val="left"/>
            </w:pPr>
          </w:p>
        </w:tc>
      </w:tr>
      <w:tr w:rsidR="00CE16DF" w14:paraId="3CCED8F8" w14:textId="77777777" w:rsidTr="008A1197">
        <w:tc>
          <w:tcPr>
            <w:tcW w:w="2797" w:type="dxa"/>
          </w:tcPr>
          <w:p w14:paraId="1CC76738" w14:textId="77777777" w:rsidR="00CE16DF" w:rsidRPr="00CE16DF" w:rsidRDefault="00CE16DF" w:rsidP="00CE16DF">
            <w:pPr>
              <w:pStyle w:val="ListParagraph"/>
              <w:ind w:left="427"/>
              <w:jc w:val="left"/>
            </w:pPr>
          </w:p>
        </w:tc>
        <w:tc>
          <w:tcPr>
            <w:tcW w:w="2970" w:type="dxa"/>
          </w:tcPr>
          <w:p w14:paraId="28CF8931" w14:textId="2FE4CC75" w:rsidR="00CE16DF" w:rsidRPr="00CE16DF" w:rsidRDefault="00CE16DF" w:rsidP="00D807BE">
            <w:pPr>
              <w:pStyle w:val="ListParagraph"/>
              <w:numPr>
                <w:ilvl w:val="0"/>
                <w:numId w:val="48"/>
              </w:numPr>
              <w:ind w:left="312" w:hanging="284"/>
              <w:jc w:val="left"/>
            </w:pPr>
            <w:r>
              <w:t>Menyimpan data pengguna ke dalam database</w:t>
            </w:r>
          </w:p>
        </w:tc>
      </w:tr>
      <w:tr w:rsidR="00CE16DF" w14:paraId="0CC00991" w14:textId="77777777" w:rsidTr="008A1197">
        <w:tc>
          <w:tcPr>
            <w:tcW w:w="2797" w:type="dxa"/>
          </w:tcPr>
          <w:p w14:paraId="3ECA2C7E" w14:textId="77777777" w:rsidR="00CE16DF" w:rsidRPr="00CE16DF" w:rsidRDefault="00CE16DF" w:rsidP="00CE16DF">
            <w:pPr>
              <w:pStyle w:val="ListParagraph"/>
              <w:ind w:left="427"/>
              <w:jc w:val="left"/>
            </w:pPr>
          </w:p>
        </w:tc>
        <w:tc>
          <w:tcPr>
            <w:tcW w:w="2970" w:type="dxa"/>
          </w:tcPr>
          <w:p w14:paraId="6D19AAF2" w14:textId="1ADFD888" w:rsidR="00CE16DF" w:rsidRDefault="00CE16DF" w:rsidP="00D807BE">
            <w:pPr>
              <w:pStyle w:val="ListParagraph"/>
              <w:numPr>
                <w:ilvl w:val="0"/>
                <w:numId w:val="48"/>
              </w:numPr>
              <w:ind w:left="312" w:hanging="284"/>
              <w:jc w:val="left"/>
            </w:pPr>
            <w:r>
              <w:t>Menampilkan tabel pengguna yang telah bertambah datanya</w:t>
            </w:r>
          </w:p>
        </w:tc>
      </w:tr>
      <w:tr w:rsidR="00841B4F" w14:paraId="39083BE6" w14:textId="77777777" w:rsidTr="00841B4F">
        <w:tc>
          <w:tcPr>
            <w:tcW w:w="5767" w:type="dxa"/>
            <w:gridSpan w:val="2"/>
            <w:shd w:val="clear" w:color="auto" w:fill="D0CECE" w:themeFill="background2" w:themeFillShade="E6"/>
          </w:tcPr>
          <w:p w14:paraId="7F6DF977" w14:textId="7CB559B3" w:rsidR="00841B4F" w:rsidRDefault="00841B4F" w:rsidP="00841B4F">
            <w:pPr>
              <w:jc w:val="center"/>
              <w:rPr>
                <w:b/>
                <w:bCs/>
              </w:rPr>
            </w:pPr>
            <w:r>
              <w:rPr>
                <w:b/>
                <w:bCs/>
              </w:rPr>
              <w:t>Skenario Alternatif</w:t>
            </w:r>
          </w:p>
        </w:tc>
      </w:tr>
      <w:tr w:rsidR="008A1197" w14:paraId="0A48886F" w14:textId="77777777" w:rsidTr="008A1197">
        <w:tc>
          <w:tcPr>
            <w:tcW w:w="2797" w:type="dxa"/>
          </w:tcPr>
          <w:p w14:paraId="6F505703" w14:textId="77777777" w:rsidR="008A1197" w:rsidRDefault="008A1197" w:rsidP="001B1B37">
            <w:pPr>
              <w:rPr>
                <w:b/>
                <w:bCs/>
              </w:rPr>
            </w:pPr>
          </w:p>
        </w:tc>
        <w:tc>
          <w:tcPr>
            <w:tcW w:w="2970" w:type="dxa"/>
          </w:tcPr>
          <w:p w14:paraId="7826F9C2" w14:textId="77777777" w:rsidR="008A1197" w:rsidRDefault="008A1197" w:rsidP="001B1B37">
            <w:pPr>
              <w:rPr>
                <w:b/>
                <w:bCs/>
              </w:rPr>
            </w:pPr>
          </w:p>
        </w:tc>
      </w:tr>
      <w:tr w:rsidR="00841B4F" w14:paraId="6708CD86" w14:textId="77777777" w:rsidTr="00841B4F">
        <w:tc>
          <w:tcPr>
            <w:tcW w:w="5767" w:type="dxa"/>
            <w:gridSpan w:val="2"/>
            <w:shd w:val="clear" w:color="auto" w:fill="D0CECE" w:themeFill="background2" w:themeFillShade="E6"/>
          </w:tcPr>
          <w:p w14:paraId="1676CFA6" w14:textId="39F870ED" w:rsidR="00841B4F" w:rsidRDefault="00841B4F" w:rsidP="00841B4F">
            <w:pPr>
              <w:jc w:val="center"/>
              <w:rPr>
                <w:b/>
                <w:bCs/>
              </w:rPr>
            </w:pPr>
            <w:r>
              <w:rPr>
                <w:b/>
                <w:bCs/>
              </w:rPr>
              <w:t>Skenario Exception</w:t>
            </w:r>
          </w:p>
        </w:tc>
      </w:tr>
      <w:tr w:rsidR="00841B4F" w14:paraId="3336E4B1" w14:textId="77777777" w:rsidTr="008A1197">
        <w:tc>
          <w:tcPr>
            <w:tcW w:w="2797" w:type="dxa"/>
          </w:tcPr>
          <w:p w14:paraId="677EC5C9" w14:textId="16281029" w:rsidR="00841B4F" w:rsidRDefault="00CE16DF" w:rsidP="00CE16DF">
            <w:pPr>
              <w:jc w:val="left"/>
              <w:rPr>
                <w:b/>
                <w:bCs/>
              </w:rPr>
            </w:pPr>
            <w:r w:rsidRPr="00CE16DF">
              <w:t>4.a</w:t>
            </w:r>
            <w:r>
              <w:rPr>
                <w:b/>
                <w:bCs/>
              </w:rPr>
              <w:t xml:space="preserve"> </w:t>
            </w:r>
            <w:r w:rsidRPr="00CE16DF">
              <w:t>Memilih tombol “Cancel” pada form tambah data pengguna</w:t>
            </w:r>
          </w:p>
        </w:tc>
        <w:tc>
          <w:tcPr>
            <w:tcW w:w="2970" w:type="dxa"/>
          </w:tcPr>
          <w:p w14:paraId="0576A224" w14:textId="77777777" w:rsidR="00841B4F" w:rsidRDefault="00841B4F" w:rsidP="001B1B37">
            <w:pPr>
              <w:rPr>
                <w:b/>
                <w:bCs/>
              </w:rPr>
            </w:pPr>
          </w:p>
        </w:tc>
      </w:tr>
      <w:tr w:rsidR="00CE16DF" w14:paraId="7C752263" w14:textId="77777777" w:rsidTr="008A1197">
        <w:tc>
          <w:tcPr>
            <w:tcW w:w="2797" w:type="dxa"/>
          </w:tcPr>
          <w:p w14:paraId="3E2372B8" w14:textId="77777777" w:rsidR="00CE16DF" w:rsidRPr="00CE16DF" w:rsidRDefault="00CE16DF" w:rsidP="00CE16DF">
            <w:pPr>
              <w:jc w:val="left"/>
            </w:pPr>
          </w:p>
        </w:tc>
        <w:tc>
          <w:tcPr>
            <w:tcW w:w="2970" w:type="dxa"/>
          </w:tcPr>
          <w:p w14:paraId="70F4DAA7" w14:textId="09CCCF9B" w:rsidR="00CE16DF" w:rsidRPr="00CE16DF" w:rsidRDefault="00CE16DF" w:rsidP="00CE16DF">
            <w:pPr>
              <w:jc w:val="left"/>
            </w:pPr>
            <w:r w:rsidRPr="00CE16DF">
              <w:t xml:space="preserve">5.a Menampilkan tabel </w:t>
            </w:r>
            <w:r w:rsidR="007B52BE">
              <w:t>admin</w:t>
            </w:r>
          </w:p>
        </w:tc>
      </w:tr>
      <w:bookmarkEnd w:id="108"/>
    </w:tbl>
    <w:p w14:paraId="77CF654E" w14:textId="77777777" w:rsidR="00993FE2" w:rsidRPr="001B1B37" w:rsidRDefault="00993FE2" w:rsidP="001B1B37">
      <w:pPr>
        <w:ind w:left="2160"/>
        <w:rPr>
          <w:b/>
          <w:bCs/>
        </w:rPr>
      </w:pPr>
    </w:p>
    <w:p w14:paraId="5C58AA33" w14:textId="0739F7E8" w:rsidR="00BF3573" w:rsidRDefault="00BF3573" w:rsidP="00D807BE">
      <w:pPr>
        <w:pStyle w:val="ListParagraph"/>
        <w:numPr>
          <w:ilvl w:val="0"/>
          <w:numId w:val="46"/>
        </w:numPr>
        <w:rPr>
          <w:b/>
          <w:bCs/>
        </w:rPr>
      </w:pPr>
      <w:r>
        <w:rPr>
          <w:b/>
          <w:bCs/>
        </w:rPr>
        <w:t xml:space="preserve">Skenario Hapus Admin </w:t>
      </w:r>
      <w:bookmarkStart w:id="109" w:name="_Hlk83557859"/>
    </w:p>
    <w:tbl>
      <w:tblPr>
        <w:tblStyle w:val="TableGrid"/>
        <w:tblW w:w="0" w:type="auto"/>
        <w:tblInd w:w="2160" w:type="dxa"/>
        <w:tblLook w:val="04A0" w:firstRow="1" w:lastRow="0" w:firstColumn="1" w:lastColumn="0" w:noHBand="0" w:noVBand="1"/>
      </w:tblPr>
      <w:tblGrid>
        <w:gridCol w:w="2797"/>
        <w:gridCol w:w="2970"/>
      </w:tblGrid>
      <w:tr w:rsidR="007B52BE" w14:paraId="50FB65F9" w14:textId="77777777" w:rsidTr="00E22277">
        <w:tc>
          <w:tcPr>
            <w:tcW w:w="2797" w:type="dxa"/>
          </w:tcPr>
          <w:p w14:paraId="5F08B275" w14:textId="77777777" w:rsidR="007B52BE" w:rsidRDefault="007B52BE" w:rsidP="00E22277">
            <w:pPr>
              <w:rPr>
                <w:b/>
                <w:bCs/>
              </w:rPr>
            </w:pPr>
            <w:bookmarkStart w:id="110" w:name="_Hlk83557508"/>
            <w:r>
              <w:rPr>
                <w:b/>
                <w:bCs/>
              </w:rPr>
              <w:t>Nama Use Case</w:t>
            </w:r>
          </w:p>
        </w:tc>
        <w:tc>
          <w:tcPr>
            <w:tcW w:w="2970" w:type="dxa"/>
          </w:tcPr>
          <w:p w14:paraId="6BB31A0D" w14:textId="1FE7AE17" w:rsidR="007B52BE" w:rsidRPr="00841B4F" w:rsidRDefault="007B52BE" w:rsidP="00E22277">
            <w:r>
              <w:t>Hapus</w:t>
            </w:r>
            <w:r w:rsidRPr="00841B4F">
              <w:t xml:space="preserve"> Admin</w:t>
            </w:r>
          </w:p>
        </w:tc>
      </w:tr>
      <w:tr w:rsidR="007B52BE" w14:paraId="39B928F6" w14:textId="77777777" w:rsidTr="00E22277">
        <w:tc>
          <w:tcPr>
            <w:tcW w:w="2797" w:type="dxa"/>
          </w:tcPr>
          <w:p w14:paraId="5783E808" w14:textId="77777777" w:rsidR="007B52BE" w:rsidRDefault="007B52BE" w:rsidP="00E22277">
            <w:pPr>
              <w:rPr>
                <w:b/>
                <w:bCs/>
              </w:rPr>
            </w:pPr>
            <w:r>
              <w:rPr>
                <w:b/>
                <w:bCs/>
              </w:rPr>
              <w:t>Deskripsi</w:t>
            </w:r>
          </w:p>
        </w:tc>
        <w:tc>
          <w:tcPr>
            <w:tcW w:w="2970" w:type="dxa"/>
          </w:tcPr>
          <w:p w14:paraId="7A696E4B" w14:textId="5E83080C" w:rsidR="007B52BE" w:rsidRPr="00841B4F" w:rsidRDefault="007B52BE" w:rsidP="00E22277">
            <w:r w:rsidRPr="00841B4F">
              <w:t>Men</w:t>
            </w:r>
            <w:r>
              <w:t>ghapus</w:t>
            </w:r>
            <w:r w:rsidRPr="00841B4F">
              <w:t xml:space="preserve"> data admin </w:t>
            </w:r>
            <w:r>
              <w:t>yang telah terdaftar dari sistem</w:t>
            </w:r>
          </w:p>
        </w:tc>
      </w:tr>
      <w:tr w:rsidR="007B52BE" w14:paraId="1350A25A" w14:textId="77777777" w:rsidTr="00E22277">
        <w:tc>
          <w:tcPr>
            <w:tcW w:w="2797" w:type="dxa"/>
          </w:tcPr>
          <w:p w14:paraId="0F6526A2" w14:textId="77777777" w:rsidR="007B52BE" w:rsidRDefault="007B52BE" w:rsidP="00E22277">
            <w:pPr>
              <w:rPr>
                <w:b/>
                <w:bCs/>
              </w:rPr>
            </w:pPr>
            <w:r>
              <w:rPr>
                <w:b/>
                <w:bCs/>
              </w:rPr>
              <w:t>Aktor</w:t>
            </w:r>
          </w:p>
        </w:tc>
        <w:tc>
          <w:tcPr>
            <w:tcW w:w="2970" w:type="dxa"/>
          </w:tcPr>
          <w:p w14:paraId="3687D058" w14:textId="77777777" w:rsidR="007B52BE" w:rsidRPr="00841B4F" w:rsidRDefault="007B52BE" w:rsidP="00E22277">
            <w:r w:rsidRPr="00841B4F">
              <w:t>Admin</w:t>
            </w:r>
          </w:p>
        </w:tc>
      </w:tr>
      <w:tr w:rsidR="007B52BE" w14:paraId="2082ABC3" w14:textId="77777777" w:rsidTr="00E22277">
        <w:tc>
          <w:tcPr>
            <w:tcW w:w="2797" w:type="dxa"/>
          </w:tcPr>
          <w:p w14:paraId="17711D21" w14:textId="77777777" w:rsidR="007B52BE" w:rsidRDefault="007B52BE" w:rsidP="00E22277">
            <w:pPr>
              <w:rPr>
                <w:b/>
                <w:bCs/>
              </w:rPr>
            </w:pPr>
            <w:r>
              <w:rPr>
                <w:b/>
                <w:bCs/>
              </w:rPr>
              <w:t>Triggers</w:t>
            </w:r>
          </w:p>
        </w:tc>
        <w:tc>
          <w:tcPr>
            <w:tcW w:w="2970" w:type="dxa"/>
          </w:tcPr>
          <w:p w14:paraId="69774AEF" w14:textId="610F63BB" w:rsidR="007B52BE" w:rsidRPr="00841B4F" w:rsidRDefault="007B52BE" w:rsidP="00E22277">
            <w:pPr>
              <w:jc w:val="left"/>
            </w:pPr>
            <w:r w:rsidRPr="00841B4F">
              <w:t>Aktor ingin men</w:t>
            </w:r>
            <w:r>
              <w:t xml:space="preserve">ghapus </w:t>
            </w:r>
            <w:r w:rsidRPr="00841B4F">
              <w:t xml:space="preserve">data admin yang </w:t>
            </w:r>
            <w:r>
              <w:t>telah terdaftar di dalam sistem</w:t>
            </w:r>
          </w:p>
        </w:tc>
      </w:tr>
      <w:tr w:rsidR="007B52BE" w14:paraId="3772CF12" w14:textId="77777777" w:rsidTr="00E22277">
        <w:tc>
          <w:tcPr>
            <w:tcW w:w="2797" w:type="dxa"/>
          </w:tcPr>
          <w:p w14:paraId="500411C2" w14:textId="77777777" w:rsidR="007B52BE" w:rsidRDefault="007B52BE" w:rsidP="00E22277">
            <w:pPr>
              <w:rPr>
                <w:b/>
                <w:bCs/>
              </w:rPr>
            </w:pPr>
            <w:r>
              <w:rPr>
                <w:b/>
                <w:bCs/>
              </w:rPr>
              <w:t>Pre-Condition</w:t>
            </w:r>
          </w:p>
        </w:tc>
        <w:tc>
          <w:tcPr>
            <w:tcW w:w="2970" w:type="dxa"/>
          </w:tcPr>
          <w:p w14:paraId="472A28FA" w14:textId="7AA4306B" w:rsidR="007B52BE" w:rsidRPr="00841B4F" w:rsidRDefault="007B52BE" w:rsidP="00E22277">
            <w:pPr>
              <w:jc w:val="left"/>
            </w:pPr>
            <w:r w:rsidRPr="00841B4F">
              <w:t xml:space="preserve">Data admin </w:t>
            </w:r>
            <w:r>
              <w:t>telah tersimpan</w:t>
            </w:r>
          </w:p>
        </w:tc>
      </w:tr>
      <w:tr w:rsidR="007B52BE" w14:paraId="7DD264F2" w14:textId="77777777" w:rsidTr="00E22277">
        <w:tc>
          <w:tcPr>
            <w:tcW w:w="2797" w:type="dxa"/>
          </w:tcPr>
          <w:p w14:paraId="4A7EAD9F" w14:textId="77777777" w:rsidR="007B52BE" w:rsidRDefault="007B52BE" w:rsidP="00E22277">
            <w:pPr>
              <w:rPr>
                <w:b/>
                <w:bCs/>
              </w:rPr>
            </w:pPr>
            <w:r>
              <w:rPr>
                <w:b/>
                <w:bCs/>
              </w:rPr>
              <w:t>Post-Condition</w:t>
            </w:r>
          </w:p>
        </w:tc>
        <w:tc>
          <w:tcPr>
            <w:tcW w:w="2970" w:type="dxa"/>
          </w:tcPr>
          <w:p w14:paraId="78D77C8F" w14:textId="69F0BCBA" w:rsidR="007B52BE" w:rsidRPr="00841B4F" w:rsidRDefault="007B52BE" w:rsidP="00E22277">
            <w:pPr>
              <w:jc w:val="left"/>
            </w:pPr>
            <w:r w:rsidRPr="00841B4F">
              <w:t>Data admin telah di</w:t>
            </w:r>
            <w:r>
              <w:t>hapus</w:t>
            </w:r>
          </w:p>
        </w:tc>
      </w:tr>
      <w:tr w:rsidR="007B52BE" w14:paraId="17834CDA" w14:textId="77777777" w:rsidTr="00E22277">
        <w:tc>
          <w:tcPr>
            <w:tcW w:w="2797" w:type="dxa"/>
          </w:tcPr>
          <w:p w14:paraId="0B778071" w14:textId="77777777" w:rsidR="007B52BE" w:rsidRDefault="007B52BE" w:rsidP="00E22277">
            <w:pPr>
              <w:jc w:val="center"/>
              <w:rPr>
                <w:b/>
                <w:bCs/>
              </w:rPr>
            </w:pPr>
            <w:r>
              <w:rPr>
                <w:b/>
                <w:bCs/>
              </w:rPr>
              <w:t>Admin</w:t>
            </w:r>
          </w:p>
        </w:tc>
        <w:tc>
          <w:tcPr>
            <w:tcW w:w="2970" w:type="dxa"/>
          </w:tcPr>
          <w:p w14:paraId="02873184" w14:textId="77777777" w:rsidR="007B52BE" w:rsidRDefault="007B52BE" w:rsidP="00E22277">
            <w:pPr>
              <w:jc w:val="center"/>
              <w:rPr>
                <w:b/>
                <w:bCs/>
              </w:rPr>
            </w:pPr>
            <w:r>
              <w:rPr>
                <w:b/>
                <w:bCs/>
              </w:rPr>
              <w:t>Sistem</w:t>
            </w:r>
          </w:p>
        </w:tc>
      </w:tr>
      <w:tr w:rsidR="007B52BE" w14:paraId="52AE1FCB" w14:textId="77777777" w:rsidTr="00E22277">
        <w:tc>
          <w:tcPr>
            <w:tcW w:w="5767" w:type="dxa"/>
            <w:gridSpan w:val="2"/>
            <w:shd w:val="clear" w:color="auto" w:fill="D0CECE" w:themeFill="background2" w:themeFillShade="E6"/>
          </w:tcPr>
          <w:p w14:paraId="23280E02" w14:textId="77777777" w:rsidR="007B52BE" w:rsidRDefault="007B52BE" w:rsidP="00E22277">
            <w:pPr>
              <w:jc w:val="center"/>
              <w:rPr>
                <w:b/>
                <w:bCs/>
              </w:rPr>
            </w:pPr>
            <w:r>
              <w:rPr>
                <w:b/>
                <w:bCs/>
              </w:rPr>
              <w:lastRenderedPageBreak/>
              <w:t>Skenario Normal</w:t>
            </w:r>
          </w:p>
        </w:tc>
      </w:tr>
      <w:tr w:rsidR="007B52BE" w14:paraId="57F064A5" w14:textId="77777777" w:rsidTr="00E22277">
        <w:tc>
          <w:tcPr>
            <w:tcW w:w="2797" w:type="dxa"/>
          </w:tcPr>
          <w:p w14:paraId="7D068A01" w14:textId="21778211" w:rsidR="007B52BE" w:rsidRPr="00CE16DF" w:rsidRDefault="007B52BE" w:rsidP="00D807BE">
            <w:pPr>
              <w:pStyle w:val="ListParagraph"/>
              <w:numPr>
                <w:ilvl w:val="0"/>
                <w:numId w:val="49"/>
              </w:numPr>
              <w:jc w:val="left"/>
            </w:pPr>
            <w:r w:rsidRPr="00CE16DF">
              <w:t>Memilih tombol “</w:t>
            </w:r>
            <w:r>
              <w:t>Hapus</w:t>
            </w:r>
            <w:r w:rsidRPr="00CE16DF">
              <w:t>”</w:t>
            </w:r>
            <w:r>
              <w:t xml:space="preserve"> pada salah satu data admin yang ada dalam tabel </w:t>
            </w:r>
          </w:p>
        </w:tc>
        <w:tc>
          <w:tcPr>
            <w:tcW w:w="2970" w:type="dxa"/>
          </w:tcPr>
          <w:p w14:paraId="7EE951B4" w14:textId="77777777" w:rsidR="007B52BE" w:rsidRDefault="007B52BE" w:rsidP="00E22277">
            <w:pPr>
              <w:rPr>
                <w:b/>
                <w:bCs/>
              </w:rPr>
            </w:pPr>
          </w:p>
        </w:tc>
      </w:tr>
      <w:tr w:rsidR="007B52BE" w14:paraId="25D44131" w14:textId="77777777" w:rsidTr="00E22277">
        <w:tc>
          <w:tcPr>
            <w:tcW w:w="2797" w:type="dxa"/>
          </w:tcPr>
          <w:p w14:paraId="3C51EA54" w14:textId="77777777" w:rsidR="007B52BE" w:rsidRDefault="007B52BE" w:rsidP="00E22277">
            <w:pPr>
              <w:rPr>
                <w:b/>
                <w:bCs/>
              </w:rPr>
            </w:pPr>
          </w:p>
        </w:tc>
        <w:tc>
          <w:tcPr>
            <w:tcW w:w="2970" w:type="dxa"/>
          </w:tcPr>
          <w:p w14:paraId="2D9770EF" w14:textId="234D2DDE" w:rsidR="007B52BE" w:rsidRPr="00CE16DF" w:rsidRDefault="007B52BE" w:rsidP="00D807BE">
            <w:pPr>
              <w:pStyle w:val="ListParagraph"/>
              <w:numPr>
                <w:ilvl w:val="0"/>
                <w:numId w:val="49"/>
              </w:numPr>
              <w:ind w:left="312" w:hanging="284"/>
              <w:jc w:val="left"/>
            </w:pPr>
            <w:r w:rsidRPr="00CE16DF">
              <w:t xml:space="preserve">Menampilkan </w:t>
            </w:r>
            <w:r>
              <w:t>pertanyaan konfirmasi “Apakah data tersebut akan benar-benar dihapus?”</w:t>
            </w:r>
          </w:p>
        </w:tc>
      </w:tr>
      <w:tr w:rsidR="007B52BE" w14:paraId="4AEB4BFB" w14:textId="77777777" w:rsidTr="00E22277">
        <w:tc>
          <w:tcPr>
            <w:tcW w:w="2797" w:type="dxa"/>
          </w:tcPr>
          <w:p w14:paraId="5AD5A966" w14:textId="138E730C" w:rsidR="007B52BE" w:rsidRPr="00CE16DF" w:rsidRDefault="007B52BE" w:rsidP="00D807BE">
            <w:pPr>
              <w:pStyle w:val="ListParagraph"/>
              <w:numPr>
                <w:ilvl w:val="0"/>
                <w:numId w:val="49"/>
              </w:numPr>
              <w:ind w:left="427" w:hanging="426"/>
              <w:jc w:val="left"/>
            </w:pPr>
            <w:r w:rsidRPr="00CE16DF">
              <w:t>Me</w:t>
            </w:r>
            <w:r>
              <w:t>milih tombol “Ya”</w:t>
            </w:r>
          </w:p>
        </w:tc>
        <w:tc>
          <w:tcPr>
            <w:tcW w:w="2970" w:type="dxa"/>
          </w:tcPr>
          <w:p w14:paraId="51D09B86" w14:textId="77777777" w:rsidR="007B52BE" w:rsidRPr="00CE16DF" w:rsidRDefault="007B52BE" w:rsidP="00E22277">
            <w:pPr>
              <w:jc w:val="left"/>
            </w:pPr>
          </w:p>
        </w:tc>
      </w:tr>
      <w:tr w:rsidR="007B52BE" w14:paraId="49CC78F0" w14:textId="77777777" w:rsidTr="00E22277">
        <w:tc>
          <w:tcPr>
            <w:tcW w:w="2797" w:type="dxa"/>
          </w:tcPr>
          <w:p w14:paraId="5A846992" w14:textId="77777777" w:rsidR="007B52BE" w:rsidRPr="00CE16DF" w:rsidRDefault="007B52BE" w:rsidP="00E22277">
            <w:pPr>
              <w:pStyle w:val="ListParagraph"/>
              <w:ind w:left="427"/>
              <w:jc w:val="left"/>
            </w:pPr>
          </w:p>
        </w:tc>
        <w:tc>
          <w:tcPr>
            <w:tcW w:w="2970" w:type="dxa"/>
          </w:tcPr>
          <w:p w14:paraId="24D2E5F4" w14:textId="21B89022" w:rsidR="007B52BE" w:rsidRPr="00CE16DF" w:rsidRDefault="007B52BE" w:rsidP="00D807BE">
            <w:pPr>
              <w:pStyle w:val="ListParagraph"/>
              <w:numPr>
                <w:ilvl w:val="0"/>
                <w:numId w:val="49"/>
              </w:numPr>
              <w:ind w:left="312" w:hanging="284"/>
              <w:jc w:val="left"/>
            </w:pPr>
            <w:r>
              <w:t>Menghapus data admin dari dalam database</w:t>
            </w:r>
          </w:p>
        </w:tc>
      </w:tr>
      <w:tr w:rsidR="007B52BE" w14:paraId="1A98EF88" w14:textId="77777777" w:rsidTr="00E22277">
        <w:tc>
          <w:tcPr>
            <w:tcW w:w="2797" w:type="dxa"/>
          </w:tcPr>
          <w:p w14:paraId="44486AFA" w14:textId="77777777" w:rsidR="007B52BE" w:rsidRPr="00CE16DF" w:rsidRDefault="007B52BE" w:rsidP="00E22277">
            <w:pPr>
              <w:pStyle w:val="ListParagraph"/>
              <w:ind w:left="427"/>
              <w:jc w:val="left"/>
            </w:pPr>
          </w:p>
        </w:tc>
        <w:tc>
          <w:tcPr>
            <w:tcW w:w="2970" w:type="dxa"/>
          </w:tcPr>
          <w:p w14:paraId="293CBFDB" w14:textId="1E606F4F" w:rsidR="007B52BE" w:rsidRDefault="007B52BE" w:rsidP="00D807BE">
            <w:pPr>
              <w:pStyle w:val="ListParagraph"/>
              <w:numPr>
                <w:ilvl w:val="0"/>
                <w:numId w:val="49"/>
              </w:numPr>
              <w:ind w:left="312" w:hanging="284"/>
              <w:jc w:val="left"/>
            </w:pPr>
            <w:r>
              <w:t>Menampilkan tabel admin dengan data baru yang telah terhapus</w:t>
            </w:r>
          </w:p>
        </w:tc>
      </w:tr>
      <w:tr w:rsidR="007B52BE" w14:paraId="7A69BE01" w14:textId="77777777" w:rsidTr="00E22277">
        <w:tc>
          <w:tcPr>
            <w:tcW w:w="5767" w:type="dxa"/>
            <w:gridSpan w:val="2"/>
            <w:shd w:val="clear" w:color="auto" w:fill="D0CECE" w:themeFill="background2" w:themeFillShade="E6"/>
          </w:tcPr>
          <w:p w14:paraId="7829E601" w14:textId="77777777" w:rsidR="007B52BE" w:rsidRDefault="007B52BE" w:rsidP="00E22277">
            <w:pPr>
              <w:jc w:val="center"/>
              <w:rPr>
                <w:b/>
                <w:bCs/>
              </w:rPr>
            </w:pPr>
            <w:r>
              <w:rPr>
                <w:b/>
                <w:bCs/>
              </w:rPr>
              <w:t>Skenario Alternatif</w:t>
            </w:r>
          </w:p>
        </w:tc>
      </w:tr>
      <w:tr w:rsidR="007B52BE" w14:paraId="41710803" w14:textId="77777777" w:rsidTr="00E22277">
        <w:tc>
          <w:tcPr>
            <w:tcW w:w="2797" w:type="dxa"/>
          </w:tcPr>
          <w:p w14:paraId="3FA3CAAA" w14:textId="77777777" w:rsidR="007B52BE" w:rsidRDefault="007B52BE" w:rsidP="00E22277">
            <w:pPr>
              <w:rPr>
                <w:b/>
                <w:bCs/>
              </w:rPr>
            </w:pPr>
          </w:p>
        </w:tc>
        <w:tc>
          <w:tcPr>
            <w:tcW w:w="2970" w:type="dxa"/>
          </w:tcPr>
          <w:p w14:paraId="09A2B11B" w14:textId="77777777" w:rsidR="007B52BE" w:rsidRDefault="007B52BE" w:rsidP="00E22277">
            <w:pPr>
              <w:rPr>
                <w:b/>
                <w:bCs/>
              </w:rPr>
            </w:pPr>
          </w:p>
        </w:tc>
      </w:tr>
      <w:tr w:rsidR="007B52BE" w14:paraId="3772836C" w14:textId="77777777" w:rsidTr="00E22277">
        <w:tc>
          <w:tcPr>
            <w:tcW w:w="5767" w:type="dxa"/>
            <w:gridSpan w:val="2"/>
            <w:shd w:val="clear" w:color="auto" w:fill="D0CECE" w:themeFill="background2" w:themeFillShade="E6"/>
          </w:tcPr>
          <w:p w14:paraId="284D4591" w14:textId="77777777" w:rsidR="007B52BE" w:rsidRDefault="007B52BE" w:rsidP="00E22277">
            <w:pPr>
              <w:jc w:val="center"/>
              <w:rPr>
                <w:b/>
                <w:bCs/>
              </w:rPr>
            </w:pPr>
            <w:r>
              <w:rPr>
                <w:b/>
                <w:bCs/>
              </w:rPr>
              <w:t>Skenario Exception</w:t>
            </w:r>
          </w:p>
        </w:tc>
      </w:tr>
      <w:tr w:rsidR="007B52BE" w14:paraId="3BE30AEC" w14:textId="77777777" w:rsidTr="00E22277">
        <w:tc>
          <w:tcPr>
            <w:tcW w:w="2797" w:type="dxa"/>
          </w:tcPr>
          <w:p w14:paraId="3F28A578" w14:textId="1627747B" w:rsidR="007B52BE" w:rsidRDefault="007B52BE" w:rsidP="00E22277">
            <w:pPr>
              <w:jc w:val="left"/>
              <w:rPr>
                <w:b/>
                <w:bCs/>
              </w:rPr>
            </w:pPr>
            <w:r>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1560C144" w14:textId="77777777" w:rsidR="007B52BE" w:rsidRDefault="007B52BE" w:rsidP="00E22277">
            <w:pPr>
              <w:rPr>
                <w:b/>
                <w:bCs/>
              </w:rPr>
            </w:pPr>
          </w:p>
        </w:tc>
      </w:tr>
      <w:tr w:rsidR="007B52BE" w14:paraId="2832EBDC" w14:textId="77777777" w:rsidTr="00E22277">
        <w:tc>
          <w:tcPr>
            <w:tcW w:w="2797" w:type="dxa"/>
          </w:tcPr>
          <w:p w14:paraId="1026C293" w14:textId="77777777" w:rsidR="007B52BE" w:rsidRPr="00CE16DF" w:rsidRDefault="007B52BE" w:rsidP="00E22277">
            <w:pPr>
              <w:jc w:val="left"/>
            </w:pPr>
          </w:p>
        </w:tc>
        <w:tc>
          <w:tcPr>
            <w:tcW w:w="2970" w:type="dxa"/>
          </w:tcPr>
          <w:p w14:paraId="3A0335C7" w14:textId="2BE5AED2" w:rsidR="007B52BE" w:rsidRPr="00CE16DF" w:rsidRDefault="007B52BE" w:rsidP="00E22277">
            <w:pPr>
              <w:jc w:val="left"/>
            </w:pPr>
            <w:r w:rsidRPr="00CE16DF">
              <w:t xml:space="preserve">5.a Menampilkan tabel </w:t>
            </w:r>
            <w:r>
              <w:t>admin</w:t>
            </w:r>
          </w:p>
        </w:tc>
      </w:tr>
      <w:bookmarkEnd w:id="109"/>
      <w:bookmarkEnd w:id="110"/>
    </w:tbl>
    <w:p w14:paraId="55E8318F" w14:textId="77777777" w:rsidR="007B52BE" w:rsidRPr="007B52BE" w:rsidRDefault="007B52BE" w:rsidP="007B52BE">
      <w:pPr>
        <w:rPr>
          <w:b/>
          <w:bCs/>
        </w:rPr>
      </w:pPr>
    </w:p>
    <w:p w14:paraId="3E273C0C" w14:textId="3C052ED0" w:rsidR="00BF3573" w:rsidRDefault="00BF3573" w:rsidP="00D807BE">
      <w:pPr>
        <w:pStyle w:val="ListParagraph"/>
        <w:numPr>
          <w:ilvl w:val="0"/>
          <w:numId w:val="46"/>
        </w:numPr>
        <w:rPr>
          <w:b/>
          <w:bCs/>
        </w:rPr>
      </w:pPr>
      <w:r>
        <w:rPr>
          <w:b/>
          <w:bCs/>
        </w:rPr>
        <w:t>Skenario Update Admin</w:t>
      </w:r>
    </w:p>
    <w:tbl>
      <w:tblPr>
        <w:tblStyle w:val="TableGrid1"/>
        <w:tblW w:w="0" w:type="auto"/>
        <w:tblInd w:w="2160" w:type="dxa"/>
        <w:tblLook w:val="04A0" w:firstRow="1" w:lastRow="0" w:firstColumn="1" w:lastColumn="0" w:noHBand="0" w:noVBand="1"/>
      </w:tblPr>
      <w:tblGrid>
        <w:gridCol w:w="2797"/>
        <w:gridCol w:w="2970"/>
      </w:tblGrid>
      <w:tr w:rsidR="00B33B4D" w:rsidRPr="00B33B4D" w14:paraId="086E3EAD" w14:textId="77777777" w:rsidTr="00E22277">
        <w:tc>
          <w:tcPr>
            <w:tcW w:w="2797" w:type="dxa"/>
          </w:tcPr>
          <w:p w14:paraId="01368A9E" w14:textId="77777777" w:rsidR="00B33B4D" w:rsidRPr="00B33B4D" w:rsidRDefault="00B33B4D" w:rsidP="00B33B4D">
            <w:pPr>
              <w:rPr>
                <w:b/>
                <w:bCs/>
              </w:rPr>
            </w:pPr>
            <w:bookmarkStart w:id="111" w:name="_Hlk83557809"/>
            <w:r w:rsidRPr="00B33B4D">
              <w:rPr>
                <w:b/>
                <w:bCs/>
              </w:rPr>
              <w:t>Nama Use Case</w:t>
            </w:r>
          </w:p>
        </w:tc>
        <w:tc>
          <w:tcPr>
            <w:tcW w:w="2970" w:type="dxa"/>
          </w:tcPr>
          <w:p w14:paraId="24706F65" w14:textId="4EF91A37" w:rsidR="00B33B4D" w:rsidRPr="00B33B4D" w:rsidRDefault="00B33B4D" w:rsidP="00B33B4D">
            <w:r>
              <w:t>Update</w:t>
            </w:r>
            <w:r w:rsidRPr="00B33B4D">
              <w:t xml:space="preserve"> Admin</w:t>
            </w:r>
          </w:p>
        </w:tc>
      </w:tr>
      <w:tr w:rsidR="00B33B4D" w:rsidRPr="00B33B4D" w14:paraId="54B509DA" w14:textId="77777777" w:rsidTr="00E22277">
        <w:tc>
          <w:tcPr>
            <w:tcW w:w="2797" w:type="dxa"/>
          </w:tcPr>
          <w:p w14:paraId="08672EAE" w14:textId="77777777" w:rsidR="00B33B4D" w:rsidRPr="00B33B4D" w:rsidRDefault="00B33B4D" w:rsidP="00B33B4D">
            <w:pPr>
              <w:rPr>
                <w:b/>
                <w:bCs/>
              </w:rPr>
            </w:pPr>
            <w:r w:rsidRPr="00B33B4D">
              <w:rPr>
                <w:b/>
                <w:bCs/>
              </w:rPr>
              <w:lastRenderedPageBreak/>
              <w:t>Deskripsi</w:t>
            </w:r>
          </w:p>
        </w:tc>
        <w:tc>
          <w:tcPr>
            <w:tcW w:w="2970" w:type="dxa"/>
          </w:tcPr>
          <w:p w14:paraId="79769167" w14:textId="72D6E640" w:rsidR="00B33B4D" w:rsidRPr="00B33B4D" w:rsidRDefault="00B33B4D" w:rsidP="00B33B4D">
            <w:r w:rsidRPr="00B33B4D">
              <w:t>Me</w:t>
            </w:r>
            <w:r>
              <w:t xml:space="preserve">rubah informasi pada data admin yang telah terdaftar dalam sistem </w:t>
            </w:r>
          </w:p>
        </w:tc>
      </w:tr>
      <w:tr w:rsidR="00B33B4D" w:rsidRPr="00B33B4D" w14:paraId="325D26C0" w14:textId="77777777" w:rsidTr="00E22277">
        <w:tc>
          <w:tcPr>
            <w:tcW w:w="2797" w:type="dxa"/>
          </w:tcPr>
          <w:p w14:paraId="4047C1F1" w14:textId="77777777" w:rsidR="00B33B4D" w:rsidRPr="00B33B4D" w:rsidRDefault="00B33B4D" w:rsidP="00B33B4D">
            <w:pPr>
              <w:rPr>
                <w:b/>
                <w:bCs/>
              </w:rPr>
            </w:pPr>
            <w:r w:rsidRPr="00B33B4D">
              <w:rPr>
                <w:b/>
                <w:bCs/>
              </w:rPr>
              <w:t>Aktor</w:t>
            </w:r>
          </w:p>
        </w:tc>
        <w:tc>
          <w:tcPr>
            <w:tcW w:w="2970" w:type="dxa"/>
          </w:tcPr>
          <w:p w14:paraId="1BE81AE9" w14:textId="77777777" w:rsidR="00B33B4D" w:rsidRPr="00B33B4D" w:rsidRDefault="00B33B4D" w:rsidP="00B33B4D">
            <w:r w:rsidRPr="00B33B4D">
              <w:t>Admin</w:t>
            </w:r>
          </w:p>
        </w:tc>
      </w:tr>
      <w:tr w:rsidR="00B33B4D" w:rsidRPr="00B33B4D" w14:paraId="282A6171" w14:textId="77777777" w:rsidTr="00E22277">
        <w:tc>
          <w:tcPr>
            <w:tcW w:w="2797" w:type="dxa"/>
          </w:tcPr>
          <w:p w14:paraId="3AA45FE1" w14:textId="77777777" w:rsidR="00B33B4D" w:rsidRPr="00B33B4D" w:rsidRDefault="00B33B4D" w:rsidP="00B33B4D">
            <w:pPr>
              <w:rPr>
                <w:b/>
                <w:bCs/>
              </w:rPr>
            </w:pPr>
            <w:r w:rsidRPr="00B33B4D">
              <w:rPr>
                <w:b/>
                <w:bCs/>
              </w:rPr>
              <w:t>Triggers</w:t>
            </w:r>
          </w:p>
        </w:tc>
        <w:tc>
          <w:tcPr>
            <w:tcW w:w="2970" w:type="dxa"/>
          </w:tcPr>
          <w:p w14:paraId="4EFF0331" w14:textId="7FC3B5B9" w:rsidR="00B33B4D" w:rsidRPr="00B33B4D" w:rsidRDefault="00B33B4D" w:rsidP="00B33B4D">
            <w:pPr>
              <w:jc w:val="left"/>
            </w:pPr>
            <w:r w:rsidRPr="00B33B4D">
              <w:t xml:space="preserve">Aktor ingin </w:t>
            </w:r>
            <w:r>
              <w:t>mengubah informasi yang ada pada data admin yang telah terdaftar.</w:t>
            </w:r>
          </w:p>
        </w:tc>
      </w:tr>
      <w:tr w:rsidR="00B33B4D" w:rsidRPr="00B33B4D" w14:paraId="7A9879EA" w14:textId="77777777" w:rsidTr="00E22277">
        <w:tc>
          <w:tcPr>
            <w:tcW w:w="2797" w:type="dxa"/>
          </w:tcPr>
          <w:p w14:paraId="7CE90271" w14:textId="77777777" w:rsidR="00B33B4D" w:rsidRPr="00B33B4D" w:rsidRDefault="00B33B4D" w:rsidP="00B33B4D">
            <w:pPr>
              <w:rPr>
                <w:b/>
                <w:bCs/>
              </w:rPr>
            </w:pPr>
            <w:r w:rsidRPr="00B33B4D">
              <w:rPr>
                <w:b/>
                <w:bCs/>
              </w:rPr>
              <w:t>Pre-Condition</w:t>
            </w:r>
          </w:p>
        </w:tc>
        <w:tc>
          <w:tcPr>
            <w:tcW w:w="2970" w:type="dxa"/>
          </w:tcPr>
          <w:p w14:paraId="120F9374" w14:textId="7E441E7C" w:rsidR="00B33B4D" w:rsidRPr="00B33B4D" w:rsidRDefault="00B33B4D" w:rsidP="00B33B4D">
            <w:pPr>
              <w:jc w:val="left"/>
            </w:pPr>
            <w:r w:rsidRPr="00B33B4D">
              <w:t xml:space="preserve">Data admin </w:t>
            </w:r>
            <w:r>
              <w:t>belum berubah</w:t>
            </w:r>
          </w:p>
        </w:tc>
      </w:tr>
      <w:tr w:rsidR="00B33B4D" w:rsidRPr="00B33B4D" w14:paraId="04079322" w14:textId="77777777" w:rsidTr="00E22277">
        <w:tc>
          <w:tcPr>
            <w:tcW w:w="2797" w:type="dxa"/>
          </w:tcPr>
          <w:p w14:paraId="468A0FBA" w14:textId="77777777" w:rsidR="00B33B4D" w:rsidRPr="00B33B4D" w:rsidRDefault="00B33B4D" w:rsidP="00B33B4D">
            <w:pPr>
              <w:rPr>
                <w:b/>
                <w:bCs/>
              </w:rPr>
            </w:pPr>
            <w:r w:rsidRPr="00B33B4D">
              <w:rPr>
                <w:b/>
                <w:bCs/>
              </w:rPr>
              <w:t>Post-Condition</w:t>
            </w:r>
          </w:p>
        </w:tc>
        <w:tc>
          <w:tcPr>
            <w:tcW w:w="2970" w:type="dxa"/>
          </w:tcPr>
          <w:p w14:paraId="398A2704" w14:textId="0E8B708D" w:rsidR="00B33B4D" w:rsidRPr="00B33B4D" w:rsidRDefault="00B33B4D" w:rsidP="00B33B4D">
            <w:pPr>
              <w:jc w:val="left"/>
            </w:pPr>
            <w:r w:rsidRPr="00B33B4D">
              <w:t xml:space="preserve">Data admin </w:t>
            </w:r>
            <w:r>
              <w:t>telah diubah</w:t>
            </w:r>
          </w:p>
        </w:tc>
      </w:tr>
      <w:tr w:rsidR="00B33B4D" w:rsidRPr="00B33B4D" w14:paraId="6E643CDA" w14:textId="77777777" w:rsidTr="00E22277">
        <w:tc>
          <w:tcPr>
            <w:tcW w:w="2797" w:type="dxa"/>
          </w:tcPr>
          <w:p w14:paraId="31A42830" w14:textId="77777777" w:rsidR="00B33B4D" w:rsidRPr="00B33B4D" w:rsidRDefault="00B33B4D" w:rsidP="00B33B4D">
            <w:pPr>
              <w:jc w:val="center"/>
              <w:rPr>
                <w:b/>
                <w:bCs/>
              </w:rPr>
            </w:pPr>
            <w:r w:rsidRPr="00B33B4D">
              <w:rPr>
                <w:b/>
                <w:bCs/>
              </w:rPr>
              <w:t>Admin</w:t>
            </w:r>
          </w:p>
        </w:tc>
        <w:tc>
          <w:tcPr>
            <w:tcW w:w="2970" w:type="dxa"/>
          </w:tcPr>
          <w:p w14:paraId="01A6930E" w14:textId="77777777" w:rsidR="00B33B4D" w:rsidRPr="00B33B4D" w:rsidRDefault="00B33B4D" w:rsidP="00B33B4D">
            <w:pPr>
              <w:jc w:val="center"/>
              <w:rPr>
                <w:b/>
                <w:bCs/>
              </w:rPr>
            </w:pPr>
            <w:r w:rsidRPr="00B33B4D">
              <w:rPr>
                <w:b/>
                <w:bCs/>
              </w:rPr>
              <w:t>Sistem</w:t>
            </w:r>
          </w:p>
        </w:tc>
      </w:tr>
      <w:tr w:rsidR="00B33B4D" w:rsidRPr="00B33B4D" w14:paraId="2F1DAEEB" w14:textId="77777777" w:rsidTr="00E22277">
        <w:tc>
          <w:tcPr>
            <w:tcW w:w="5767" w:type="dxa"/>
            <w:gridSpan w:val="2"/>
            <w:shd w:val="clear" w:color="auto" w:fill="D0CECE" w:themeFill="background2" w:themeFillShade="E6"/>
          </w:tcPr>
          <w:p w14:paraId="167F5CF4" w14:textId="77777777" w:rsidR="00B33B4D" w:rsidRPr="00B33B4D" w:rsidRDefault="00B33B4D" w:rsidP="00B33B4D">
            <w:pPr>
              <w:jc w:val="center"/>
              <w:rPr>
                <w:b/>
                <w:bCs/>
              </w:rPr>
            </w:pPr>
            <w:r w:rsidRPr="00B33B4D">
              <w:rPr>
                <w:b/>
                <w:bCs/>
              </w:rPr>
              <w:t>Skenario Normal</w:t>
            </w:r>
          </w:p>
        </w:tc>
      </w:tr>
      <w:tr w:rsidR="00B33B4D" w:rsidRPr="00B33B4D" w14:paraId="4F4E18F1" w14:textId="77777777" w:rsidTr="00E22277">
        <w:tc>
          <w:tcPr>
            <w:tcW w:w="2797" w:type="dxa"/>
          </w:tcPr>
          <w:p w14:paraId="20CC42A4" w14:textId="118154CB" w:rsidR="00B33B4D" w:rsidRPr="00B33B4D" w:rsidRDefault="00B33B4D" w:rsidP="00D807BE">
            <w:pPr>
              <w:numPr>
                <w:ilvl w:val="0"/>
                <w:numId w:val="50"/>
              </w:numPr>
              <w:contextualSpacing/>
              <w:jc w:val="left"/>
            </w:pPr>
            <w:r w:rsidRPr="00B33B4D">
              <w:t>Memilih tombol “</w:t>
            </w:r>
            <w:r>
              <w:t>Edit</w:t>
            </w:r>
            <w:r w:rsidRPr="00B33B4D">
              <w:t xml:space="preserve">” pada salah satu data admin yang ada dalam tabel </w:t>
            </w:r>
          </w:p>
        </w:tc>
        <w:tc>
          <w:tcPr>
            <w:tcW w:w="2970" w:type="dxa"/>
          </w:tcPr>
          <w:p w14:paraId="57255C2D" w14:textId="77777777" w:rsidR="00B33B4D" w:rsidRPr="00B33B4D" w:rsidRDefault="00B33B4D" w:rsidP="00B33B4D">
            <w:pPr>
              <w:rPr>
                <w:b/>
                <w:bCs/>
              </w:rPr>
            </w:pPr>
          </w:p>
        </w:tc>
      </w:tr>
      <w:tr w:rsidR="00B33B4D" w:rsidRPr="00B33B4D" w14:paraId="17B0FE1F" w14:textId="77777777" w:rsidTr="00E22277">
        <w:tc>
          <w:tcPr>
            <w:tcW w:w="2797" w:type="dxa"/>
          </w:tcPr>
          <w:p w14:paraId="6E708458" w14:textId="77777777" w:rsidR="00B33B4D" w:rsidRPr="00B33B4D" w:rsidRDefault="00B33B4D" w:rsidP="00B33B4D">
            <w:pPr>
              <w:ind w:left="720"/>
              <w:contextualSpacing/>
              <w:jc w:val="left"/>
            </w:pPr>
          </w:p>
        </w:tc>
        <w:tc>
          <w:tcPr>
            <w:tcW w:w="2970" w:type="dxa"/>
          </w:tcPr>
          <w:p w14:paraId="6D92115D" w14:textId="477AD3AD" w:rsidR="00B33B4D" w:rsidRPr="00B33B4D" w:rsidRDefault="00B33B4D" w:rsidP="00D807BE">
            <w:pPr>
              <w:pStyle w:val="ListParagraph"/>
              <w:numPr>
                <w:ilvl w:val="0"/>
                <w:numId w:val="50"/>
              </w:numPr>
              <w:ind w:left="454"/>
              <w:jc w:val="left"/>
            </w:pPr>
            <w:r w:rsidRPr="00B33B4D">
              <w:t>Menampilkan form data admin yang telah terisi dengan data admin yang telah tersimpan</w:t>
            </w:r>
          </w:p>
        </w:tc>
      </w:tr>
      <w:tr w:rsidR="00B33B4D" w:rsidRPr="00B33B4D" w14:paraId="4A75EF50" w14:textId="77777777" w:rsidTr="00E22277">
        <w:tc>
          <w:tcPr>
            <w:tcW w:w="2797" w:type="dxa"/>
          </w:tcPr>
          <w:p w14:paraId="035845D1" w14:textId="542BBD24" w:rsidR="00B33B4D" w:rsidRPr="00B33B4D" w:rsidRDefault="00B33B4D" w:rsidP="00D807BE">
            <w:pPr>
              <w:pStyle w:val="ListParagraph"/>
              <w:numPr>
                <w:ilvl w:val="0"/>
                <w:numId w:val="50"/>
              </w:numPr>
              <w:jc w:val="left"/>
            </w:pPr>
            <w:r>
              <w:t>Melakukan perubahan pada isian form data admin</w:t>
            </w:r>
          </w:p>
        </w:tc>
        <w:tc>
          <w:tcPr>
            <w:tcW w:w="2970" w:type="dxa"/>
          </w:tcPr>
          <w:p w14:paraId="6C7B1F8A" w14:textId="77777777" w:rsidR="00B33B4D" w:rsidRPr="00B33B4D" w:rsidRDefault="00B33B4D" w:rsidP="00B33B4D">
            <w:pPr>
              <w:pStyle w:val="ListParagraph"/>
              <w:ind w:left="454"/>
              <w:jc w:val="left"/>
            </w:pPr>
          </w:p>
        </w:tc>
      </w:tr>
      <w:tr w:rsidR="00B33B4D" w:rsidRPr="00B33B4D" w14:paraId="369D73B0" w14:textId="77777777" w:rsidTr="00E22277">
        <w:tc>
          <w:tcPr>
            <w:tcW w:w="2797" w:type="dxa"/>
          </w:tcPr>
          <w:p w14:paraId="6C79B02E" w14:textId="6F1A8563" w:rsidR="00B33B4D" w:rsidRDefault="00B33B4D" w:rsidP="00D807BE">
            <w:pPr>
              <w:pStyle w:val="ListParagraph"/>
              <w:numPr>
                <w:ilvl w:val="0"/>
                <w:numId w:val="50"/>
              </w:numPr>
              <w:jc w:val="left"/>
            </w:pPr>
            <w:r>
              <w:t xml:space="preserve">Menyimpan perubahan yang telah dilakukan </w:t>
            </w:r>
            <w:r>
              <w:lastRenderedPageBreak/>
              <w:t>dengan klik tombol “Simpan”</w:t>
            </w:r>
          </w:p>
        </w:tc>
        <w:tc>
          <w:tcPr>
            <w:tcW w:w="2970" w:type="dxa"/>
          </w:tcPr>
          <w:p w14:paraId="1368CD6C" w14:textId="77777777" w:rsidR="00B33B4D" w:rsidRPr="00B33B4D" w:rsidRDefault="00B33B4D" w:rsidP="00B33B4D">
            <w:pPr>
              <w:pStyle w:val="ListParagraph"/>
              <w:ind w:left="454"/>
              <w:jc w:val="left"/>
            </w:pPr>
          </w:p>
        </w:tc>
      </w:tr>
      <w:tr w:rsidR="00B33B4D" w:rsidRPr="00B33B4D" w14:paraId="1B1B98B5" w14:textId="77777777" w:rsidTr="00E22277">
        <w:tc>
          <w:tcPr>
            <w:tcW w:w="2797" w:type="dxa"/>
          </w:tcPr>
          <w:p w14:paraId="021FB34A" w14:textId="77777777" w:rsidR="00B33B4D" w:rsidRPr="00B33B4D" w:rsidRDefault="00B33B4D" w:rsidP="00B33B4D">
            <w:pPr>
              <w:rPr>
                <w:b/>
                <w:bCs/>
              </w:rPr>
            </w:pPr>
          </w:p>
        </w:tc>
        <w:tc>
          <w:tcPr>
            <w:tcW w:w="2970" w:type="dxa"/>
          </w:tcPr>
          <w:p w14:paraId="152DDA47" w14:textId="6ED67EC7" w:rsidR="00B33B4D" w:rsidRPr="00B33B4D" w:rsidRDefault="00B33B4D" w:rsidP="00D807BE">
            <w:pPr>
              <w:numPr>
                <w:ilvl w:val="0"/>
                <w:numId w:val="50"/>
              </w:numPr>
              <w:ind w:left="312" w:hanging="284"/>
              <w:contextualSpacing/>
              <w:jc w:val="left"/>
            </w:pPr>
            <w:r w:rsidRPr="00B33B4D">
              <w:t>Me</w:t>
            </w:r>
            <w:r>
              <w:t>nyimpan seluruh perubahan data yang telah dilakukan ke dalam database</w:t>
            </w:r>
          </w:p>
        </w:tc>
      </w:tr>
      <w:tr w:rsidR="00B33B4D" w:rsidRPr="00B33B4D" w14:paraId="5574B424" w14:textId="77777777" w:rsidTr="00E22277">
        <w:tc>
          <w:tcPr>
            <w:tcW w:w="2797" w:type="dxa"/>
          </w:tcPr>
          <w:p w14:paraId="45DAA0D9" w14:textId="77777777" w:rsidR="00B33B4D" w:rsidRPr="00B33B4D" w:rsidRDefault="00B33B4D" w:rsidP="00B33B4D">
            <w:pPr>
              <w:ind w:left="427"/>
              <w:contextualSpacing/>
              <w:jc w:val="left"/>
            </w:pPr>
          </w:p>
        </w:tc>
        <w:tc>
          <w:tcPr>
            <w:tcW w:w="2970" w:type="dxa"/>
          </w:tcPr>
          <w:p w14:paraId="6F5971EE" w14:textId="7BE4E535" w:rsidR="00B33B4D" w:rsidRPr="00B33B4D" w:rsidRDefault="00B33B4D" w:rsidP="00D807BE">
            <w:pPr>
              <w:numPr>
                <w:ilvl w:val="0"/>
                <w:numId w:val="50"/>
              </w:numPr>
              <w:ind w:left="312" w:hanging="284"/>
              <w:contextualSpacing/>
              <w:jc w:val="left"/>
            </w:pPr>
            <w:r w:rsidRPr="00B33B4D">
              <w:t xml:space="preserve">Menampilkan tabel admin dengan data baru yang telah </w:t>
            </w:r>
            <w:r>
              <w:t>dilakukan perubahan</w:t>
            </w:r>
          </w:p>
        </w:tc>
      </w:tr>
      <w:tr w:rsidR="00B33B4D" w:rsidRPr="00B33B4D" w14:paraId="34F9D27E" w14:textId="77777777" w:rsidTr="00E22277">
        <w:tc>
          <w:tcPr>
            <w:tcW w:w="5767" w:type="dxa"/>
            <w:gridSpan w:val="2"/>
            <w:shd w:val="clear" w:color="auto" w:fill="D0CECE" w:themeFill="background2" w:themeFillShade="E6"/>
          </w:tcPr>
          <w:p w14:paraId="792FAC81" w14:textId="77777777" w:rsidR="00B33B4D" w:rsidRPr="00B33B4D" w:rsidRDefault="00B33B4D" w:rsidP="00B33B4D">
            <w:pPr>
              <w:jc w:val="center"/>
              <w:rPr>
                <w:b/>
                <w:bCs/>
              </w:rPr>
            </w:pPr>
            <w:r w:rsidRPr="00B33B4D">
              <w:rPr>
                <w:b/>
                <w:bCs/>
              </w:rPr>
              <w:t>Skenario Alternatif</w:t>
            </w:r>
          </w:p>
        </w:tc>
      </w:tr>
      <w:tr w:rsidR="00B33B4D" w:rsidRPr="00B33B4D" w14:paraId="35DAAC0F" w14:textId="77777777" w:rsidTr="00E22277">
        <w:tc>
          <w:tcPr>
            <w:tcW w:w="2797" w:type="dxa"/>
          </w:tcPr>
          <w:p w14:paraId="2A9430BC" w14:textId="77777777" w:rsidR="00B33B4D" w:rsidRPr="00B33B4D" w:rsidRDefault="00B33B4D" w:rsidP="00B33B4D">
            <w:pPr>
              <w:rPr>
                <w:b/>
                <w:bCs/>
              </w:rPr>
            </w:pPr>
          </w:p>
        </w:tc>
        <w:tc>
          <w:tcPr>
            <w:tcW w:w="2970" w:type="dxa"/>
          </w:tcPr>
          <w:p w14:paraId="121E777D" w14:textId="77777777" w:rsidR="00B33B4D" w:rsidRPr="00B33B4D" w:rsidRDefault="00B33B4D" w:rsidP="00B33B4D">
            <w:pPr>
              <w:rPr>
                <w:b/>
                <w:bCs/>
              </w:rPr>
            </w:pPr>
          </w:p>
        </w:tc>
      </w:tr>
      <w:tr w:rsidR="00B33B4D" w:rsidRPr="00B33B4D" w14:paraId="3B4785EF" w14:textId="77777777" w:rsidTr="00E22277">
        <w:tc>
          <w:tcPr>
            <w:tcW w:w="5767" w:type="dxa"/>
            <w:gridSpan w:val="2"/>
            <w:shd w:val="clear" w:color="auto" w:fill="D0CECE" w:themeFill="background2" w:themeFillShade="E6"/>
          </w:tcPr>
          <w:p w14:paraId="21079763" w14:textId="77777777" w:rsidR="00B33B4D" w:rsidRPr="00B33B4D" w:rsidRDefault="00B33B4D" w:rsidP="00B33B4D">
            <w:pPr>
              <w:jc w:val="center"/>
              <w:rPr>
                <w:b/>
                <w:bCs/>
              </w:rPr>
            </w:pPr>
            <w:r w:rsidRPr="00B33B4D">
              <w:rPr>
                <w:b/>
                <w:bCs/>
              </w:rPr>
              <w:t>Skenario Exception</w:t>
            </w:r>
          </w:p>
        </w:tc>
      </w:tr>
      <w:tr w:rsidR="00B33B4D" w:rsidRPr="00B33B4D" w14:paraId="1C6D8472" w14:textId="77777777" w:rsidTr="00E22277">
        <w:tc>
          <w:tcPr>
            <w:tcW w:w="2797" w:type="dxa"/>
          </w:tcPr>
          <w:p w14:paraId="41E9FAEA" w14:textId="230B81A2" w:rsidR="00B33B4D" w:rsidRPr="00B33B4D" w:rsidRDefault="00B33B4D" w:rsidP="00B33B4D">
            <w:pPr>
              <w:jc w:val="left"/>
              <w:rPr>
                <w:b/>
                <w:bCs/>
              </w:rPr>
            </w:pPr>
            <w:r w:rsidRPr="00B33B4D">
              <w:t>3.a</w:t>
            </w:r>
            <w:r w:rsidRPr="00B33B4D">
              <w:rPr>
                <w:b/>
                <w:bCs/>
              </w:rPr>
              <w:t xml:space="preserve"> </w:t>
            </w:r>
            <w:r w:rsidRPr="00B33B4D">
              <w:t>Memilih tombol “</w:t>
            </w:r>
            <w:r>
              <w:t>cancel</w:t>
            </w:r>
            <w:r w:rsidRPr="00B33B4D">
              <w:t xml:space="preserve">” </w:t>
            </w:r>
            <w:r>
              <w:t>pada halaman form data admin</w:t>
            </w:r>
          </w:p>
        </w:tc>
        <w:tc>
          <w:tcPr>
            <w:tcW w:w="2970" w:type="dxa"/>
          </w:tcPr>
          <w:p w14:paraId="484BBBB9" w14:textId="77777777" w:rsidR="00B33B4D" w:rsidRPr="00B33B4D" w:rsidRDefault="00B33B4D" w:rsidP="00B33B4D">
            <w:pPr>
              <w:rPr>
                <w:b/>
                <w:bCs/>
              </w:rPr>
            </w:pPr>
          </w:p>
        </w:tc>
      </w:tr>
      <w:tr w:rsidR="00B33B4D" w:rsidRPr="00B33B4D" w14:paraId="1B582C53" w14:textId="77777777" w:rsidTr="00E22277">
        <w:tc>
          <w:tcPr>
            <w:tcW w:w="2797" w:type="dxa"/>
          </w:tcPr>
          <w:p w14:paraId="307ED3E5" w14:textId="77777777" w:rsidR="00B33B4D" w:rsidRPr="00B33B4D" w:rsidRDefault="00B33B4D" w:rsidP="00B33B4D">
            <w:pPr>
              <w:jc w:val="left"/>
            </w:pPr>
          </w:p>
        </w:tc>
        <w:tc>
          <w:tcPr>
            <w:tcW w:w="2970" w:type="dxa"/>
          </w:tcPr>
          <w:p w14:paraId="0C93C0CD" w14:textId="77777777" w:rsidR="00B33B4D" w:rsidRPr="00B33B4D" w:rsidRDefault="00B33B4D" w:rsidP="00B33B4D">
            <w:pPr>
              <w:jc w:val="left"/>
            </w:pPr>
            <w:r w:rsidRPr="00B33B4D">
              <w:t>5.a Menampilkan tabel admin</w:t>
            </w:r>
          </w:p>
        </w:tc>
      </w:tr>
      <w:bookmarkEnd w:id="111"/>
    </w:tbl>
    <w:p w14:paraId="2DE1B4CF" w14:textId="77777777" w:rsidR="00B33B4D" w:rsidRPr="00B33B4D" w:rsidRDefault="00B33B4D" w:rsidP="00B33B4D">
      <w:pPr>
        <w:rPr>
          <w:b/>
          <w:bCs/>
        </w:rPr>
      </w:pPr>
    </w:p>
    <w:p w14:paraId="350C9A8C" w14:textId="103858E2" w:rsidR="00B11E59" w:rsidRDefault="00B11E59" w:rsidP="00727440">
      <w:pPr>
        <w:pStyle w:val="ListParagraph"/>
        <w:numPr>
          <w:ilvl w:val="0"/>
          <w:numId w:val="45"/>
        </w:numPr>
        <w:ind w:left="2127"/>
        <w:rPr>
          <w:b/>
          <w:bCs/>
        </w:rPr>
      </w:pPr>
      <w:r>
        <w:rPr>
          <w:b/>
          <w:bCs/>
        </w:rPr>
        <w:t xml:space="preserve">Use Case Scenario Kelola Artikel </w:t>
      </w:r>
    </w:p>
    <w:p w14:paraId="5CB69856" w14:textId="791EA215" w:rsidR="00BF3573" w:rsidRDefault="00BF3573" w:rsidP="00D807BE">
      <w:pPr>
        <w:pStyle w:val="ListParagraph"/>
        <w:numPr>
          <w:ilvl w:val="0"/>
          <w:numId w:val="47"/>
        </w:numPr>
        <w:rPr>
          <w:b/>
          <w:bCs/>
        </w:rPr>
      </w:pPr>
      <w:bookmarkStart w:id="112" w:name="_Hlk83550981"/>
      <w:r>
        <w:rPr>
          <w:b/>
          <w:bCs/>
        </w:rPr>
        <w:t>Skenario Tambah Artikel</w:t>
      </w:r>
    </w:p>
    <w:tbl>
      <w:tblPr>
        <w:tblStyle w:val="TableGrid"/>
        <w:tblW w:w="0" w:type="auto"/>
        <w:tblInd w:w="2160" w:type="dxa"/>
        <w:tblLook w:val="04A0" w:firstRow="1" w:lastRow="0" w:firstColumn="1" w:lastColumn="0" w:noHBand="0" w:noVBand="1"/>
      </w:tblPr>
      <w:tblGrid>
        <w:gridCol w:w="2797"/>
        <w:gridCol w:w="2970"/>
      </w:tblGrid>
      <w:tr w:rsidR="00B33B4D" w14:paraId="4A9B9493" w14:textId="77777777" w:rsidTr="00E22277">
        <w:tc>
          <w:tcPr>
            <w:tcW w:w="2797" w:type="dxa"/>
          </w:tcPr>
          <w:p w14:paraId="69BD2761" w14:textId="77777777" w:rsidR="00B33B4D" w:rsidRDefault="00B33B4D" w:rsidP="00E22277">
            <w:pPr>
              <w:rPr>
                <w:b/>
                <w:bCs/>
              </w:rPr>
            </w:pPr>
            <w:r>
              <w:rPr>
                <w:b/>
                <w:bCs/>
              </w:rPr>
              <w:t>Nama Use Case</w:t>
            </w:r>
          </w:p>
        </w:tc>
        <w:tc>
          <w:tcPr>
            <w:tcW w:w="2970" w:type="dxa"/>
          </w:tcPr>
          <w:p w14:paraId="189C98B8" w14:textId="3A2CA080" w:rsidR="00B33B4D" w:rsidRPr="00841B4F" w:rsidRDefault="00B33B4D" w:rsidP="00E22277">
            <w:r w:rsidRPr="00841B4F">
              <w:t xml:space="preserve">Tambah </w:t>
            </w:r>
            <w:r>
              <w:t>Artikel</w:t>
            </w:r>
          </w:p>
        </w:tc>
      </w:tr>
      <w:tr w:rsidR="00B33B4D" w14:paraId="0F05CF6D" w14:textId="77777777" w:rsidTr="00E22277">
        <w:tc>
          <w:tcPr>
            <w:tcW w:w="2797" w:type="dxa"/>
          </w:tcPr>
          <w:p w14:paraId="4D9F9B0D" w14:textId="77777777" w:rsidR="00B33B4D" w:rsidRDefault="00B33B4D" w:rsidP="00E22277">
            <w:pPr>
              <w:rPr>
                <w:b/>
                <w:bCs/>
              </w:rPr>
            </w:pPr>
            <w:r>
              <w:rPr>
                <w:b/>
                <w:bCs/>
              </w:rPr>
              <w:t>Deskripsi</w:t>
            </w:r>
          </w:p>
        </w:tc>
        <w:tc>
          <w:tcPr>
            <w:tcW w:w="2970" w:type="dxa"/>
          </w:tcPr>
          <w:p w14:paraId="7F0C1EC8" w14:textId="6054E620" w:rsidR="00B33B4D" w:rsidRPr="00841B4F" w:rsidRDefault="00B33B4D" w:rsidP="00E22277">
            <w:r w:rsidRPr="00841B4F">
              <w:t xml:space="preserve">Menambahkan </w:t>
            </w:r>
            <w:r>
              <w:t>artikel</w:t>
            </w:r>
            <w:r w:rsidRPr="00841B4F">
              <w:t xml:space="preserve"> baru ke dalam sistem</w:t>
            </w:r>
          </w:p>
        </w:tc>
      </w:tr>
      <w:tr w:rsidR="00B33B4D" w14:paraId="7D985604" w14:textId="77777777" w:rsidTr="00E22277">
        <w:tc>
          <w:tcPr>
            <w:tcW w:w="2797" w:type="dxa"/>
          </w:tcPr>
          <w:p w14:paraId="6CF34A4F" w14:textId="77777777" w:rsidR="00B33B4D" w:rsidRDefault="00B33B4D" w:rsidP="00E22277">
            <w:pPr>
              <w:rPr>
                <w:b/>
                <w:bCs/>
              </w:rPr>
            </w:pPr>
            <w:r>
              <w:rPr>
                <w:b/>
                <w:bCs/>
              </w:rPr>
              <w:t>Aktor</w:t>
            </w:r>
          </w:p>
        </w:tc>
        <w:tc>
          <w:tcPr>
            <w:tcW w:w="2970" w:type="dxa"/>
          </w:tcPr>
          <w:p w14:paraId="4C769E00" w14:textId="77777777" w:rsidR="00B33B4D" w:rsidRPr="00841B4F" w:rsidRDefault="00B33B4D" w:rsidP="00E22277">
            <w:r w:rsidRPr="00841B4F">
              <w:t>Admin</w:t>
            </w:r>
          </w:p>
        </w:tc>
      </w:tr>
      <w:tr w:rsidR="00B33B4D" w14:paraId="3E7DEE8F" w14:textId="77777777" w:rsidTr="00B33B4D">
        <w:tc>
          <w:tcPr>
            <w:tcW w:w="2797" w:type="dxa"/>
            <w:shd w:val="clear" w:color="auto" w:fill="FFFF00"/>
          </w:tcPr>
          <w:p w14:paraId="5828C67F" w14:textId="77777777" w:rsidR="00B33B4D" w:rsidRDefault="00B33B4D" w:rsidP="00E22277">
            <w:pPr>
              <w:rPr>
                <w:b/>
                <w:bCs/>
              </w:rPr>
            </w:pPr>
            <w:r>
              <w:rPr>
                <w:b/>
                <w:bCs/>
              </w:rPr>
              <w:t>Triggers</w:t>
            </w:r>
          </w:p>
        </w:tc>
        <w:tc>
          <w:tcPr>
            <w:tcW w:w="2970" w:type="dxa"/>
            <w:shd w:val="clear" w:color="auto" w:fill="FFFF00"/>
          </w:tcPr>
          <w:p w14:paraId="2F53D778" w14:textId="6C316DBD" w:rsidR="00B33B4D" w:rsidRPr="00841B4F" w:rsidRDefault="00B33B4D" w:rsidP="00E22277">
            <w:pPr>
              <w:jc w:val="left"/>
            </w:pPr>
            <w:r w:rsidRPr="00841B4F">
              <w:t xml:space="preserve">Aktor ingin menambahkan </w:t>
            </w:r>
            <w:r>
              <w:t>konten artikel baru ke dalam halaman artikel</w:t>
            </w:r>
          </w:p>
        </w:tc>
      </w:tr>
      <w:tr w:rsidR="00B33B4D" w14:paraId="7F82D0B2" w14:textId="77777777" w:rsidTr="00E22277">
        <w:tc>
          <w:tcPr>
            <w:tcW w:w="2797" w:type="dxa"/>
          </w:tcPr>
          <w:p w14:paraId="0035C73C" w14:textId="77777777" w:rsidR="00B33B4D" w:rsidRDefault="00B33B4D" w:rsidP="00E22277">
            <w:pPr>
              <w:rPr>
                <w:b/>
                <w:bCs/>
              </w:rPr>
            </w:pPr>
            <w:r>
              <w:rPr>
                <w:b/>
                <w:bCs/>
              </w:rPr>
              <w:t>Pre-Condition</w:t>
            </w:r>
          </w:p>
        </w:tc>
        <w:tc>
          <w:tcPr>
            <w:tcW w:w="2970" w:type="dxa"/>
          </w:tcPr>
          <w:p w14:paraId="2A28EFC3" w14:textId="182EDBAD" w:rsidR="00B33B4D" w:rsidRPr="00841B4F" w:rsidRDefault="00B33B4D" w:rsidP="00E22277">
            <w:pPr>
              <w:jc w:val="left"/>
            </w:pPr>
            <w:r w:rsidRPr="00841B4F">
              <w:t xml:space="preserve">Data </w:t>
            </w:r>
            <w:r>
              <w:t>baru artikel</w:t>
            </w:r>
            <w:r w:rsidRPr="00841B4F">
              <w:t xml:space="preserve"> belum ditambahkan</w:t>
            </w:r>
          </w:p>
        </w:tc>
      </w:tr>
      <w:tr w:rsidR="00B33B4D" w14:paraId="26F319F9" w14:textId="77777777" w:rsidTr="00E22277">
        <w:tc>
          <w:tcPr>
            <w:tcW w:w="2797" w:type="dxa"/>
          </w:tcPr>
          <w:p w14:paraId="588D487B" w14:textId="77777777" w:rsidR="00B33B4D" w:rsidRDefault="00B33B4D" w:rsidP="00E22277">
            <w:pPr>
              <w:rPr>
                <w:b/>
                <w:bCs/>
              </w:rPr>
            </w:pPr>
            <w:r>
              <w:rPr>
                <w:b/>
                <w:bCs/>
              </w:rPr>
              <w:lastRenderedPageBreak/>
              <w:t>Post-Condition</w:t>
            </w:r>
          </w:p>
        </w:tc>
        <w:tc>
          <w:tcPr>
            <w:tcW w:w="2970" w:type="dxa"/>
          </w:tcPr>
          <w:p w14:paraId="3F226E6D" w14:textId="57351A99" w:rsidR="00B33B4D" w:rsidRPr="00841B4F" w:rsidRDefault="00B33B4D" w:rsidP="00E22277">
            <w:pPr>
              <w:jc w:val="left"/>
            </w:pPr>
            <w:r w:rsidRPr="00841B4F">
              <w:t xml:space="preserve">Data </w:t>
            </w:r>
            <w:r>
              <w:t>baru artikel</w:t>
            </w:r>
            <w:r w:rsidRPr="00841B4F">
              <w:t xml:space="preserve"> telah ditambahkan</w:t>
            </w:r>
          </w:p>
        </w:tc>
      </w:tr>
      <w:tr w:rsidR="00B33B4D" w14:paraId="30E087C4" w14:textId="77777777" w:rsidTr="00E22277">
        <w:tc>
          <w:tcPr>
            <w:tcW w:w="2797" w:type="dxa"/>
          </w:tcPr>
          <w:p w14:paraId="57383F25" w14:textId="77777777" w:rsidR="00B33B4D" w:rsidRDefault="00B33B4D" w:rsidP="00E22277">
            <w:pPr>
              <w:jc w:val="center"/>
              <w:rPr>
                <w:b/>
                <w:bCs/>
              </w:rPr>
            </w:pPr>
            <w:r>
              <w:rPr>
                <w:b/>
                <w:bCs/>
              </w:rPr>
              <w:t>Admin</w:t>
            </w:r>
          </w:p>
        </w:tc>
        <w:tc>
          <w:tcPr>
            <w:tcW w:w="2970" w:type="dxa"/>
          </w:tcPr>
          <w:p w14:paraId="23DB588B" w14:textId="77777777" w:rsidR="00B33B4D" w:rsidRDefault="00B33B4D" w:rsidP="00E22277">
            <w:pPr>
              <w:jc w:val="center"/>
              <w:rPr>
                <w:b/>
                <w:bCs/>
              </w:rPr>
            </w:pPr>
            <w:r>
              <w:rPr>
                <w:b/>
                <w:bCs/>
              </w:rPr>
              <w:t>Sistem</w:t>
            </w:r>
          </w:p>
        </w:tc>
      </w:tr>
      <w:tr w:rsidR="00B33B4D" w14:paraId="18F5E102" w14:textId="77777777" w:rsidTr="00E22277">
        <w:tc>
          <w:tcPr>
            <w:tcW w:w="5767" w:type="dxa"/>
            <w:gridSpan w:val="2"/>
            <w:shd w:val="clear" w:color="auto" w:fill="D0CECE" w:themeFill="background2" w:themeFillShade="E6"/>
          </w:tcPr>
          <w:p w14:paraId="30C537AE" w14:textId="77777777" w:rsidR="00B33B4D" w:rsidRDefault="00B33B4D" w:rsidP="00E22277">
            <w:pPr>
              <w:jc w:val="center"/>
              <w:rPr>
                <w:b/>
                <w:bCs/>
              </w:rPr>
            </w:pPr>
            <w:r>
              <w:rPr>
                <w:b/>
                <w:bCs/>
              </w:rPr>
              <w:t>Skenario Normal</w:t>
            </w:r>
          </w:p>
        </w:tc>
      </w:tr>
      <w:tr w:rsidR="00B33B4D" w14:paraId="18F678CC" w14:textId="77777777" w:rsidTr="00E22277">
        <w:tc>
          <w:tcPr>
            <w:tcW w:w="2797" w:type="dxa"/>
          </w:tcPr>
          <w:p w14:paraId="2BC5D88D" w14:textId="6032A109" w:rsidR="00B33B4D" w:rsidRPr="00CE16DF" w:rsidRDefault="00B33B4D" w:rsidP="00D807BE">
            <w:pPr>
              <w:pStyle w:val="ListParagraph"/>
              <w:numPr>
                <w:ilvl w:val="0"/>
                <w:numId w:val="52"/>
              </w:numPr>
              <w:jc w:val="left"/>
            </w:pPr>
            <w:r w:rsidRPr="00CE16DF">
              <w:t>Memilih tombol “Tambah A</w:t>
            </w:r>
            <w:r>
              <w:t>rtikel</w:t>
            </w:r>
            <w:r w:rsidRPr="00CE16DF">
              <w:t>”</w:t>
            </w:r>
          </w:p>
        </w:tc>
        <w:tc>
          <w:tcPr>
            <w:tcW w:w="2970" w:type="dxa"/>
          </w:tcPr>
          <w:p w14:paraId="6011765B" w14:textId="77777777" w:rsidR="00B33B4D" w:rsidRDefault="00B33B4D" w:rsidP="00E22277">
            <w:pPr>
              <w:rPr>
                <w:b/>
                <w:bCs/>
              </w:rPr>
            </w:pPr>
          </w:p>
        </w:tc>
      </w:tr>
      <w:tr w:rsidR="00B33B4D" w14:paraId="2183B300" w14:textId="77777777" w:rsidTr="00E22277">
        <w:tc>
          <w:tcPr>
            <w:tcW w:w="2797" w:type="dxa"/>
          </w:tcPr>
          <w:p w14:paraId="4284E7A0" w14:textId="77777777" w:rsidR="00B33B4D" w:rsidRDefault="00B33B4D" w:rsidP="00E22277">
            <w:pPr>
              <w:rPr>
                <w:b/>
                <w:bCs/>
              </w:rPr>
            </w:pPr>
          </w:p>
        </w:tc>
        <w:tc>
          <w:tcPr>
            <w:tcW w:w="2970" w:type="dxa"/>
          </w:tcPr>
          <w:p w14:paraId="7FB6C3D5" w14:textId="568A066B" w:rsidR="00B33B4D" w:rsidRPr="00CE16DF" w:rsidRDefault="00B33B4D" w:rsidP="00D807BE">
            <w:pPr>
              <w:pStyle w:val="ListParagraph"/>
              <w:numPr>
                <w:ilvl w:val="0"/>
                <w:numId w:val="52"/>
              </w:numPr>
              <w:ind w:left="312" w:hanging="284"/>
              <w:jc w:val="left"/>
            </w:pPr>
            <w:r w:rsidRPr="00CE16DF">
              <w:t xml:space="preserve">Menampilkan form </w:t>
            </w:r>
            <w:r>
              <w:t>isian untuk menambahkan artikel baru</w:t>
            </w:r>
          </w:p>
        </w:tc>
      </w:tr>
      <w:tr w:rsidR="00B33B4D" w14:paraId="0AD8B03B" w14:textId="77777777" w:rsidTr="00E22277">
        <w:tc>
          <w:tcPr>
            <w:tcW w:w="2797" w:type="dxa"/>
          </w:tcPr>
          <w:p w14:paraId="5476BAC6" w14:textId="00EC502C" w:rsidR="00B33B4D" w:rsidRPr="00CE16DF" w:rsidRDefault="00B33B4D" w:rsidP="00D807BE">
            <w:pPr>
              <w:pStyle w:val="ListParagraph"/>
              <w:numPr>
                <w:ilvl w:val="0"/>
                <w:numId w:val="52"/>
              </w:numPr>
              <w:ind w:left="427" w:hanging="426"/>
              <w:jc w:val="left"/>
            </w:pPr>
            <w:r w:rsidRPr="00CE16DF">
              <w:t xml:space="preserve">Mengisi form </w:t>
            </w:r>
            <w:r>
              <w:t>isian tambah artikel</w:t>
            </w:r>
          </w:p>
        </w:tc>
        <w:tc>
          <w:tcPr>
            <w:tcW w:w="2970" w:type="dxa"/>
          </w:tcPr>
          <w:p w14:paraId="69E82B79" w14:textId="77777777" w:rsidR="00B33B4D" w:rsidRPr="00CE16DF" w:rsidRDefault="00B33B4D" w:rsidP="00E22277">
            <w:pPr>
              <w:jc w:val="left"/>
            </w:pPr>
          </w:p>
        </w:tc>
      </w:tr>
      <w:tr w:rsidR="00B33B4D" w14:paraId="1ABD3B94" w14:textId="77777777" w:rsidTr="00E22277">
        <w:tc>
          <w:tcPr>
            <w:tcW w:w="2797" w:type="dxa"/>
          </w:tcPr>
          <w:p w14:paraId="35ED70CC" w14:textId="4FA9C4E0" w:rsidR="00B33B4D" w:rsidRPr="00CE16DF" w:rsidRDefault="00B33B4D" w:rsidP="00D807BE">
            <w:pPr>
              <w:pStyle w:val="ListParagraph"/>
              <w:numPr>
                <w:ilvl w:val="0"/>
                <w:numId w:val="52"/>
              </w:numPr>
              <w:ind w:left="427" w:hanging="426"/>
              <w:jc w:val="left"/>
            </w:pPr>
            <w:r>
              <w:t>Menyimpan data artikel baru dengan lakukan klik pada tombol “Submit”</w:t>
            </w:r>
          </w:p>
        </w:tc>
        <w:tc>
          <w:tcPr>
            <w:tcW w:w="2970" w:type="dxa"/>
          </w:tcPr>
          <w:p w14:paraId="710CFFC6" w14:textId="77777777" w:rsidR="00B33B4D" w:rsidRPr="00CE16DF" w:rsidRDefault="00B33B4D" w:rsidP="00E22277">
            <w:pPr>
              <w:jc w:val="left"/>
            </w:pPr>
          </w:p>
        </w:tc>
      </w:tr>
      <w:tr w:rsidR="00B33B4D" w14:paraId="12776620" w14:textId="77777777" w:rsidTr="00E22277">
        <w:tc>
          <w:tcPr>
            <w:tcW w:w="2797" w:type="dxa"/>
          </w:tcPr>
          <w:p w14:paraId="68A35EED" w14:textId="77777777" w:rsidR="00B33B4D" w:rsidRPr="00CE16DF" w:rsidRDefault="00B33B4D" w:rsidP="00E22277">
            <w:pPr>
              <w:pStyle w:val="ListParagraph"/>
              <w:ind w:left="427"/>
              <w:jc w:val="left"/>
            </w:pPr>
          </w:p>
        </w:tc>
        <w:tc>
          <w:tcPr>
            <w:tcW w:w="2970" w:type="dxa"/>
          </w:tcPr>
          <w:p w14:paraId="5E7D92D9" w14:textId="5D07B340" w:rsidR="00B33B4D" w:rsidRPr="00CE16DF" w:rsidRDefault="00B33B4D" w:rsidP="00D807BE">
            <w:pPr>
              <w:pStyle w:val="ListParagraph"/>
              <w:numPr>
                <w:ilvl w:val="0"/>
                <w:numId w:val="52"/>
              </w:numPr>
              <w:ind w:left="312" w:hanging="284"/>
              <w:jc w:val="left"/>
            </w:pPr>
            <w:r>
              <w:t>Menyimpan data artikel ke dalam database</w:t>
            </w:r>
          </w:p>
        </w:tc>
      </w:tr>
      <w:tr w:rsidR="00B33B4D" w14:paraId="61EA0010" w14:textId="77777777" w:rsidTr="00E22277">
        <w:tc>
          <w:tcPr>
            <w:tcW w:w="2797" w:type="dxa"/>
          </w:tcPr>
          <w:p w14:paraId="0995A48F" w14:textId="77777777" w:rsidR="00B33B4D" w:rsidRPr="00CE16DF" w:rsidRDefault="00B33B4D" w:rsidP="00E22277">
            <w:pPr>
              <w:pStyle w:val="ListParagraph"/>
              <w:ind w:left="427"/>
              <w:jc w:val="left"/>
            </w:pPr>
          </w:p>
        </w:tc>
        <w:tc>
          <w:tcPr>
            <w:tcW w:w="2970" w:type="dxa"/>
          </w:tcPr>
          <w:p w14:paraId="4CD6A7A3" w14:textId="2BAF0100" w:rsidR="00B33B4D" w:rsidRDefault="00B33B4D" w:rsidP="00D807BE">
            <w:pPr>
              <w:pStyle w:val="ListParagraph"/>
              <w:numPr>
                <w:ilvl w:val="0"/>
                <w:numId w:val="52"/>
              </w:numPr>
              <w:ind w:left="312" w:hanging="284"/>
              <w:jc w:val="left"/>
            </w:pPr>
            <w:r>
              <w:t>Menampilkan halaman artikel dengan tambahan artikel yang baru.</w:t>
            </w:r>
          </w:p>
        </w:tc>
      </w:tr>
      <w:tr w:rsidR="00B33B4D" w14:paraId="5A19496B" w14:textId="77777777" w:rsidTr="00E22277">
        <w:tc>
          <w:tcPr>
            <w:tcW w:w="5767" w:type="dxa"/>
            <w:gridSpan w:val="2"/>
            <w:shd w:val="clear" w:color="auto" w:fill="D0CECE" w:themeFill="background2" w:themeFillShade="E6"/>
          </w:tcPr>
          <w:p w14:paraId="69115C92" w14:textId="77777777" w:rsidR="00B33B4D" w:rsidRDefault="00B33B4D" w:rsidP="00E22277">
            <w:pPr>
              <w:jc w:val="center"/>
              <w:rPr>
                <w:b/>
                <w:bCs/>
              </w:rPr>
            </w:pPr>
            <w:r>
              <w:rPr>
                <w:b/>
                <w:bCs/>
              </w:rPr>
              <w:t>Skenario Alternatif</w:t>
            </w:r>
          </w:p>
        </w:tc>
      </w:tr>
      <w:tr w:rsidR="00B33B4D" w14:paraId="0B21AB6D" w14:textId="77777777" w:rsidTr="00E22277">
        <w:tc>
          <w:tcPr>
            <w:tcW w:w="2797" w:type="dxa"/>
          </w:tcPr>
          <w:p w14:paraId="21C56880" w14:textId="77777777" w:rsidR="00B33B4D" w:rsidRDefault="00B33B4D" w:rsidP="00E22277">
            <w:pPr>
              <w:rPr>
                <w:b/>
                <w:bCs/>
              </w:rPr>
            </w:pPr>
          </w:p>
        </w:tc>
        <w:tc>
          <w:tcPr>
            <w:tcW w:w="2970" w:type="dxa"/>
          </w:tcPr>
          <w:p w14:paraId="2D46AB2D" w14:textId="77777777" w:rsidR="00B33B4D" w:rsidRDefault="00B33B4D" w:rsidP="00E22277">
            <w:pPr>
              <w:rPr>
                <w:b/>
                <w:bCs/>
              </w:rPr>
            </w:pPr>
          </w:p>
        </w:tc>
      </w:tr>
      <w:tr w:rsidR="00B33B4D" w14:paraId="732CE0B9" w14:textId="77777777" w:rsidTr="00E22277">
        <w:tc>
          <w:tcPr>
            <w:tcW w:w="5767" w:type="dxa"/>
            <w:gridSpan w:val="2"/>
            <w:shd w:val="clear" w:color="auto" w:fill="D0CECE" w:themeFill="background2" w:themeFillShade="E6"/>
          </w:tcPr>
          <w:p w14:paraId="25BA326A" w14:textId="77777777" w:rsidR="00B33B4D" w:rsidRDefault="00B33B4D" w:rsidP="00E22277">
            <w:pPr>
              <w:jc w:val="center"/>
              <w:rPr>
                <w:b/>
                <w:bCs/>
              </w:rPr>
            </w:pPr>
            <w:r>
              <w:rPr>
                <w:b/>
                <w:bCs/>
              </w:rPr>
              <w:t>Skenario Exception</w:t>
            </w:r>
          </w:p>
        </w:tc>
      </w:tr>
      <w:tr w:rsidR="00B33B4D" w14:paraId="3A05A401" w14:textId="77777777" w:rsidTr="00E22277">
        <w:tc>
          <w:tcPr>
            <w:tcW w:w="2797" w:type="dxa"/>
          </w:tcPr>
          <w:p w14:paraId="1BB61FB5" w14:textId="68E75760" w:rsidR="00B33B4D" w:rsidRDefault="00B33B4D" w:rsidP="00E22277">
            <w:pPr>
              <w:jc w:val="left"/>
              <w:rPr>
                <w:b/>
                <w:bCs/>
              </w:rPr>
            </w:pPr>
            <w:r w:rsidRPr="00CE16DF">
              <w:t>4.a</w:t>
            </w:r>
            <w:r>
              <w:rPr>
                <w:b/>
                <w:bCs/>
              </w:rPr>
              <w:t xml:space="preserve"> </w:t>
            </w:r>
            <w:r w:rsidRPr="00CE16DF">
              <w:t xml:space="preserve">Memilih tombol “Cancel” pada form tambah </w:t>
            </w:r>
            <w:r w:rsidR="001E0F3F">
              <w:t>artikel</w:t>
            </w:r>
          </w:p>
        </w:tc>
        <w:tc>
          <w:tcPr>
            <w:tcW w:w="2970" w:type="dxa"/>
          </w:tcPr>
          <w:p w14:paraId="34EB1807" w14:textId="77777777" w:rsidR="00B33B4D" w:rsidRDefault="00B33B4D" w:rsidP="00E22277">
            <w:pPr>
              <w:rPr>
                <w:b/>
                <w:bCs/>
              </w:rPr>
            </w:pPr>
          </w:p>
        </w:tc>
      </w:tr>
      <w:tr w:rsidR="00B33B4D" w14:paraId="762762B8" w14:textId="77777777" w:rsidTr="00E22277">
        <w:tc>
          <w:tcPr>
            <w:tcW w:w="2797" w:type="dxa"/>
          </w:tcPr>
          <w:p w14:paraId="05717D94" w14:textId="77777777" w:rsidR="00B33B4D" w:rsidRPr="00CE16DF" w:rsidRDefault="00B33B4D" w:rsidP="00E22277">
            <w:pPr>
              <w:jc w:val="left"/>
            </w:pPr>
          </w:p>
        </w:tc>
        <w:tc>
          <w:tcPr>
            <w:tcW w:w="2970" w:type="dxa"/>
          </w:tcPr>
          <w:p w14:paraId="6DEB479E" w14:textId="04FAF931" w:rsidR="00B33B4D" w:rsidRPr="00CE16DF" w:rsidRDefault="00B33B4D" w:rsidP="00E22277">
            <w:pPr>
              <w:jc w:val="left"/>
            </w:pPr>
            <w:r w:rsidRPr="00CE16DF">
              <w:t xml:space="preserve">5.a Menampilkan </w:t>
            </w:r>
            <w:r w:rsidR="001E0F3F">
              <w:t>artikel</w:t>
            </w:r>
          </w:p>
        </w:tc>
      </w:tr>
    </w:tbl>
    <w:p w14:paraId="273CE8C1" w14:textId="77777777" w:rsidR="00B33B4D" w:rsidRPr="00B33B4D" w:rsidRDefault="00B33B4D" w:rsidP="00B33B4D">
      <w:pPr>
        <w:rPr>
          <w:b/>
          <w:bCs/>
        </w:rPr>
      </w:pPr>
    </w:p>
    <w:p w14:paraId="02DC049E" w14:textId="4E933EC4" w:rsidR="00B33B4D" w:rsidRPr="00B33B4D" w:rsidRDefault="00BF3573" w:rsidP="00D807BE">
      <w:pPr>
        <w:pStyle w:val="ListParagraph"/>
        <w:numPr>
          <w:ilvl w:val="0"/>
          <w:numId w:val="47"/>
        </w:numPr>
        <w:rPr>
          <w:b/>
          <w:bCs/>
        </w:rPr>
      </w:pPr>
      <w:r>
        <w:rPr>
          <w:b/>
          <w:bCs/>
        </w:rPr>
        <w:t xml:space="preserve">Skenario Hapus Artikel </w:t>
      </w:r>
    </w:p>
    <w:tbl>
      <w:tblPr>
        <w:tblStyle w:val="TableGrid"/>
        <w:tblW w:w="0" w:type="auto"/>
        <w:tblInd w:w="2160" w:type="dxa"/>
        <w:tblLook w:val="04A0" w:firstRow="1" w:lastRow="0" w:firstColumn="1" w:lastColumn="0" w:noHBand="0" w:noVBand="1"/>
      </w:tblPr>
      <w:tblGrid>
        <w:gridCol w:w="2797"/>
        <w:gridCol w:w="2970"/>
      </w:tblGrid>
      <w:tr w:rsidR="00B33B4D" w14:paraId="76D2668A" w14:textId="77777777" w:rsidTr="00E22277">
        <w:tc>
          <w:tcPr>
            <w:tcW w:w="2797" w:type="dxa"/>
          </w:tcPr>
          <w:p w14:paraId="4DA9E369" w14:textId="77777777" w:rsidR="00B33B4D" w:rsidRDefault="00B33B4D" w:rsidP="00E22277">
            <w:pPr>
              <w:rPr>
                <w:b/>
                <w:bCs/>
              </w:rPr>
            </w:pPr>
            <w:r>
              <w:rPr>
                <w:b/>
                <w:bCs/>
              </w:rPr>
              <w:t>Nama Use Case</w:t>
            </w:r>
          </w:p>
        </w:tc>
        <w:tc>
          <w:tcPr>
            <w:tcW w:w="2970" w:type="dxa"/>
          </w:tcPr>
          <w:p w14:paraId="09860DF7" w14:textId="5AD95ADD" w:rsidR="00B33B4D" w:rsidRPr="00841B4F" w:rsidRDefault="00B33B4D" w:rsidP="00E22277">
            <w:r>
              <w:t>Hapus</w:t>
            </w:r>
            <w:r w:rsidRPr="00841B4F">
              <w:t xml:space="preserve"> A</w:t>
            </w:r>
            <w:r w:rsidR="001E0F3F">
              <w:t>rtikel</w:t>
            </w:r>
          </w:p>
        </w:tc>
      </w:tr>
      <w:tr w:rsidR="00B33B4D" w14:paraId="5E304A59" w14:textId="77777777" w:rsidTr="00E22277">
        <w:tc>
          <w:tcPr>
            <w:tcW w:w="2797" w:type="dxa"/>
          </w:tcPr>
          <w:p w14:paraId="00B4A39D" w14:textId="77777777" w:rsidR="00B33B4D" w:rsidRDefault="00B33B4D" w:rsidP="00E22277">
            <w:pPr>
              <w:rPr>
                <w:b/>
                <w:bCs/>
              </w:rPr>
            </w:pPr>
            <w:r>
              <w:rPr>
                <w:b/>
                <w:bCs/>
              </w:rPr>
              <w:lastRenderedPageBreak/>
              <w:t>Deskripsi</w:t>
            </w:r>
          </w:p>
        </w:tc>
        <w:tc>
          <w:tcPr>
            <w:tcW w:w="2970" w:type="dxa"/>
          </w:tcPr>
          <w:p w14:paraId="2CF56BAB" w14:textId="0A74C646" w:rsidR="00B33B4D" w:rsidRPr="00841B4F" w:rsidRDefault="00B33B4D" w:rsidP="00E22277">
            <w:r w:rsidRPr="00841B4F">
              <w:t>Men</w:t>
            </w:r>
            <w:r>
              <w:t>ghapus</w:t>
            </w:r>
            <w:r w:rsidRPr="00841B4F">
              <w:t xml:space="preserve"> </w:t>
            </w:r>
            <w:r w:rsidR="001E0F3F">
              <w:t>konten artikel yang telah ditampilkan</w:t>
            </w:r>
          </w:p>
        </w:tc>
      </w:tr>
      <w:tr w:rsidR="00B33B4D" w14:paraId="6979FF2A" w14:textId="77777777" w:rsidTr="00E22277">
        <w:tc>
          <w:tcPr>
            <w:tcW w:w="2797" w:type="dxa"/>
          </w:tcPr>
          <w:p w14:paraId="7DA12BC1" w14:textId="77777777" w:rsidR="00B33B4D" w:rsidRDefault="00B33B4D" w:rsidP="00E22277">
            <w:pPr>
              <w:rPr>
                <w:b/>
                <w:bCs/>
              </w:rPr>
            </w:pPr>
            <w:r>
              <w:rPr>
                <w:b/>
                <w:bCs/>
              </w:rPr>
              <w:t>Aktor</w:t>
            </w:r>
          </w:p>
        </w:tc>
        <w:tc>
          <w:tcPr>
            <w:tcW w:w="2970" w:type="dxa"/>
          </w:tcPr>
          <w:p w14:paraId="2B189788" w14:textId="77777777" w:rsidR="00B33B4D" w:rsidRPr="00841B4F" w:rsidRDefault="00B33B4D" w:rsidP="00E22277">
            <w:r w:rsidRPr="00841B4F">
              <w:t>Admin</w:t>
            </w:r>
          </w:p>
        </w:tc>
      </w:tr>
      <w:tr w:rsidR="00B33B4D" w14:paraId="190D6462" w14:textId="77777777" w:rsidTr="00E22277">
        <w:tc>
          <w:tcPr>
            <w:tcW w:w="2797" w:type="dxa"/>
          </w:tcPr>
          <w:p w14:paraId="083EE865" w14:textId="77777777" w:rsidR="00B33B4D" w:rsidRDefault="00B33B4D" w:rsidP="00E22277">
            <w:pPr>
              <w:rPr>
                <w:b/>
                <w:bCs/>
              </w:rPr>
            </w:pPr>
            <w:r>
              <w:rPr>
                <w:b/>
                <w:bCs/>
              </w:rPr>
              <w:t>Triggers</w:t>
            </w:r>
          </w:p>
        </w:tc>
        <w:tc>
          <w:tcPr>
            <w:tcW w:w="2970" w:type="dxa"/>
          </w:tcPr>
          <w:p w14:paraId="70662103" w14:textId="38A4484B" w:rsidR="00B33B4D" w:rsidRPr="00841B4F" w:rsidRDefault="00B33B4D" w:rsidP="00E22277">
            <w:pPr>
              <w:jc w:val="left"/>
            </w:pPr>
            <w:r w:rsidRPr="00841B4F">
              <w:t>Aktor ingin men</w:t>
            </w:r>
            <w:r>
              <w:t xml:space="preserve">ghapus </w:t>
            </w:r>
            <w:r w:rsidR="001E0F3F">
              <w:t xml:space="preserve">artikel yang telah ditampilkan dan ada dalam sistem </w:t>
            </w:r>
          </w:p>
        </w:tc>
      </w:tr>
      <w:tr w:rsidR="00B33B4D" w14:paraId="589634D3" w14:textId="77777777" w:rsidTr="00E22277">
        <w:tc>
          <w:tcPr>
            <w:tcW w:w="2797" w:type="dxa"/>
          </w:tcPr>
          <w:p w14:paraId="31D0B37B" w14:textId="77777777" w:rsidR="00B33B4D" w:rsidRDefault="00B33B4D" w:rsidP="00E22277">
            <w:pPr>
              <w:rPr>
                <w:b/>
                <w:bCs/>
              </w:rPr>
            </w:pPr>
            <w:r>
              <w:rPr>
                <w:b/>
                <w:bCs/>
              </w:rPr>
              <w:t>Pre-Condition</w:t>
            </w:r>
          </w:p>
        </w:tc>
        <w:tc>
          <w:tcPr>
            <w:tcW w:w="2970" w:type="dxa"/>
          </w:tcPr>
          <w:p w14:paraId="2E825226" w14:textId="50D35D61" w:rsidR="00B33B4D" w:rsidRPr="00841B4F" w:rsidRDefault="00B33B4D" w:rsidP="00E22277">
            <w:pPr>
              <w:jc w:val="left"/>
            </w:pPr>
            <w:r w:rsidRPr="00841B4F">
              <w:t xml:space="preserve">Data </w:t>
            </w:r>
            <w:r w:rsidR="001E0F3F">
              <w:t>artikel</w:t>
            </w:r>
            <w:r w:rsidRPr="00841B4F">
              <w:t xml:space="preserve"> </w:t>
            </w:r>
            <w:r>
              <w:t>telah tersimpan</w:t>
            </w:r>
          </w:p>
        </w:tc>
      </w:tr>
      <w:tr w:rsidR="00B33B4D" w14:paraId="32739703" w14:textId="77777777" w:rsidTr="00E22277">
        <w:tc>
          <w:tcPr>
            <w:tcW w:w="2797" w:type="dxa"/>
          </w:tcPr>
          <w:p w14:paraId="15756543" w14:textId="77777777" w:rsidR="00B33B4D" w:rsidRDefault="00B33B4D" w:rsidP="00E22277">
            <w:pPr>
              <w:rPr>
                <w:b/>
                <w:bCs/>
              </w:rPr>
            </w:pPr>
            <w:r>
              <w:rPr>
                <w:b/>
                <w:bCs/>
              </w:rPr>
              <w:t>Post-Condition</w:t>
            </w:r>
          </w:p>
        </w:tc>
        <w:tc>
          <w:tcPr>
            <w:tcW w:w="2970" w:type="dxa"/>
          </w:tcPr>
          <w:p w14:paraId="53BA7050" w14:textId="146CF87B" w:rsidR="00B33B4D" w:rsidRPr="00841B4F" w:rsidRDefault="00B33B4D" w:rsidP="00E22277">
            <w:pPr>
              <w:jc w:val="left"/>
            </w:pPr>
            <w:r w:rsidRPr="00841B4F">
              <w:t>Data a</w:t>
            </w:r>
            <w:r w:rsidR="001E0F3F">
              <w:t>rtikel</w:t>
            </w:r>
            <w:r w:rsidRPr="00841B4F">
              <w:t xml:space="preserve"> telah di</w:t>
            </w:r>
            <w:r>
              <w:t>hapus</w:t>
            </w:r>
          </w:p>
        </w:tc>
      </w:tr>
      <w:tr w:rsidR="00B33B4D" w14:paraId="5D4FB1B5" w14:textId="77777777" w:rsidTr="00E22277">
        <w:tc>
          <w:tcPr>
            <w:tcW w:w="2797" w:type="dxa"/>
          </w:tcPr>
          <w:p w14:paraId="177521CA" w14:textId="77777777" w:rsidR="00B33B4D" w:rsidRDefault="00B33B4D" w:rsidP="00E22277">
            <w:pPr>
              <w:jc w:val="center"/>
              <w:rPr>
                <w:b/>
                <w:bCs/>
              </w:rPr>
            </w:pPr>
            <w:r>
              <w:rPr>
                <w:b/>
                <w:bCs/>
              </w:rPr>
              <w:t>Admin</w:t>
            </w:r>
          </w:p>
        </w:tc>
        <w:tc>
          <w:tcPr>
            <w:tcW w:w="2970" w:type="dxa"/>
          </w:tcPr>
          <w:p w14:paraId="039DF1BE" w14:textId="77777777" w:rsidR="00B33B4D" w:rsidRDefault="00B33B4D" w:rsidP="00E22277">
            <w:pPr>
              <w:jc w:val="center"/>
              <w:rPr>
                <w:b/>
                <w:bCs/>
              </w:rPr>
            </w:pPr>
            <w:r>
              <w:rPr>
                <w:b/>
                <w:bCs/>
              </w:rPr>
              <w:t>Sistem</w:t>
            </w:r>
          </w:p>
        </w:tc>
      </w:tr>
      <w:tr w:rsidR="00B33B4D" w14:paraId="0F45ADC0" w14:textId="77777777" w:rsidTr="00E22277">
        <w:tc>
          <w:tcPr>
            <w:tcW w:w="5767" w:type="dxa"/>
            <w:gridSpan w:val="2"/>
            <w:shd w:val="clear" w:color="auto" w:fill="D0CECE" w:themeFill="background2" w:themeFillShade="E6"/>
          </w:tcPr>
          <w:p w14:paraId="5561429F" w14:textId="77777777" w:rsidR="00B33B4D" w:rsidRDefault="00B33B4D" w:rsidP="00E22277">
            <w:pPr>
              <w:jc w:val="center"/>
              <w:rPr>
                <w:b/>
                <w:bCs/>
              </w:rPr>
            </w:pPr>
            <w:r>
              <w:rPr>
                <w:b/>
                <w:bCs/>
              </w:rPr>
              <w:t>Skenario Normal</w:t>
            </w:r>
          </w:p>
        </w:tc>
      </w:tr>
      <w:tr w:rsidR="00B33B4D" w14:paraId="77D9824F" w14:textId="77777777" w:rsidTr="00E22277">
        <w:tc>
          <w:tcPr>
            <w:tcW w:w="2797" w:type="dxa"/>
          </w:tcPr>
          <w:p w14:paraId="7F274602" w14:textId="7FF3C1D4" w:rsidR="00B33B4D" w:rsidRPr="00CE16DF" w:rsidRDefault="00B33B4D" w:rsidP="00D807BE">
            <w:pPr>
              <w:pStyle w:val="ListParagraph"/>
              <w:numPr>
                <w:ilvl w:val="0"/>
                <w:numId w:val="53"/>
              </w:numPr>
              <w:ind w:left="427"/>
              <w:jc w:val="left"/>
            </w:pPr>
            <w:r w:rsidRPr="00CE16DF">
              <w:t>Memilih tombol “</w:t>
            </w:r>
            <w:r>
              <w:t>Hapus</w:t>
            </w:r>
            <w:r w:rsidRPr="00CE16DF">
              <w:t>”</w:t>
            </w:r>
            <w:r>
              <w:t xml:space="preserve"> pada salah satu </w:t>
            </w:r>
            <w:r w:rsidR="001E0F3F">
              <w:t>artikel yang ada dalam sistem</w:t>
            </w:r>
          </w:p>
        </w:tc>
        <w:tc>
          <w:tcPr>
            <w:tcW w:w="2970" w:type="dxa"/>
          </w:tcPr>
          <w:p w14:paraId="20B5C1D3" w14:textId="77777777" w:rsidR="00B33B4D" w:rsidRDefault="00B33B4D" w:rsidP="00E22277">
            <w:pPr>
              <w:rPr>
                <w:b/>
                <w:bCs/>
              </w:rPr>
            </w:pPr>
          </w:p>
        </w:tc>
      </w:tr>
      <w:tr w:rsidR="00B33B4D" w14:paraId="7CC722F7" w14:textId="77777777" w:rsidTr="00E22277">
        <w:tc>
          <w:tcPr>
            <w:tcW w:w="2797" w:type="dxa"/>
          </w:tcPr>
          <w:p w14:paraId="6E68F58D" w14:textId="77777777" w:rsidR="00B33B4D" w:rsidRDefault="00B33B4D" w:rsidP="00E22277">
            <w:pPr>
              <w:rPr>
                <w:b/>
                <w:bCs/>
              </w:rPr>
            </w:pPr>
          </w:p>
        </w:tc>
        <w:tc>
          <w:tcPr>
            <w:tcW w:w="2970" w:type="dxa"/>
          </w:tcPr>
          <w:p w14:paraId="4BA10EF1" w14:textId="06654B1D" w:rsidR="00B33B4D" w:rsidRPr="00CE16DF" w:rsidRDefault="00B33B4D" w:rsidP="00D807BE">
            <w:pPr>
              <w:pStyle w:val="ListParagraph"/>
              <w:numPr>
                <w:ilvl w:val="0"/>
                <w:numId w:val="53"/>
              </w:numPr>
              <w:ind w:left="312" w:hanging="284"/>
              <w:jc w:val="left"/>
            </w:pPr>
            <w:r w:rsidRPr="00CE16DF">
              <w:t xml:space="preserve">Menampilkan </w:t>
            </w:r>
            <w:r>
              <w:t xml:space="preserve">pertanyaan konfirmasi “Apakah </w:t>
            </w:r>
            <w:r w:rsidR="001E0F3F">
              <w:t>artikel akan benar akan dihapus</w:t>
            </w:r>
            <w:r>
              <w:t>?”</w:t>
            </w:r>
          </w:p>
        </w:tc>
      </w:tr>
      <w:tr w:rsidR="00B33B4D" w14:paraId="37D298C4" w14:textId="77777777" w:rsidTr="00E22277">
        <w:tc>
          <w:tcPr>
            <w:tcW w:w="2797" w:type="dxa"/>
          </w:tcPr>
          <w:p w14:paraId="7E9561C0" w14:textId="77777777" w:rsidR="00B33B4D" w:rsidRPr="00CE16DF" w:rsidRDefault="00B33B4D" w:rsidP="00D807BE">
            <w:pPr>
              <w:pStyle w:val="ListParagraph"/>
              <w:numPr>
                <w:ilvl w:val="0"/>
                <w:numId w:val="53"/>
              </w:numPr>
              <w:ind w:left="427" w:hanging="426"/>
              <w:jc w:val="left"/>
            </w:pPr>
            <w:r w:rsidRPr="00CE16DF">
              <w:t>Me</w:t>
            </w:r>
            <w:r>
              <w:t>milih tombol “Ya”</w:t>
            </w:r>
          </w:p>
        </w:tc>
        <w:tc>
          <w:tcPr>
            <w:tcW w:w="2970" w:type="dxa"/>
          </w:tcPr>
          <w:p w14:paraId="43D4050D" w14:textId="77777777" w:rsidR="00B33B4D" w:rsidRPr="00CE16DF" w:rsidRDefault="00B33B4D" w:rsidP="00E22277">
            <w:pPr>
              <w:jc w:val="left"/>
            </w:pPr>
          </w:p>
        </w:tc>
      </w:tr>
      <w:tr w:rsidR="00B33B4D" w14:paraId="42FEC270" w14:textId="77777777" w:rsidTr="00E22277">
        <w:tc>
          <w:tcPr>
            <w:tcW w:w="2797" w:type="dxa"/>
          </w:tcPr>
          <w:p w14:paraId="253B7743" w14:textId="77777777" w:rsidR="00B33B4D" w:rsidRPr="00CE16DF" w:rsidRDefault="00B33B4D" w:rsidP="00E22277">
            <w:pPr>
              <w:pStyle w:val="ListParagraph"/>
              <w:ind w:left="427"/>
              <w:jc w:val="left"/>
            </w:pPr>
          </w:p>
        </w:tc>
        <w:tc>
          <w:tcPr>
            <w:tcW w:w="2970" w:type="dxa"/>
          </w:tcPr>
          <w:p w14:paraId="755B19EE" w14:textId="72D4B59F" w:rsidR="00B33B4D" w:rsidRPr="00CE16DF" w:rsidRDefault="00B33B4D" w:rsidP="00D807BE">
            <w:pPr>
              <w:pStyle w:val="ListParagraph"/>
              <w:numPr>
                <w:ilvl w:val="0"/>
                <w:numId w:val="53"/>
              </w:numPr>
              <w:ind w:left="312" w:hanging="284"/>
              <w:jc w:val="left"/>
            </w:pPr>
            <w:r>
              <w:t xml:space="preserve">Menghapus </w:t>
            </w:r>
            <w:r w:rsidR="001E0F3F">
              <w:t>data artikel dari dalam database</w:t>
            </w:r>
          </w:p>
        </w:tc>
      </w:tr>
      <w:tr w:rsidR="00B33B4D" w14:paraId="1609616D" w14:textId="77777777" w:rsidTr="00E22277">
        <w:tc>
          <w:tcPr>
            <w:tcW w:w="2797" w:type="dxa"/>
          </w:tcPr>
          <w:p w14:paraId="427609A5" w14:textId="77777777" w:rsidR="00B33B4D" w:rsidRPr="00CE16DF" w:rsidRDefault="00B33B4D" w:rsidP="00E22277">
            <w:pPr>
              <w:pStyle w:val="ListParagraph"/>
              <w:ind w:left="427"/>
              <w:jc w:val="left"/>
            </w:pPr>
          </w:p>
        </w:tc>
        <w:tc>
          <w:tcPr>
            <w:tcW w:w="2970" w:type="dxa"/>
          </w:tcPr>
          <w:p w14:paraId="455CD94E" w14:textId="1870CC0A" w:rsidR="00B33B4D" w:rsidRDefault="00B33B4D" w:rsidP="00D807BE">
            <w:pPr>
              <w:pStyle w:val="ListParagraph"/>
              <w:numPr>
                <w:ilvl w:val="0"/>
                <w:numId w:val="53"/>
              </w:numPr>
              <w:ind w:left="312" w:hanging="284"/>
              <w:jc w:val="left"/>
            </w:pPr>
            <w:r>
              <w:t xml:space="preserve">Menampilkan </w:t>
            </w:r>
            <w:r w:rsidR="001E0F3F">
              <w:t>artikel dengan data artikel baru yang telah dihapus</w:t>
            </w:r>
          </w:p>
        </w:tc>
      </w:tr>
      <w:tr w:rsidR="00B33B4D" w14:paraId="5E47E8ED" w14:textId="77777777" w:rsidTr="00E22277">
        <w:tc>
          <w:tcPr>
            <w:tcW w:w="5767" w:type="dxa"/>
            <w:gridSpan w:val="2"/>
            <w:shd w:val="clear" w:color="auto" w:fill="D0CECE" w:themeFill="background2" w:themeFillShade="E6"/>
          </w:tcPr>
          <w:p w14:paraId="00EB4F25" w14:textId="77777777" w:rsidR="00B33B4D" w:rsidRDefault="00B33B4D" w:rsidP="00E22277">
            <w:pPr>
              <w:jc w:val="center"/>
              <w:rPr>
                <w:b/>
                <w:bCs/>
              </w:rPr>
            </w:pPr>
            <w:r>
              <w:rPr>
                <w:b/>
                <w:bCs/>
              </w:rPr>
              <w:t>Skenario Alternatif</w:t>
            </w:r>
          </w:p>
        </w:tc>
      </w:tr>
      <w:tr w:rsidR="00B33B4D" w14:paraId="0CE63D1F" w14:textId="77777777" w:rsidTr="00E22277">
        <w:tc>
          <w:tcPr>
            <w:tcW w:w="2797" w:type="dxa"/>
          </w:tcPr>
          <w:p w14:paraId="12F6B18C" w14:textId="77777777" w:rsidR="00B33B4D" w:rsidRDefault="00B33B4D" w:rsidP="00E22277">
            <w:pPr>
              <w:rPr>
                <w:b/>
                <w:bCs/>
              </w:rPr>
            </w:pPr>
          </w:p>
        </w:tc>
        <w:tc>
          <w:tcPr>
            <w:tcW w:w="2970" w:type="dxa"/>
          </w:tcPr>
          <w:p w14:paraId="1D0611D1" w14:textId="77777777" w:rsidR="00B33B4D" w:rsidRDefault="00B33B4D" w:rsidP="00E22277">
            <w:pPr>
              <w:rPr>
                <w:b/>
                <w:bCs/>
              </w:rPr>
            </w:pPr>
          </w:p>
        </w:tc>
      </w:tr>
      <w:tr w:rsidR="00B33B4D" w14:paraId="20F6511D" w14:textId="77777777" w:rsidTr="00E22277">
        <w:tc>
          <w:tcPr>
            <w:tcW w:w="5767" w:type="dxa"/>
            <w:gridSpan w:val="2"/>
            <w:shd w:val="clear" w:color="auto" w:fill="D0CECE" w:themeFill="background2" w:themeFillShade="E6"/>
          </w:tcPr>
          <w:p w14:paraId="77C37898" w14:textId="77777777" w:rsidR="00B33B4D" w:rsidRDefault="00B33B4D" w:rsidP="00E22277">
            <w:pPr>
              <w:jc w:val="center"/>
              <w:rPr>
                <w:b/>
                <w:bCs/>
              </w:rPr>
            </w:pPr>
            <w:r>
              <w:rPr>
                <w:b/>
                <w:bCs/>
              </w:rPr>
              <w:t>Skenario Exception</w:t>
            </w:r>
          </w:p>
        </w:tc>
      </w:tr>
      <w:tr w:rsidR="00B33B4D" w14:paraId="359DA1FB" w14:textId="77777777" w:rsidTr="00E22277">
        <w:tc>
          <w:tcPr>
            <w:tcW w:w="2797" w:type="dxa"/>
          </w:tcPr>
          <w:p w14:paraId="24927C9C" w14:textId="77777777" w:rsidR="00B33B4D" w:rsidRDefault="00B33B4D" w:rsidP="00E22277">
            <w:pPr>
              <w:jc w:val="left"/>
              <w:rPr>
                <w:b/>
                <w:bCs/>
              </w:rPr>
            </w:pPr>
            <w:r>
              <w:lastRenderedPageBreak/>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22C3338E" w14:textId="77777777" w:rsidR="00B33B4D" w:rsidRDefault="00B33B4D" w:rsidP="00E22277">
            <w:pPr>
              <w:rPr>
                <w:b/>
                <w:bCs/>
              </w:rPr>
            </w:pPr>
          </w:p>
        </w:tc>
      </w:tr>
      <w:tr w:rsidR="00B33B4D" w14:paraId="600ABC5D" w14:textId="77777777" w:rsidTr="00E22277">
        <w:tc>
          <w:tcPr>
            <w:tcW w:w="2797" w:type="dxa"/>
          </w:tcPr>
          <w:p w14:paraId="7B5BFA63" w14:textId="77777777" w:rsidR="00B33B4D" w:rsidRPr="00CE16DF" w:rsidRDefault="00B33B4D" w:rsidP="00E22277">
            <w:pPr>
              <w:jc w:val="left"/>
            </w:pPr>
          </w:p>
        </w:tc>
        <w:tc>
          <w:tcPr>
            <w:tcW w:w="2970" w:type="dxa"/>
          </w:tcPr>
          <w:p w14:paraId="12A1B0DD" w14:textId="58284EA8" w:rsidR="00B33B4D" w:rsidRPr="00CE16DF" w:rsidRDefault="00B33B4D" w:rsidP="00E22277">
            <w:pPr>
              <w:jc w:val="left"/>
            </w:pPr>
            <w:r w:rsidRPr="00CE16DF">
              <w:t xml:space="preserve">5.a Menampilkan </w:t>
            </w:r>
            <w:r w:rsidR="008E735E">
              <w:t>artikel</w:t>
            </w:r>
          </w:p>
        </w:tc>
      </w:tr>
    </w:tbl>
    <w:p w14:paraId="32C509A5" w14:textId="77777777" w:rsidR="00B33B4D" w:rsidRPr="00B33B4D" w:rsidRDefault="00B33B4D" w:rsidP="00B33B4D">
      <w:pPr>
        <w:rPr>
          <w:b/>
          <w:bCs/>
        </w:rPr>
      </w:pPr>
    </w:p>
    <w:p w14:paraId="7ADE7711" w14:textId="4B3E8EDE" w:rsidR="00BF3573" w:rsidRDefault="00BF3573" w:rsidP="00D807BE">
      <w:pPr>
        <w:pStyle w:val="ListParagraph"/>
        <w:numPr>
          <w:ilvl w:val="0"/>
          <w:numId w:val="47"/>
        </w:numPr>
        <w:rPr>
          <w:b/>
          <w:bCs/>
        </w:rPr>
      </w:pPr>
      <w:r>
        <w:rPr>
          <w:b/>
          <w:bCs/>
        </w:rPr>
        <w:t xml:space="preserve">Skenario Update Artikel </w:t>
      </w:r>
    </w:p>
    <w:tbl>
      <w:tblPr>
        <w:tblStyle w:val="TableGrid1"/>
        <w:tblW w:w="0" w:type="auto"/>
        <w:tblInd w:w="2160" w:type="dxa"/>
        <w:tblLook w:val="04A0" w:firstRow="1" w:lastRow="0" w:firstColumn="1" w:lastColumn="0" w:noHBand="0" w:noVBand="1"/>
      </w:tblPr>
      <w:tblGrid>
        <w:gridCol w:w="2797"/>
        <w:gridCol w:w="2970"/>
      </w:tblGrid>
      <w:tr w:rsidR="00B33B4D" w:rsidRPr="00B33B4D" w14:paraId="0629F98C" w14:textId="77777777" w:rsidTr="00E22277">
        <w:tc>
          <w:tcPr>
            <w:tcW w:w="2797" w:type="dxa"/>
          </w:tcPr>
          <w:p w14:paraId="4B252A55" w14:textId="77777777" w:rsidR="00B33B4D" w:rsidRPr="00B33B4D" w:rsidRDefault="00B33B4D" w:rsidP="00E22277">
            <w:pPr>
              <w:rPr>
                <w:b/>
                <w:bCs/>
              </w:rPr>
            </w:pPr>
            <w:r w:rsidRPr="00B33B4D">
              <w:rPr>
                <w:b/>
                <w:bCs/>
              </w:rPr>
              <w:t>Nama Use Case</w:t>
            </w:r>
          </w:p>
        </w:tc>
        <w:tc>
          <w:tcPr>
            <w:tcW w:w="2970" w:type="dxa"/>
          </w:tcPr>
          <w:p w14:paraId="6BD5DA70" w14:textId="2166D43D" w:rsidR="00B33B4D" w:rsidRPr="00B33B4D" w:rsidRDefault="00B33B4D" w:rsidP="00E22277">
            <w:r>
              <w:t>Update</w:t>
            </w:r>
            <w:r w:rsidRPr="00B33B4D">
              <w:t xml:space="preserve"> A</w:t>
            </w:r>
            <w:r w:rsidR="008E735E">
              <w:t>rtikel</w:t>
            </w:r>
          </w:p>
        </w:tc>
      </w:tr>
      <w:tr w:rsidR="00B33B4D" w:rsidRPr="00B33B4D" w14:paraId="6DD6084B" w14:textId="77777777" w:rsidTr="00E22277">
        <w:tc>
          <w:tcPr>
            <w:tcW w:w="2797" w:type="dxa"/>
          </w:tcPr>
          <w:p w14:paraId="135710E8" w14:textId="77777777" w:rsidR="00B33B4D" w:rsidRPr="00B33B4D" w:rsidRDefault="00B33B4D" w:rsidP="00E22277">
            <w:pPr>
              <w:rPr>
                <w:b/>
                <w:bCs/>
              </w:rPr>
            </w:pPr>
            <w:r w:rsidRPr="00B33B4D">
              <w:rPr>
                <w:b/>
                <w:bCs/>
              </w:rPr>
              <w:t>Deskripsi</w:t>
            </w:r>
          </w:p>
        </w:tc>
        <w:tc>
          <w:tcPr>
            <w:tcW w:w="2970" w:type="dxa"/>
          </w:tcPr>
          <w:p w14:paraId="0E304BBB" w14:textId="7984D7D5" w:rsidR="00B33B4D" w:rsidRPr="00B33B4D" w:rsidRDefault="00B33B4D" w:rsidP="00E22277">
            <w:r w:rsidRPr="00B33B4D">
              <w:t>Me</w:t>
            </w:r>
            <w:r>
              <w:t xml:space="preserve">rubah informasi pada data </w:t>
            </w:r>
            <w:r w:rsidR="008E735E">
              <w:t>artikel yang telah terdaftar dalam database</w:t>
            </w:r>
          </w:p>
        </w:tc>
      </w:tr>
      <w:tr w:rsidR="00B33B4D" w:rsidRPr="00B33B4D" w14:paraId="0B304862" w14:textId="77777777" w:rsidTr="00E22277">
        <w:tc>
          <w:tcPr>
            <w:tcW w:w="2797" w:type="dxa"/>
          </w:tcPr>
          <w:p w14:paraId="47090A66" w14:textId="77777777" w:rsidR="00B33B4D" w:rsidRPr="00B33B4D" w:rsidRDefault="00B33B4D" w:rsidP="00E22277">
            <w:pPr>
              <w:rPr>
                <w:b/>
                <w:bCs/>
              </w:rPr>
            </w:pPr>
            <w:r w:rsidRPr="00B33B4D">
              <w:rPr>
                <w:b/>
                <w:bCs/>
              </w:rPr>
              <w:t>Aktor</w:t>
            </w:r>
          </w:p>
        </w:tc>
        <w:tc>
          <w:tcPr>
            <w:tcW w:w="2970" w:type="dxa"/>
          </w:tcPr>
          <w:p w14:paraId="40E0CD49" w14:textId="77777777" w:rsidR="00B33B4D" w:rsidRPr="00B33B4D" w:rsidRDefault="00B33B4D" w:rsidP="00E22277">
            <w:r w:rsidRPr="00B33B4D">
              <w:t>Admin</w:t>
            </w:r>
          </w:p>
        </w:tc>
      </w:tr>
      <w:tr w:rsidR="00B33B4D" w:rsidRPr="00B33B4D" w14:paraId="748B69FB" w14:textId="77777777" w:rsidTr="00E22277">
        <w:tc>
          <w:tcPr>
            <w:tcW w:w="2797" w:type="dxa"/>
          </w:tcPr>
          <w:p w14:paraId="5655896E" w14:textId="77777777" w:rsidR="00B33B4D" w:rsidRPr="00B33B4D" w:rsidRDefault="00B33B4D" w:rsidP="00E22277">
            <w:pPr>
              <w:rPr>
                <w:b/>
                <w:bCs/>
              </w:rPr>
            </w:pPr>
            <w:r w:rsidRPr="00B33B4D">
              <w:rPr>
                <w:b/>
                <w:bCs/>
              </w:rPr>
              <w:t>Triggers</w:t>
            </w:r>
          </w:p>
        </w:tc>
        <w:tc>
          <w:tcPr>
            <w:tcW w:w="2970" w:type="dxa"/>
          </w:tcPr>
          <w:p w14:paraId="2A8612C9" w14:textId="79530D03" w:rsidR="00B33B4D" w:rsidRPr="00B33B4D" w:rsidRDefault="00B33B4D" w:rsidP="00E22277">
            <w:pPr>
              <w:jc w:val="left"/>
            </w:pPr>
            <w:r w:rsidRPr="00B33B4D">
              <w:t xml:space="preserve">Aktor ingin </w:t>
            </w:r>
            <w:r>
              <w:t xml:space="preserve">mengubah informasi yang ada pada data </w:t>
            </w:r>
            <w:r w:rsidR="008E735E">
              <w:t xml:space="preserve">artikel yang ada dalam sistem </w:t>
            </w:r>
          </w:p>
        </w:tc>
      </w:tr>
      <w:tr w:rsidR="00B33B4D" w:rsidRPr="00B33B4D" w14:paraId="7F846651" w14:textId="77777777" w:rsidTr="00E22277">
        <w:tc>
          <w:tcPr>
            <w:tcW w:w="2797" w:type="dxa"/>
          </w:tcPr>
          <w:p w14:paraId="236DAE88" w14:textId="77777777" w:rsidR="00B33B4D" w:rsidRPr="00B33B4D" w:rsidRDefault="00B33B4D" w:rsidP="00E22277">
            <w:pPr>
              <w:rPr>
                <w:b/>
                <w:bCs/>
              </w:rPr>
            </w:pPr>
            <w:r w:rsidRPr="00B33B4D">
              <w:rPr>
                <w:b/>
                <w:bCs/>
              </w:rPr>
              <w:t>Pre-Condition</w:t>
            </w:r>
          </w:p>
        </w:tc>
        <w:tc>
          <w:tcPr>
            <w:tcW w:w="2970" w:type="dxa"/>
          </w:tcPr>
          <w:p w14:paraId="41CD640F" w14:textId="008FF616" w:rsidR="00B33B4D" w:rsidRPr="00B33B4D" w:rsidRDefault="00B33B4D" w:rsidP="00E22277">
            <w:pPr>
              <w:jc w:val="left"/>
            </w:pPr>
            <w:r w:rsidRPr="00B33B4D">
              <w:t>Data a</w:t>
            </w:r>
            <w:r w:rsidR="008E735E">
              <w:t>rtikel</w:t>
            </w:r>
            <w:r w:rsidRPr="00B33B4D">
              <w:t xml:space="preserve"> </w:t>
            </w:r>
            <w:r>
              <w:t>belum berubah</w:t>
            </w:r>
          </w:p>
        </w:tc>
      </w:tr>
      <w:tr w:rsidR="00B33B4D" w:rsidRPr="00B33B4D" w14:paraId="226CEB10" w14:textId="77777777" w:rsidTr="00E22277">
        <w:tc>
          <w:tcPr>
            <w:tcW w:w="2797" w:type="dxa"/>
          </w:tcPr>
          <w:p w14:paraId="15562D96" w14:textId="77777777" w:rsidR="00B33B4D" w:rsidRPr="00B33B4D" w:rsidRDefault="00B33B4D" w:rsidP="00E22277">
            <w:pPr>
              <w:rPr>
                <w:b/>
                <w:bCs/>
              </w:rPr>
            </w:pPr>
            <w:r w:rsidRPr="00B33B4D">
              <w:rPr>
                <w:b/>
                <w:bCs/>
              </w:rPr>
              <w:t>Post-Condition</w:t>
            </w:r>
          </w:p>
        </w:tc>
        <w:tc>
          <w:tcPr>
            <w:tcW w:w="2970" w:type="dxa"/>
          </w:tcPr>
          <w:p w14:paraId="261F8638" w14:textId="602E9B81" w:rsidR="00B33B4D" w:rsidRPr="00B33B4D" w:rsidRDefault="00B33B4D" w:rsidP="00E22277">
            <w:pPr>
              <w:jc w:val="left"/>
            </w:pPr>
            <w:r w:rsidRPr="00B33B4D">
              <w:t xml:space="preserve">Data </w:t>
            </w:r>
            <w:r w:rsidR="008E735E">
              <w:t>artikel</w:t>
            </w:r>
            <w:r w:rsidRPr="00B33B4D">
              <w:t xml:space="preserve"> </w:t>
            </w:r>
            <w:r>
              <w:t>telah diubah</w:t>
            </w:r>
          </w:p>
        </w:tc>
      </w:tr>
      <w:tr w:rsidR="00B33B4D" w:rsidRPr="00B33B4D" w14:paraId="4816DD7A" w14:textId="77777777" w:rsidTr="00E22277">
        <w:tc>
          <w:tcPr>
            <w:tcW w:w="2797" w:type="dxa"/>
          </w:tcPr>
          <w:p w14:paraId="47827AB0" w14:textId="77777777" w:rsidR="00B33B4D" w:rsidRPr="00B33B4D" w:rsidRDefault="00B33B4D" w:rsidP="00E22277">
            <w:pPr>
              <w:jc w:val="center"/>
              <w:rPr>
                <w:b/>
                <w:bCs/>
              </w:rPr>
            </w:pPr>
            <w:r w:rsidRPr="00B33B4D">
              <w:rPr>
                <w:b/>
                <w:bCs/>
              </w:rPr>
              <w:t>Admin</w:t>
            </w:r>
          </w:p>
        </w:tc>
        <w:tc>
          <w:tcPr>
            <w:tcW w:w="2970" w:type="dxa"/>
          </w:tcPr>
          <w:p w14:paraId="73A97C6A" w14:textId="77777777" w:rsidR="00B33B4D" w:rsidRPr="00B33B4D" w:rsidRDefault="00B33B4D" w:rsidP="00E22277">
            <w:pPr>
              <w:jc w:val="center"/>
              <w:rPr>
                <w:b/>
                <w:bCs/>
              </w:rPr>
            </w:pPr>
            <w:r w:rsidRPr="00B33B4D">
              <w:rPr>
                <w:b/>
                <w:bCs/>
              </w:rPr>
              <w:t>Sistem</w:t>
            </w:r>
          </w:p>
        </w:tc>
      </w:tr>
      <w:tr w:rsidR="00B33B4D" w:rsidRPr="00B33B4D" w14:paraId="729C14CA" w14:textId="77777777" w:rsidTr="00E22277">
        <w:tc>
          <w:tcPr>
            <w:tcW w:w="5767" w:type="dxa"/>
            <w:gridSpan w:val="2"/>
            <w:shd w:val="clear" w:color="auto" w:fill="D0CECE" w:themeFill="background2" w:themeFillShade="E6"/>
          </w:tcPr>
          <w:p w14:paraId="303B6B9C" w14:textId="77777777" w:rsidR="00B33B4D" w:rsidRPr="00B33B4D" w:rsidRDefault="00B33B4D" w:rsidP="00E22277">
            <w:pPr>
              <w:jc w:val="center"/>
              <w:rPr>
                <w:b/>
                <w:bCs/>
              </w:rPr>
            </w:pPr>
            <w:r w:rsidRPr="00B33B4D">
              <w:rPr>
                <w:b/>
                <w:bCs/>
              </w:rPr>
              <w:t>Skenario Normal</w:t>
            </w:r>
          </w:p>
        </w:tc>
      </w:tr>
      <w:tr w:rsidR="00B33B4D" w:rsidRPr="00B33B4D" w14:paraId="625C3641" w14:textId="77777777" w:rsidTr="00E22277">
        <w:tc>
          <w:tcPr>
            <w:tcW w:w="2797" w:type="dxa"/>
          </w:tcPr>
          <w:p w14:paraId="68D67068" w14:textId="17499622" w:rsidR="00B33B4D" w:rsidRPr="00B33B4D" w:rsidRDefault="00B33B4D" w:rsidP="00D807BE">
            <w:pPr>
              <w:numPr>
                <w:ilvl w:val="0"/>
                <w:numId w:val="51"/>
              </w:numPr>
              <w:ind w:left="427"/>
              <w:contextualSpacing/>
              <w:jc w:val="left"/>
            </w:pPr>
            <w:r w:rsidRPr="00B33B4D">
              <w:t>Memilih tombol “</w:t>
            </w:r>
            <w:r>
              <w:t>Edit</w:t>
            </w:r>
            <w:r w:rsidRPr="00B33B4D">
              <w:t>” pada salah satu</w:t>
            </w:r>
            <w:r w:rsidR="008E735E">
              <w:t xml:space="preserve"> artikel yang telah ada dalam sistem </w:t>
            </w:r>
          </w:p>
        </w:tc>
        <w:tc>
          <w:tcPr>
            <w:tcW w:w="2970" w:type="dxa"/>
          </w:tcPr>
          <w:p w14:paraId="05A33CB2" w14:textId="77777777" w:rsidR="00B33B4D" w:rsidRPr="00B33B4D" w:rsidRDefault="00B33B4D" w:rsidP="00E22277">
            <w:pPr>
              <w:rPr>
                <w:b/>
                <w:bCs/>
              </w:rPr>
            </w:pPr>
          </w:p>
        </w:tc>
      </w:tr>
      <w:tr w:rsidR="00B33B4D" w:rsidRPr="00B33B4D" w14:paraId="136083AE" w14:textId="77777777" w:rsidTr="00E22277">
        <w:tc>
          <w:tcPr>
            <w:tcW w:w="2797" w:type="dxa"/>
          </w:tcPr>
          <w:p w14:paraId="069A414B" w14:textId="77777777" w:rsidR="00B33B4D" w:rsidRPr="00B33B4D" w:rsidRDefault="00B33B4D" w:rsidP="00E22277">
            <w:pPr>
              <w:ind w:left="720"/>
              <w:contextualSpacing/>
              <w:jc w:val="left"/>
            </w:pPr>
          </w:p>
        </w:tc>
        <w:tc>
          <w:tcPr>
            <w:tcW w:w="2970" w:type="dxa"/>
          </w:tcPr>
          <w:p w14:paraId="66C7A060" w14:textId="5C1F249D" w:rsidR="00B33B4D" w:rsidRPr="00B33B4D" w:rsidRDefault="00B33B4D" w:rsidP="00D807BE">
            <w:pPr>
              <w:pStyle w:val="ListParagraph"/>
              <w:numPr>
                <w:ilvl w:val="0"/>
                <w:numId w:val="51"/>
              </w:numPr>
              <w:ind w:left="454"/>
              <w:jc w:val="left"/>
            </w:pPr>
            <w:r w:rsidRPr="00B33B4D">
              <w:t>Menampilkan form data a</w:t>
            </w:r>
            <w:r w:rsidR="008E735E">
              <w:t>rtikel</w:t>
            </w:r>
            <w:r w:rsidRPr="00B33B4D">
              <w:t xml:space="preserve"> yang telah terisi dengan data yang telah tersimpan</w:t>
            </w:r>
          </w:p>
        </w:tc>
      </w:tr>
      <w:tr w:rsidR="00B33B4D" w:rsidRPr="00B33B4D" w14:paraId="3155ECB0" w14:textId="77777777" w:rsidTr="00E22277">
        <w:tc>
          <w:tcPr>
            <w:tcW w:w="2797" w:type="dxa"/>
          </w:tcPr>
          <w:p w14:paraId="78A866E6" w14:textId="0D45C75D" w:rsidR="00B33B4D" w:rsidRPr="00B33B4D" w:rsidRDefault="00B33B4D" w:rsidP="00D807BE">
            <w:pPr>
              <w:pStyle w:val="ListParagraph"/>
              <w:numPr>
                <w:ilvl w:val="0"/>
                <w:numId w:val="51"/>
              </w:numPr>
              <w:jc w:val="left"/>
            </w:pPr>
            <w:r>
              <w:t xml:space="preserve">Melakukan perubahan pada </w:t>
            </w:r>
            <w:r>
              <w:lastRenderedPageBreak/>
              <w:t xml:space="preserve">isian form data </w:t>
            </w:r>
            <w:r w:rsidR="008E735E">
              <w:t>artikel</w:t>
            </w:r>
          </w:p>
        </w:tc>
        <w:tc>
          <w:tcPr>
            <w:tcW w:w="2970" w:type="dxa"/>
          </w:tcPr>
          <w:p w14:paraId="6F808AB3" w14:textId="77777777" w:rsidR="00B33B4D" w:rsidRPr="00B33B4D" w:rsidRDefault="00B33B4D" w:rsidP="00E22277">
            <w:pPr>
              <w:pStyle w:val="ListParagraph"/>
              <w:ind w:left="454"/>
              <w:jc w:val="left"/>
            </w:pPr>
          </w:p>
        </w:tc>
      </w:tr>
      <w:tr w:rsidR="00B33B4D" w:rsidRPr="00B33B4D" w14:paraId="4E5CD087" w14:textId="77777777" w:rsidTr="00E22277">
        <w:tc>
          <w:tcPr>
            <w:tcW w:w="2797" w:type="dxa"/>
          </w:tcPr>
          <w:p w14:paraId="4865F8EC" w14:textId="77777777" w:rsidR="00B33B4D" w:rsidRDefault="00B33B4D" w:rsidP="00D807BE">
            <w:pPr>
              <w:pStyle w:val="ListParagraph"/>
              <w:numPr>
                <w:ilvl w:val="0"/>
                <w:numId w:val="51"/>
              </w:numPr>
              <w:jc w:val="left"/>
            </w:pPr>
            <w:r>
              <w:t>Menyimpan perubahan yang telah dilakukan dengan klik tombol “Simpan”</w:t>
            </w:r>
          </w:p>
        </w:tc>
        <w:tc>
          <w:tcPr>
            <w:tcW w:w="2970" w:type="dxa"/>
          </w:tcPr>
          <w:p w14:paraId="0B0B5F89" w14:textId="77777777" w:rsidR="00B33B4D" w:rsidRPr="00B33B4D" w:rsidRDefault="00B33B4D" w:rsidP="00E22277">
            <w:pPr>
              <w:pStyle w:val="ListParagraph"/>
              <w:ind w:left="454"/>
              <w:jc w:val="left"/>
            </w:pPr>
          </w:p>
        </w:tc>
      </w:tr>
      <w:tr w:rsidR="00B33B4D" w:rsidRPr="00B33B4D" w14:paraId="39479C4E" w14:textId="77777777" w:rsidTr="00E22277">
        <w:tc>
          <w:tcPr>
            <w:tcW w:w="2797" w:type="dxa"/>
          </w:tcPr>
          <w:p w14:paraId="59B8A900" w14:textId="77777777" w:rsidR="00B33B4D" w:rsidRPr="00B33B4D" w:rsidRDefault="00B33B4D" w:rsidP="00E22277">
            <w:pPr>
              <w:rPr>
                <w:b/>
                <w:bCs/>
              </w:rPr>
            </w:pPr>
          </w:p>
        </w:tc>
        <w:tc>
          <w:tcPr>
            <w:tcW w:w="2970" w:type="dxa"/>
          </w:tcPr>
          <w:p w14:paraId="1C385CAA" w14:textId="77777777" w:rsidR="00B33B4D" w:rsidRPr="00B33B4D" w:rsidRDefault="00B33B4D" w:rsidP="00D807BE">
            <w:pPr>
              <w:numPr>
                <w:ilvl w:val="0"/>
                <w:numId w:val="51"/>
              </w:numPr>
              <w:ind w:left="312" w:hanging="284"/>
              <w:contextualSpacing/>
              <w:jc w:val="left"/>
            </w:pPr>
            <w:r w:rsidRPr="00B33B4D">
              <w:t>Me</w:t>
            </w:r>
            <w:r>
              <w:t>nyimpan seluruh perubahan data yang telah dilakukan ke dalam database</w:t>
            </w:r>
          </w:p>
        </w:tc>
      </w:tr>
      <w:tr w:rsidR="00B33B4D" w:rsidRPr="00B33B4D" w14:paraId="07F6F217" w14:textId="77777777" w:rsidTr="00E22277">
        <w:tc>
          <w:tcPr>
            <w:tcW w:w="2797" w:type="dxa"/>
          </w:tcPr>
          <w:p w14:paraId="0B443F2B" w14:textId="77777777" w:rsidR="00B33B4D" w:rsidRPr="00B33B4D" w:rsidRDefault="00B33B4D" w:rsidP="00E22277">
            <w:pPr>
              <w:ind w:left="427"/>
              <w:contextualSpacing/>
              <w:jc w:val="left"/>
            </w:pPr>
          </w:p>
        </w:tc>
        <w:tc>
          <w:tcPr>
            <w:tcW w:w="2970" w:type="dxa"/>
          </w:tcPr>
          <w:p w14:paraId="54381E80" w14:textId="068F1801" w:rsidR="00B33B4D" w:rsidRPr="00B33B4D" w:rsidRDefault="00B33B4D" w:rsidP="00D807BE">
            <w:pPr>
              <w:numPr>
                <w:ilvl w:val="0"/>
                <w:numId w:val="51"/>
              </w:numPr>
              <w:ind w:left="312" w:hanging="284"/>
              <w:contextualSpacing/>
              <w:jc w:val="left"/>
            </w:pPr>
            <w:r w:rsidRPr="00B33B4D">
              <w:t xml:space="preserve">Menampilkan </w:t>
            </w:r>
            <w:r w:rsidR="008E735E">
              <w:t xml:space="preserve">artikel </w:t>
            </w:r>
            <w:r w:rsidRPr="00B33B4D">
              <w:t xml:space="preserve">dengan data baru yang telah </w:t>
            </w:r>
            <w:r>
              <w:t>dilakukan perubahan</w:t>
            </w:r>
          </w:p>
        </w:tc>
      </w:tr>
      <w:tr w:rsidR="00B33B4D" w:rsidRPr="00B33B4D" w14:paraId="745598B6" w14:textId="77777777" w:rsidTr="00E22277">
        <w:tc>
          <w:tcPr>
            <w:tcW w:w="5767" w:type="dxa"/>
            <w:gridSpan w:val="2"/>
            <w:shd w:val="clear" w:color="auto" w:fill="D0CECE" w:themeFill="background2" w:themeFillShade="E6"/>
          </w:tcPr>
          <w:p w14:paraId="27B20AD0" w14:textId="77777777" w:rsidR="00B33B4D" w:rsidRPr="00B33B4D" w:rsidRDefault="00B33B4D" w:rsidP="00E22277">
            <w:pPr>
              <w:jc w:val="center"/>
              <w:rPr>
                <w:b/>
                <w:bCs/>
              </w:rPr>
            </w:pPr>
            <w:r w:rsidRPr="00B33B4D">
              <w:rPr>
                <w:b/>
                <w:bCs/>
              </w:rPr>
              <w:t>Skenario Alternatif</w:t>
            </w:r>
          </w:p>
        </w:tc>
      </w:tr>
      <w:tr w:rsidR="00B33B4D" w:rsidRPr="00B33B4D" w14:paraId="7E15A1C4" w14:textId="77777777" w:rsidTr="00E22277">
        <w:tc>
          <w:tcPr>
            <w:tcW w:w="2797" w:type="dxa"/>
          </w:tcPr>
          <w:p w14:paraId="22645A3F" w14:textId="77777777" w:rsidR="00B33B4D" w:rsidRPr="00B33B4D" w:rsidRDefault="00B33B4D" w:rsidP="00E22277">
            <w:pPr>
              <w:rPr>
                <w:b/>
                <w:bCs/>
              </w:rPr>
            </w:pPr>
          </w:p>
        </w:tc>
        <w:tc>
          <w:tcPr>
            <w:tcW w:w="2970" w:type="dxa"/>
          </w:tcPr>
          <w:p w14:paraId="7EE6FA1A" w14:textId="77777777" w:rsidR="00B33B4D" w:rsidRPr="00B33B4D" w:rsidRDefault="00B33B4D" w:rsidP="00E22277">
            <w:pPr>
              <w:rPr>
                <w:b/>
                <w:bCs/>
              </w:rPr>
            </w:pPr>
          </w:p>
        </w:tc>
      </w:tr>
      <w:tr w:rsidR="00B33B4D" w:rsidRPr="00B33B4D" w14:paraId="58036415" w14:textId="77777777" w:rsidTr="00E22277">
        <w:tc>
          <w:tcPr>
            <w:tcW w:w="5767" w:type="dxa"/>
            <w:gridSpan w:val="2"/>
            <w:shd w:val="clear" w:color="auto" w:fill="D0CECE" w:themeFill="background2" w:themeFillShade="E6"/>
          </w:tcPr>
          <w:p w14:paraId="1EEBD2D1" w14:textId="77777777" w:rsidR="00B33B4D" w:rsidRPr="00B33B4D" w:rsidRDefault="00B33B4D" w:rsidP="00E22277">
            <w:pPr>
              <w:jc w:val="center"/>
              <w:rPr>
                <w:b/>
                <w:bCs/>
              </w:rPr>
            </w:pPr>
            <w:r w:rsidRPr="00B33B4D">
              <w:rPr>
                <w:b/>
                <w:bCs/>
              </w:rPr>
              <w:t>Skenario Exception</w:t>
            </w:r>
          </w:p>
        </w:tc>
      </w:tr>
      <w:tr w:rsidR="00B33B4D" w:rsidRPr="00B33B4D" w14:paraId="7871B893" w14:textId="77777777" w:rsidTr="00E22277">
        <w:tc>
          <w:tcPr>
            <w:tcW w:w="2797" w:type="dxa"/>
          </w:tcPr>
          <w:p w14:paraId="15235066" w14:textId="416E9922" w:rsidR="00B33B4D" w:rsidRPr="00B33B4D" w:rsidRDefault="00B33B4D" w:rsidP="00E22277">
            <w:pPr>
              <w:jc w:val="left"/>
              <w:rPr>
                <w:b/>
                <w:bCs/>
              </w:rPr>
            </w:pPr>
            <w:r w:rsidRPr="00B33B4D">
              <w:t>3.a</w:t>
            </w:r>
            <w:r w:rsidRPr="00B33B4D">
              <w:rPr>
                <w:b/>
                <w:bCs/>
              </w:rPr>
              <w:t xml:space="preserve"> </w:t>
            </w:r>
            <w:r w:rsidRPr="00B33B4D">
              <w:t>Memilih tombol “</w:t>
            </w:r>
            <w:r>
              <w:t>cancel</w:t>
            </w:r>
            <w:r w:rsidRPr="00B33B4D">
              <w:t xml:space="preserve">” </w:t>
            </w:r>
            <w:r>
              <w:t xml:space="preserve">pada halaman form data </w:t>
            </w:r>
            <w:r w:rsidR="008E735E">
              <w:t>artikel</w:t>
            </w:r>
          </w:p>
        </w:tc>
        <w:tc>
          <w:tcPr>
            <w:tcW w:w="2970" w:type="dxa"/>
          </w:tcPr>
          <w:p w14:paraId="06D01992" w14:textId="77777777" w:rsidR="00B33B4D" w:rsidRPr="00B33B4D" w:rsidRDefault="00B33B4D" w:rsidP="00E22277">
            <w:pPr>
              <w:rPr>
                <w:b/>
                <w:bCs/>
              </w:rPr>
            </w:pPr>
          </w:p>
        </w:tc>
      </w:tr>
      <w:tr w:rsidR="00B33B4D" w:rsidRPr="00B33B4D" w14:paraId="7B8E83CD" w14:textId="77777777" w:rsidTr="00E22277">
        <w:tc>
          <w:tcPr>
            <w:tcW w:w="2797" w:type="dxa"/>
          </w:tcPr>
          <w:p w14:paraId="3DC2C4A2" w14:textId="77777777" w:rsidR="00B33B4D" w:rsidRPr="00B33B4D" w:rsidRDefault="00B33B4D" w:rsidP="00E22277">
            <w:pPr>
              <w:jc w:val="left"/>
            </w:pPr>
          </w:p>
        </w:tc>
        <w:tc>
          <w:tcPr>
            <w:tcW w:w="2970" w:type="dxa"/>
          </w:tcPr>
          <w:p w14:paraId="73FE3D9C" w14:textId="3E9177F4" w:rsidR="00B33B4D" w:rsidRPr="00B33B4D" w:rsidRDefault="00B33B4D" w:rsidP="00E22277">
            <w:pPr>
              <w:jc w:val="left"/>
            </w:pPr>
            <w:r w:rsidRPr="00B33B4D">
              <w:t xml:space="preserve">5.a Menampilkan </w:t>
            </w:r>
            <w:r w:rsidR="008E735E">
              <w:t>artikel</w:t>
            </w:r>
          </w:p>
        </w:tc>
      </w:tr>
    </w:tbl>
    <w:p w14:paraId="39FBAB0C" w14:textId="77777777" w:rsidR="00B33B4D" w:rsidRPr="00B33B4D" w:rsidRDefault="00B33B4D" w:rsidP="00B33B4D">
      <w:pPr>
        <w:ind w:left="2487"/>
        <w:rPr>
          <w:b/>
          <w:bCs/>
        </w:rPr>
      </w:pPr>
    </w:p>
    <w:p w14:paraId="66E42C57" w14:textId="21052626" w:rsidR="009B0C56" w:rsidRPr="009B0C56" w:rsidRDefault="00BF3573" w:rsidP="00D807BE">
      <w:pPr>
        <w:pStyle w:val="ListParagraph"/>
        <w:numPr>
          <w:ilvl w:val="0"/>
          <w:numId w:val="47"/>
        </w:numPr>
        <w:rPr>
          <w:b/>
          <w:bCs/>
        </w:rPr>
      </w:pPr>
      <w:r>
        <w:rPr>
          <w:b/>
          <w:bCs/>
        </w:rPr>
        <w:t>Skenario Lihat Artikel</w:t>
      </w:r>
    </w:p>
    <w:tbl>
      <w:tblPr>
        <w:tblStyle w:val="TableGrid"/>
        <w:tblW w:w="0" w:type="auto"/>
        <w:tblInd w:w="2160" w:type="dxa"/>
        <w:tblLook w:val="04A0" w:firstRow="1" w:lastRow="0" w:firstColumn="1" w:lastColumn="0" w:noHBand="0" w:noVBand="1"/>
      </w:tblPr>
      <w:tblGrid>
        <w:gridCol w:w="2797"/>
        <w:gridCol w:w="2970"/>
      </w:tblGrid>
      <w:tr w:rsidR="009B0C56" w14:paraId="3C849E0B" w14:textId="77777777" w:rsidTr="00E22277">
        <w:tc>
          <w:tcPr>
            <w:tcW w:w="2797" w:type="dxa"/>
          </w:tcPr>
          <w:p w14:paraId="5A85E896" w14:textId="77777777" w:rsidR="009B0C56" w:rsidRDefault="009B0C56" w:rsidP="00E22277">
            <w:pPr>
              <w:rPr>
                <w:b/>
                <w:bCs/>
              </w:rPr>
            </w:pPr>
            <w:bookmarkStart w:id="113" w:name="_Hlk83569141"/>
            <w:r>
              <w:rPr>
                <w:b/>
                <w:bCs/>
              </w:rPr>
              <w:t>Nama Use Case</w:t>
            </w:r>
          </w:p>
        </w:tc>
        <w:tc>
          <w:tcPr>
            <w:tcW w:w="2970" w:type="dxa"/>
          </w:tcPr>
          <w:p w14:paraId="5E389A4E" w14:textId="0EC42A29" w:rsidR="009B0C56" w:rsidRPr="00841B4F" w:rsidRDefault="003B5EEB" w:rsidP="00E22277">
            <w:r>
              <w:t>Lihat</w:t>
            </w:r>
            <w:r w:rsidR="009B0C56" w:rsidRPr="00841B4F">
              <w:t xml:space="preserve"> A</w:t>
            </w:r>
            <w:r>
              <w:t>rtikel</w:t>
            </w:r>
          </w:p>
        </w:tc>
      </w:tr>
      <w:tr w:rsidR="009B0C56" w14:paraId="4D9B6C21" w14:textId="77777777" w:rsidTr="00E22277">
        <w:tc>
          <w:tcPr>
            <w:tcW w:w="2797" w:type="dxa"/>
          </w:tcPr>
          <w:p w14:paraId="46AFE190" w14:textId="77777777" w:rsidR="009B0C56" w:rsidRDefault="009B0C56" w:rsidP="00E22277">
            <w:pPr>
              <w:rPr>
                <w:b/>
                <w:bCs/>
              </w:rPr>
            </w:pPr>
            <w:r>
              <w:rPr>
                <w:b/>
                <w:bCs/>
              </w:rPr>
              <w:t>Deskripsi</w:t>
            </w:r>
          </w:p>
        </w:tc>
        <w:tc>
          <w:tcPr>
            <w:tcW w:w="2970" w:type="dxa"/>
          </w:tcPr>
          <w:p w14:paraId="646D3BC9" w14:textId="3D9D1820" w:rsidR="009B0C56" w:rsidRPr="00841B4F" w:rsidRDefault="003B5EEB" w:rsidP="00E22277">
            <w:r>
              <w:t>Melihat artikel yang telah ditampilkan.</w:t>
            </w:r>
          </w:p>
        </w:tc>
      </w:tr>
      <w:tr w:rsidR="009B0C56" w14:paraId="69ABFE74" w14:textId="77777777" w:rsidTr="00E22277">
        <w:tc>
          <w:tcPr>
            <w:tcW w:w="2797" w:type="dxa"/>
          </w:tcPr>
          <w:p w14:paraId="5E900D38" w14:textId="77777777" w:rsidR="009B0C56" w:rsidRDefault="009B0C56" w:rsidP="00E22277">
            <w:pPr>
              <w:rPr>
                <w:b/>
                <w:bCs/>
              </w:rPr>
            </w:pPr>
            <w:r>
              <w:rPr>
                <w:b/>
                <w:bCs/>
              </w:rPr>
              <w:t>Aktor</w:t>
            </w:r>
          </w:p>
        </w:tc>
        <w:tc>
          <w:tcPr>
            <w:tcW w:w="2970" w:type="dxa"/>
          </w:tcPr>
          <w:p w14:paraId="57581860" w14:textId="60AA2DC4" w:rsidR="009B0C56" w:rsidRPr="00841B4F" w:rsidRDefault="009B0C56" w:rsidP="00E22277">
            <w:r w:rsidRPr="00841B4F">
              <w:t>Admin</w:t>
            </w:r>
            <w:r w:rsidR="003B5EEB">
              <w:t xml:space="preserve"> dan Pengunjung Website</w:t>
            </w:r>
          </w:p>
        </w:tc>
      </w:tr>
      <w:tr w:rsidR="009B0C56" w14:paraId="314DB589" w14:textId="77777777" w:rsidTr="00E22277">
        <w:tc>
          <w:tcPr>
            <w:tcW w:w="2797" w:type="dxa"/>
          </w:tcPr>
          <w:p w14:paraId="064D9158" w14:textId="77777777" w:rsidR="009B0C56" w:rsidRDefault="009B0C56" w:rsidP="00E22277">
            <w:pPr>
              <w:rPr>
                <w:b/>
                <w:bCs/>
              </w:rPr>
            </w:pPr>
            <w:r>
              <w:rPr>
                <w:b/>
                <w:bCs/>
              </w:rPr>
              <w:lastRenderedPageBreak/>
              <w:t>Triggers</w:t>
            </w:r>
          </w:p>
        </w:tc>
        <w:tc>
          <w:tcPr>
            <w:tcW w:w="2970" w:type="dxa"/>
          </w:tcPr>
          <w:p w14:paraId="68CD9157" w14:textId="4C232558" w:rsidR="009B0C56" w:rsidRPr="00841B4F" w:rsidRDefault="009B0C56" w:rsidP="00E22277">
            <w:pPr>
              <w:jc w:val="left"/>
            </w:pPr>
            <w:r w:rsidRPr="00841B4F">
              <w:t xml:space="preserve">Aktor ingin </w:t>
            </w:r>
            <w:r w:rsidR="003B5EEB">
              <w:t>melihat dan membaca artikel yang telah di tampilkan dalam halaman website.</w:t>
            </w:r>
          </w:p>
        </w:tc>
      </w:tr>
      <w:tr w:rsidR="009B0C56" w14:paraId="2C0F3233" w14:textId="77777777" w:rsidTr="00E22277">
        <w:tc>
          <w:tcPr>
            <w:tcW w:w="2797" w:type="dxa"/>
          </w:tcPr>
          <w:p w14:paraId="0D3A1713" w14:textId="77777777" w:rsidR="009B0C56" w:rsidRDefault="009B0C56" w:rsidP="00E22277">
            <w:pPr>
              <w:rPr>
                <w:b/>
                <w:bCs/>
              </w:rPr>
            </w:pPr>
            <w:r>
              <w:rPr>
                <w:b/>
                <w:bCs/>
              </w:rPr>
              <w:t>Pre-Condition</w:t>
            </w:r>
          </w:p>
        </w:tc>
        <w:tc>
          <w:tcPr>
            <w:tcW w:w="2970" w:type="dxa"/>
          </w:tcPr>
          <w:p w14:paraId="0893E043" w14:textId="76E0FEA5" w:rsidR="009B0C56" w:rsidRPr="00841B4F" w:rsidRDefault="009B0C56" w:rsidP="00E22277">
            <w:pPr>
              <w:jc w:val="left"/>
            </w:pPr>
            <w:r w:rsidRPr="00841B4F">
              <w:t xml:space="preserve">Data </w:t>
            </w:r>
            <w:r w:rsidR="003B5EEB">
              <w:t>artikel belum ditampilkan</w:t>
            </w:r>
          </w:p>
        </w:tc>
      </w:tr>
      <w:tr w:rsidR="009B0C56" w14:paraId="621C4FD5" w14:textId="77777777" w:rsidTr="00E22277">
        <w:tc>
          <w:tcPr>
            <w:tcW w:w="2797" w:type="dxa"/>
          </w:tcPr>
          <w:p w14:paraId="5E05896B" w14:textId="77777777" w:rsidR="009B0C56" w:rsidRDefault="009B0C56" w:rsidP="00E22277">
            <w:pPr>
              <w:rPr>
                <w:b/>
                <w:bCs/>
              </w:rPr>
            </w:pPr>
            <w:r>
              <w:rPr>
                <w:b/>
                <w:bCs/>
              </w:rPr>
              <w:t>Post-Condition</w:t>
            </w:r>
          </w:p>
        </w:tc>
        <w:tc>
          <w:tcPr>
            <w:tcW w:w="2970" w:type="dxa"/>
          </w:tcPr>
          <w:p w14:paraId="1575C53C" w14:textId="07C86227" w:rsidR="009B0C56" w:rsidRPr="00841B4F" w:rsidRDefault="009B0C56" w:rsidP="00E22277">
            <w:pPr>
              <w:jc w:val="left"/>
            </w:pPr>
            <w:r w:rsidRPr="00841B4F">
              <w:t>Data a</w:t>
            </w:r>
            <w:r w:rsidR="003B5EEB">
              <w:t xml:space="preserve">rtikel </w:t>
            </w:r>
            <w:r w:rsidRPr="00841B4F">
              <w:t>telah di</w:t>
            </w:r>
            <w:r w:rsidR="003B5EEB">
              <w:t>tampilkan</w:t>
            </w:r>
          </w:p>
        </w:tc>
      </w:tr>
      <w:tr w:rsidR="009B0C56" w14:paraId="1127EBD2" w14:textId="77777777" w:rsidTr="00E22277">
        <w:tc>
          <w:tcPr>
            <w:tcW w:w="2797" w:type="dxa"/>
          </w:tcPr>
          <w:p w14:paraId="732F91B1" w14:textId="77777777" w:rsidR="009B0C56" w:rsidRDefault="009B0C56" w:rsidP="00E22277">
            <w:pPr>
              <w:jc w:val="center"/>
              <w:rPr>
                <w:b/>
                <w:bCs/>
              </w:rPr>
            </w:pPr>
            <w:r>
              <w:rPr>
                <w:b/>
                <w:bCs/>
              </w:rPr>
              <w:t>Admin</w:t>
            </w:r>
          </w:p>
        </w:tc>
        <w:tc>
          <w:tcPr>
            <w:tcW w:w="2970" w:type="dxa"/>
          </w:tcPr>
          <w:p w14:paraId="02F5220D" w14:textId="77777777" w:rsidR="009B0C56" w:rsidRDefault="009B0C56" w:rsidP="00E22277">
            <w:pPr>
              <w:jc w:val="center"/>
              <w:rPr>
                <w:b/>
                <w:bCs/>
              </w:rPr>
            </w:pPr>
            <w:r>
              <w:rPr>
                <w:b/>
                <w:bCs/>
              </w:rPr>
              <w:t>Sistem</w:t>
            </w:r>
          </w:p>
        </w:tc>
      </w:tr>
      <w:tr w:rsidR="009B0C56" w14:paraId="509EF0A9" w14:textId="77777777" w:rsidTr="00E22277">
        <w:tc>
          <w:tcPr>
            <w:tcW w:w="5767" w:type="dxa"/>
            <w:gridSpan w:val="2"/>
            <w:shd w:val="clear" w:color="auto" w:fill="D0CECE" w:themeFill="background2" w:themeFillShade="E6"/>
          </w:tcPr>
          <w:p w14:paraId="438E9961" w14:textId="77777777" w:rsidR="009B0C56" w:rsidRDefault="009B0C56" w:rsidP="00E22277">
            <w:pPr>
              <w:jc w:val="center"/>
              <w:rPr>
                <w:b/>
                <w:bCs/>
              </w:rPr>
            </w:pPr>
            <w:r>
              <w:rPr>
                <w:b/>
                <w:bCs/>
              </w:rPr>
              <w:t>Skenario Normal</w:t>
            </w:r>
          </w:p>
        </w:tc>
      </w:tr>
      <w:tr w:rsidR="009B0C56" w14:paraId="3D10B011" w14:textId="77777777" w:rsidTr="00E22277">
        <w:tc>
          <w:tcPr>
            <w:tcW w:w="2797" w:type="dxa"/>
          </w:tcPr>
          <w:p w14:paraId="7C8355BD" w14:textId="1A1C2C4F" w:rsidR="009B0C56" w:rsidRPr="00CE16DF" w:rsidRDefault="009B0C56" w:rsidP="00D807BE">
            <w:pPr>
              <w:pStyle w:val="ListParagraph"/>
              <w:numPr>
                <w:ilvl w:val="0"/>
                <w:numId w:val="54"/>
              </w:numPr>
              <w:ind w:left="427"/>
              <w:jc w:val="left"/>
            </w:pPr>
            <w:r w:rsidRPr="00CE16DF">
              <w:t xml:space="preserve">Memilih </w:t>
            </w:r>
            <w:r w:rsidR="003B5EEB">
              <w:t>menu “artikel atau blog” pada bar navigasi</w:t>
            </w:r>
          </w:p>
        </w:tc>
        <w:tc>
          <w:tcPr>
            <w:tcW w:w="2970" w:type="dxa"/>
          </w:tcPr>
          <w:p w14:paraId="557D2566" w14:textId="77777777" w:rsidR="009B0C56" w:rsidRDefault="009B0C56" w:rsidP="00E22277">
            <w:pPr>
              <w:rPr>
                <w:b/>
                <w:bCs/>
              </w:rPr>
            </w:pPr>
          </w:p>
        </w:tc>
      </w:tr>
      <w:tr w:rsidR="009B0C56" w14:paraId="74DFD34F" w14:textId="77777777" w:rsidTr="00E22277">
        <w:tc>
          <w:tcPr>
            <w:tcW w:w="2797" w:type="dxa"/>
          </w:tcPr>
          <w:p w14:paraId="443F593D" w14:textId="77777777" w:rsidR="009B0C56" w:rsidRDefault="009B0C56" w:rsidP="00E22277">
            <w:pPr>
              <w:rPr>
                <w:b/>
                <w:bCs/>
              </w:rPr>
            </w:pPr>
          </w:p>
        </w:tc>
        <w:tc>
          <w:tcPr>
            <w:tcW w:w="2970" w:type="dxa"/>
          </w:tcPr>
          <w:p w14:paraId="4D4F4390" w14:textId="070ABAFA" w:rsidR="009B0C56" w:rsidRPr="00CE16DF" w:rsidRDefault="009B0C56" w:rsidP="00D807BE">
            <w:pPr>
              <w:pStyle w:val="ListParagraph"/>
              <w:numPr>
                <w:ilvl w:val="0"/>
                <w:numId w:val="54"/>
              </w:numPr>
              <w:ind w:left="312" w:hanging="284"/>
              <w:jc w:val="left"/>
            </w:pPr>
            <w:r w:rsidRPr="00CE16DF">
              <w:t xml:space="preserve">Menampilkan </w:t>
            </w:r>
            <w:r w:rsidR="003B5EEB">
              <w:t>seluruh artikel yang telah terdaftar dalam sistem</w:t>
            </w:r>
          </w:p>
        </w:tc>
      </w:tr>
      <w:tr w:rsidR="009B0C56" w14:paraId="3311A38E" w14:textId="77777777" w:rsidTr="00E22277">
        <w:tc>
          <w:tcPr>
            <w:tcW w:w="2797" w:type="dxa"/>
          </w:tcPr>
          <w:p w14:paraId="49BA8266" w14:textId="199FF355" w:rsidR="009B0C56" w:rsidRPr="00CE16DF" w:rsidRDefault="009B0C56" w:rsidP="00D807BE">
            <w:pPr>
              <w:pStyle w:val="ListParagraph"/>
              <w:numPr>
                <w:ilvl w:val="0"/>
                <w:numId w:val="54"/>
              </w:numPr>
              <w:ind w:left="427" w:hanging="426"/>
              <w:jc w:val="left"/>
            </w:pPr>
            <w:r w:rsidRPr="00CE16DF">
              <w:t>Me</w:t>
            </w:r>
            <w:r w:rsidR="003B5EEB">
              <w:t>lihat artikel</w:t>
            </w:r>
          </w:p>
        </w:tc>
        <w:tc>
          <w:tcPr>
            <w:tcW w:w="2970" w:type="dxa"/>
          </w:tcPr>
          <w:p w14:paraId="132950E9" w14:textId="77777777" w:rsidR="009B0C56" w:rsidRPr="00CE16DF" w:rsidRDefault="009B0C56" w:rsidP="00E22277">
            <w:pPr>
              <w:jc w:val="left"/>
            </w:pPr>
          </w:p>
        </w:tc>
      </w:tr>
      <w:tr w:rsidR="009B0C56" w14:paraId="55AFDC6D" w14:textId="77777777" w:rsidTr="00E22277">
        <w:tc>
          <w:tcPr>
            <w:tcW w:w="5767" w:type="dxa"/>
            <w:gridSpan w:val="2"/>
            <w:shd w:val="clear" w:color="auto" w:fill="D0CECE" w:themeFill="background2" w:themeFillShade="E6"/>
          </w:tcPr>
          <w:p w14:paraId="2DFCC8CB" w14:textId="77777777" w:rsidR="009B0C56" w:rsidRDefault="009B0C56" w:rsidP="00E22277">
            <w:pPr>
              <w:jc w:val="center"/>
              <w:rPr>
                <w:b/>
                <w:bCs/>
              </w:rPr>
            </w:pPr>
            <w:r>
              <w:rPr>
                <w:b/>
                <w:bCs/>
              </w:rPr>
              <w:t>Skenario Alternatif</w:t>
            </w:r>
          </w:p>
        </w:tc>
      </w:tr>
      <w:tr w:rsidR="009B0C56" w14:paraId="58693899" w14:textId="77777777" w:rsidTr="00E22277">
        <w:tc>
          <w:tcPr>
            <w:tcW w:w="2797" w:type="dxa"/>
          </w:tcPr>
          <w:p w14:paraId="7D6BF8A8" w14:textId="77777777" w:rsidR="009B0C56" w:rsidRDefault="009B0C56" w:rsidP="00E22277">
            <w:pPr>
              <w:rPr>
                <w:b/>
                <w:bCs/>
              </w:rPr>
            </w:pPr>
          </w:p>
        </w:tc>
        <w:tc>
          <w:tcPr>
            <w:tcW w:w="2970" w:type="dxa"/>
          </w:tcPr>
          <w:p w14:paraId="322F374C" w14:textId="77777777" w:rsidR="009B0C56" w:rsidRDefault="009B0C56" w:rsidP="00E22277">
            <w:pPr>
              <w:rPr>
                <w:b/>
                <w:bCs/>
              </w:rPr>
            </w:pPr>
          </w:p>
        </w:tc>
      </w:tr>
      <w:tr w:rsidR="009B0C56" w14:paraId="287899F3" w14:textId="77777777" w:rsidTr="00E22277">
        <w:tc>
          <w:tcPr>
            <w:tcW w:w="5767" w:type="dxa"/>
            <w:gridSpan w:val="2"/>
            <w:shd w:val="clear" w:color="auto" w:fill="D0CECE" w:themeFill="background2" w:themeFillShade="E6"/>
          </w:tcPr>
          <w:p w14:paraId="57AD2530" w14:textId="77777777" w:rsidR="009B0C56" w:rsidRDefault="009B0C56" w:rsidP="00E22277">
            <w:pPr>
              <w:jc w:val="center"/>
              <w:rPr>
                <w:b/>
                <w:bCs/>
              </w:rPr>
            </w:pPr>
            <w:r>
              <w:rPr>
                <w:b/>
                <w:bCs/>
              </w:rPr>
              <w:t>Skenario Exception</w:t>
            </w:r>
          </w:p>
        </w:tc>
      </w:tr>
      <w:tr w:rsidR="009B0C56" w14:paraId="1E303149" w14:textId="77777777" w:rsidTr="00E22277">
        <w:tc>
          <w:tcPr>
            <w:tcW w:w="2797" w:type="dxa"/>
          </w:tcPr>
          <w:p w14:paraId="35B6CE41" w14:textId="21338E72" w:rsidR="009B0C56" w:rsidRDefault="009B0C56" w:rsidP="00E22277">
            <w:pPr>
              <w:jc w:val="left"/>
              <w:rPr>
                <w:b/>
                <w:bCs/>
              </w:rPr>
            </w:pPr>
          </w:p>
        </w:tc>
        <w:tc>
          <w:tcPr>
            <w:tcW w:w="2970" w:type="dxa"/>
          </w:tcPr>
          <w:p w14:paraId="41135853" w14:textId="77777777" w:rsidR="009B0C56" w:rsidRDefault="009B0C56" w:rsidP="00E22277">
            <w:pPr>
              <w:rPr>
                <w:b/>
                <w:bCs/>
              </w:rPr>
            </w:pPr>
          </w:p>
        </w:tc>
      </w:tr>
      <w:bookmarkEnd w:id="113"/>
    </w:tbl>
    <w:p w14:paraId="1C95F740" w14:textId="77777777" w:rsidR="008E735E" w:rsidRPr="008E735E" w:rsidRDefault="008E735E" w:rsidP="008E735E">
      <w:pPr>
        <w:rPr>
          <w:b/>
          <w:bCs/>
        </w:rPr>
      </w:pPr>
    </w:p>
    <w:bookmarkEnd w:id="112"/>
    <w:p w14:paraId="33A715B8" w14:textId="1AE92B2C" w:rsidR="00B11E59" w:rsidRDefault="00B11E59" w:rsidP="00727440">
      <w:pPr>
        <w:pStyle w:val="ListParagraph"/>
        <w:numPr>
          <w:ilvl w:val="0"/>
          <w:numId w:val="45"/>
        </w:numPr>
        <w:ind w:left="2127"/>
        <w:rPr>
          <w:b/>
          <w:bCs/>
        </w:rPr>
      </w:pPr>
      <w:r>
        <w:rPr>
          <w:b/>
          <w:bCs/>
        </w:rPr>
        <w:t>Use Case Scenario Kelola Contact</w:t>
      </w:r>
    </w:p>
    <w:p w14:paraId="6C356DBA" w14:textId="3DAABB5E" w:rsidR="003B5EEB" w:rsidRPr="003B2E2F" w:rsidRDefault="00BF3573" w:rsidP="00D807BE">
      <w:pPr>
        <w:pStyle w:val="ListParagraph"/>
        <w:numPr>
          <w:ilvl w:val="0"/>
          <w:numId w:val="47"/>
        </w:numPr>
        <w:rPr>
          <w:b/>
          <w:bCs/>
        </w:rPr>
      </w:pPr>
      <w:r>
        <w:rPr>
          <w:b/>
          <w:bCs/>
        </w:rPr>
        <w:t xml:space="preserve">Skenario </w:t>
      </w:r>
      <w:r w:rsidR="00044CE5">
        <w:rPr>
          <w:b/>
          <w:bCs/>
        </w:rPr>
        <w:t>Edit</w:t>
      </w:r>
    </w:p>
    <w:tbl>
      <w:tblPr>
        <w:tblStyle w:val="TableGrid"/>
        <w:tblW w:w="0" w:type="auto"/>
        <w:tblInd w:w="2160" w:type="dxa"/>
        <w:tblLook w:val="04A0" w:firstRow="1" w:lastRow="0" w:firstColumn="1" w:lastColumn="0" w:noHBand="0" w:noVBand="1"/>
      </w:tblPr>
      <w:tblGrid>
        <w:gridCol w:w="2797"/>
        <w:gridCol w:w="2970"/>
      </w:tblGrid>
      <w:tr w:rsidR="003B5EEB" w14:paraId="747E9A88" w14:textId="77777777" w:rsidTr="00E22277">
        <w:tc>
          <w:tcPr>
            <w:tcW w:w="2797" w:type="dxa"/>
          </w:tcPr>
          <w:p w14:paraId="58BF57A7" w14:textId="77777777" w:rsidR="003B5EEB" w:rsidRDefault="003B5EEB" w:rsidP="00E22277">
            <w:pPr>
              <w:rPr>
                <w:b/>
                <w:bCs/>
              </w:rPr>
            </w:pPr>
            <w:r>
              <w:rPr>
                <w:b/>
                <w:bCs/>
              </w:rPr>
              <w:t>Nama Use Case</w:t>
            </w:r>
          </w:p>
        </w:tc>
        <w:tc>
          <w:tcPr>
            <w:tcW w:w="2970" w:type="dxa"/>
          </w:tcPr>
          <w:p w14:paraId="3F928ED7" w14:textId="18483F39" w:rsidR="003B5EEB" w:rsidRPr="00841B4F" w:rsidRDefault="00044CE5" w:rsidP="00E22277">
            <w:r>
              <w:t>Edit Contact</w:t>
            </w:r>
          </w:p>
        </w:tc>
      </w:tr>
      <w:tr w:rsidR="003B5EEB" w14:paraId="05F85EE8" w14:textId="77777777" w:rsidTr="00E22277">
        <w:tc>
          <w:tcPr>
            <w:tcW w:w="2797" w:type="dxa"/>
          </w:tcPr>
          <w:p w14:paraId="37FB37BC" w14:textId="77777777" w:rsidR="003B5EEB" w:rsidRDefault="003B5EEB" w:rsidP="00E22277">
            <w:pPr>
              <w:rPr>
                <w:b/>
                <w:bCs/>
              </w:rPr>
            </w:pPr>
            <w:r>
              <w:rPr>
                <w:b/>
                <w:bCs/>
              </w:rPr>
              <w:t>Deskripsi</w:t>
            </w:r>
          </w:p>
        </w:tc>
        <w:tc>
          <w:tcPr>
            <w:tcW w:w="2970" w:type="dxa"/>
          </w:tcPr>
          <w:p w14:paraId="3B960987" w14:textId="4DCD74A4" w:rsidR="003B5EEB" w:rsidRPr="00841B4F" w:rsidRDefault="00044CE5" w:rsidP="00044CE5">
            <w:pPr>
              <w:jc w:val="left"/>
            </w:pPr>
            <w:r>
              <w:t>Melakukan perubahan terhadap data contact</w:t>
            </w:r>
          </w:p>
        </w:tc>
      </w:tr>
      <w:tr w:rsidR="003B5EEB" w14:paraId="047E8A9A" w14:textId="77777777" w:rsidTr="00E22277">
        <w:tc>
          <w:tcPr>
            <w:tcW w:w="2797" w:type="dxa"/>
          </w:tcPr>
          <w:p w14:paraId="245D9C1C" w14:textId="77777777" w:rsidR="003B5EEB" w:rsidRDefault="003B5EEB" w:rsidP="00E22277">
            <w:pPr>
              <w:rPr>
                <w:b/>
                <w:bCs/>
              </w:rPr>
            </w:pPr>
            <w:r>
              <w:rPr>
                <w:b/>
                <w:bCs/>
              </w:rPr>
              <w:t>Aktor</w:t>
            </w:r>
          </w:p>
        </w:tc>
        <w:tc>
          <w:tcPr>
            <w:tcW w:w="2970" w:type="dxa"/>
          </w:tcPr>
          <w:p w14:paraId="363AAFFF" w14:textId="77777777" w:rsidR="003B5EEB" w:rsidRPr="00841B4F" w:rsidRDefault="003B5EEB" w:rsidP="00E22277">
            <w:r w:rsidRPr="00841B4F">
              <w:t>Admin</w:t>
            </w:r>
          </w:p>
        </w:tc>
      </w:tr>
      <w:tr w:rsidR="003B5EEB" w14:paraId="0AF3B9AB" w14:textId="77777777" w:rsidTr="00E22277">
        <w:tc>
          <w:tcPr>
            <w:tcW w:w="2797" w:type="dxa"/>
          </w:tcPr>
          <w:p w14:paraId="0597FBEF" w14:textId="77777777" w:rsidR="003B5EEB" w:rsidRDefault="003B5EEB" w:rsidP="00E22277">
            <w:pPr>
              <w:rPr>
                <w:b/>
                <w:bCs/>
              </w:rPr>
            </w:pPr>
            <w:r>
              <w:rPr>
                <w:b/>
                <w:bCs/>
              </w:rPr>
              <w:lastRenderedPageBreak/>
              <w:t>Triggers</w:t>
            </w:r>
          </w:p>
        </w:tc>
        <w:tc>
          <w:tcPr>
            <w:tcW w:w="2970" w:type="dxa"/>
          </w:tcPr>
          <w:p w14:paraId="32A8A5F7" w14:textId="76D3D334" w:rsidR="003B5EEB" w:rsidRPr="00841B4F" w:rsidRDefault="003B5EEB" w:rsidP="00E22277">
            <w:pPr>
              <w:jc w:val="left"/>
            </w:pPr>
            <w:r w:rsidRPr="00841B4F">
              <w:t>Aktor ingin m</w:t>
            </w:r>
            <w:r w:rsidR="00044CE5">
              <w:t>elakukan perubahan terhadap data contact</w:t>
            </w:r>
          </w:p>
        </w:tc>
      </w:tr>
      <w:tr w:rsidR="003B5EEB" w14:paraId="087CEBE2" w14:textId="77777777" w:rsidTr="00E22277">
        <w:tc>
          <w:tcPr>
            <w:tcW w:w="2797" w:type="dxa"/>
          </w:tcPr>
          <w:p w14:paraId="43268CCB" w14:textId="77777777" w:rsidR="003B5EEB" w:rsidRDefault="003B5EEB" w:rsidP="00E22277">
            <w:pPr>
              <w:rPr>
                <w:b/>
                <w:bCs/>
              </w:rPr>
            </w:pPr>
            <w:r>
              <w:rPr>
                <w:b/>
                <w:bCs/>
              </w:rPr>
              <w:t>Pre-Condition</w:t>
            </w:r>
          </w:p>
        </w:tc>
        <w:tc>
          <w:tcPr>
            <w:tcW w:w="2970" w:type="dxa"/>
          </w:tcPr>
          <w:p w14:paraId="38F42003" w14:textId="65FAA0D6" w:rsidR="003B5EEB" w:rsidRPr="00841B4F" w:rsidRDefault="003B5EEB" w:rsidP="00E22277">
            <w:pPr>
              <w:jc w:val="left"/>
            </w:pPr>
            <w:r w:rsidRPr="00841B4F">
              <w:t xml:space="preserve">Data </w:t>
            </w:r>
            <w:r w:rsidR="00044CE5">
              <w:t>contact</w:t>
            </w:r>
            <w:r w:rsidRPr="00841B4F">
              <w:t xml:space="preserve"> </w:t>
            </w:r>
            <w:r w:rsidR="00044CE5">
              <w:t>belum berubah</w:t>
            </w:r>
          </w:p>
        </w:tc>
      </w:tr>
      <w:tr w:rsidR="003B5EEB" w14:paraId="5BB56969" w14:textId="77777777" w:rsidTr="00E22277">
        <w:tc>
          <w:tcPr>
            <w:tcW w:w="2797" w:type="dxa"/>
          </w:tcPr>
          <w:p w14:paraId="3B71F9F2" w14:textId="77777777" w:rsidR="003B5EEB" w:rsidRDefault="003B5EEB" w:rsidP="00E22277">
            <w:pPr>
              <w:rPr>
                <w:b/>
                <w:bCs/>
              </w:rPr>
            </w:pPr>
            <w:r>
              <w:rPr>
                <w:b/>
                <w:bCs/>
              </w:rPr>
              <w:t>Post-Condition</w:t>
            </w:r>
          </w:p>
        </w:tc>
        <w:tc>
          <w:tcPr>
            <w:tcW w:w="2970" w:type="dxa"/>
          </w:tcPr>
          <w:p w14:paraId="1E8E7F46" w14:textId="4A227765" w:rsidR="003B5EEB" w:rsidRPr="00841B4F" w:rsidRDefault="003B5EEB" w:rsidP="00E22277">
            <w:pPr>
              <w:jc w:val="left"/>
            </w:pPr>
            <w:r w:rsidRPr="00841B4F">
              <w:t xml:space="preserve">Data </w:t>
            </w:r>
            <w:r w:rsidR="00044CE5">
              <w:t>contact telah dirubah</w:t>
            </w:r>
          </w:p>
        </w:tc>
      </w:tr>
      <w:tr w:rsidR="003B5EEB" w14:paraId="050B0954" w14:textId="77777777" w:rsidTr="00E22277">
        <w:tc>
          <w:tcPr>
            <w:tcW w:w="2797" w:type="dxa"/>
          </w:tcPr>
          <w:p w14:paraId="5999B7D6" w14:textId="77777777" w:rsidR="003B5EEB" w:rsidRDefault="003B5EEB" w:rsidP="00E22277">
            <w:pPr>
              <w:jc w:val="center"/>
              <w:rPr>
                <w:b/>
                <w:bCs/>
              </w:rPr>
            </w:pPr>
            <w:r>
              <w:rPr>
                <w:b/>
                <w:bCs/>
              </w:rPr>
              <w:t>Admin</w:t>
            </w:r>
          </w:p>
        </w:tc>
        <w:tc>
          <w:tcPr>
            <w:tcW w:w="2970" w:type="dxa"/>
          </w:tcPr>
          <w:p w14:paraId="792E6CA6" w14:textId="77777777" w:rsidR="003B5EEB" w:rsidRDefault="003B5EEB" w:rsidP="00E22277">
            <w:pPr>
              <w:jc w:val="center"/>
              <w:rPr>
                <w:b/>
                <w:bCs/>
              </w:rPr>
            </w:pPr>
            <w:r>
              <w:rPr>
                <w:b/>
                <w:bCs/>
              </w:rPr>
              <w:t>Sistem</w:t>
            </w:r>
          </w:p>
        </w:tc>
      </w:tr>
      <w:tr w:rsidR="003B5EEB" w14:paraId="0830E4CF" w14:textId="77777777" w:rsidTr="00E22277">
        <w:tc>
          <w:tcPr>
            <w:tcW w:w="5767" w:type="dxa"/>
            <w:gridSpan w:val="2"/>
            <w:shd w:val="clear" w:color="auto" w:fill="D0CECE" w:themeFill="background2" w:themeFillShade="E6"/>
          </w:tcPr>
          <w:p w14:paraId="13719A15" w14:textId="77777777" w:rsidR="003B5EEB" w:rsidRDefault="003B5EEB" w:rsidP="00E22277">
            <w:pPr>
              <w:jc w:val="center"/>
              <w:rPr>
                <w:b/>
                <w:bCs/>
              </w:rPr>
            </w:pPr>
            <w:r>
              <w:rPr>
                <w:b/>
                <w:bCs/>
              </w:rPr>
              <w:t>Skenario Normal</w:t>
            </w:r>
          </w:p>
        </w:tc>
      </w:tr>
      <w:tr w:rsidR="003B5EEB" w14:paraId="344EC0AD" w14:textId="77777777" w:rsidTr="00E22277">
        <w:tc>
          <w:tcPr>
            <w:tcW w:w="2797" w:type="dxa"/>
          </w:tcPr>
          <w:p w14:paraId="56C6901F" w14:textId="750E00B6" w:rsidR="003B5EEB" w:rsidRPr="00CE16DF" w:rsidRDefault="003B5EEB" w:rsidP="00D807BE">
            <w:pPr>
              <w:pStyle w:val="ListParagraph"/>
              <w:numPr>
                <w:ilvl w:val="0"/>
                <w:numId w:val="55"/>
              </w:numPr>
              <w:ind w:left="427"/>
              <w:jc w:val="left"/>
            </w:pPr>
            <w:r w:rsidRPr="00CE16DF">
              <w:t>Memilih tombol “</w:t>
            </w:r>
            <w:r w:rsidR="00044CE5">
              <w:t>Edit</w:t>
            </w:r>
            <w:r w:rsidRPr="00CE16DF">
              <w:t>”</w:t>
            </w:r>
            <w:r>
              <w:t xml:space="preserve"> pada salah satu data </w:t>
            </w:r>
            <w:r w:rsidR="00044CE5">
              <w:t>contact yang ada dalam sistem</w:t>
            </w:r>
          </w:p>
        </w:tc>
        <w:tc>
          <w:tcPr>
            <w:tcW w:w="2970" w:type="dxa"/>
          </w:tcPr>
          <w:p w14:paraId="1A93D493" w14:textId="77777777" w:rsidR="003B5EEB" w:rsidRDefault="003B5EEB" w:rsidP="00E22277">
            <w:pPr>
              <w:rPr>
                <w:b/>
                <w:bCs/>
              </w:rPr>
            </w:pPr>
          </w:p>
        </w:tc>
      </w:tr>
      <w:tr w:rsidR="003B5EEB" w14:paraId="0F7142DD" w14:textId="77777777" w:rsidTr="00E22277">
        <w:tc>
          <w:tcPr>
            <w:tcW w:w="2797" w:type="dxa"/>
          </w:tcPr>
          <w:p w14:paraId="4C428C4E" w14:textId="77777777" w:rsidR="003B5EEB" w:rsidRDefault="003B5EEB" w:rsidP="00E22277">
            <w:pPr>
              <w:rPr>
                <w:b/>
                <w:bCs/>
              </w:rPr>
            </w:pPr>
          </w:p>
        </w:tc>
        <w:tc>
          <w:tcPr>
            <w:tcW w:w="2970" w:type="dxa"/>
          </w:tcPr>
          <w:p w14:paraId="300D75E9" w14:textId="41A832AB" w:rsidR="003B5EEB" w:rsidRPr="00CE16DF" w:rsidRDefault="003B5EEB" w:rsidP="00D807BE">
            <w:pPr>
              <w:pStyle w:val="ListParagraph"/>
              <w:numPr>
                <w:ilvl w:val="0"/>
                <w:numId w:val="55"/>
              </w:numPr>
              <w:ind w:left="312" w:hanging="284"/>
              <w:jc w:val="left"/>
            </w:pPr>
            <w:r w:rsidRPr="00CE16DF">
              <w:t xml:space="preserve">Menampilkan </w:t>
            </w:r>
            <w:r w:rsidR="00044CE5">
              <w:t>form edit contact yang telah terisi data contact yang tersimpan</w:t>
            </w:r>
          </w:p>
        </w:tc>
      </w:tr>
      <w:tr w:rsidR="003B5EEB" w14:paraId="43717FED" w14:textId="77777777" w:rsidTr="00E22277">
        <w:tc>
          <w:tcPr>
            <w:tcW w:w="2797" w:type="dxa"/>
          </w:tcPr>
          <w:p w14:paraId="071EDC40" w14:textId="2DA2593C" w:rsidR="003B5EEB" w:rsidRPr="00CE16DF" w:rsidRDefault="003B5EEB" w:rsidP="00D807BE">
            <w:pPr>
              <w:pStyle w:val="ListParagraph"/>
              <w:numPr>
                <w:ilvl w:val="0"/>
                <w:numId w:val="55"/>
              </w:numPr>
              <w:ind w:left="427" w:hanging="426"/>
              <w:jc w:val="left"/>
            </w:pPr>
            <w:r w:rsidRPr="00CE16DF">
              <w:t>Me</w:t>
            </w:r>
            <w:r w:rsidR="00044CE5">
              <w:t>lakukan perubahan pada isian form edit contact</w:t>
            </w:r>
          </w:p>
        </w:tc>
        <w:tc>
          <w:tcPr>
            <w:tcW w:w="2970" w:type="dxa"/>
          </w:tcPr>
          <w:p w14:paraId="45F42D0F" w14:textId="77777777" w:rsidR="003B5EEB" w:rsidRPr="00CE16DF" w:rsidRDefault="003B5EEB" w:rsidP="00E22277">
            <w:pPr>
              <w:jc w:val="left"/>
            </w:pPr>
          </w:p>
        </w:tc>
      </w:tr>
      <w:tr w:rsidR="003B5EEB" w14:paraId="4BED4C06" w14:textId="77777777" w:rsidTr="00E22277">
        <w:tc>
          <w:tcPr>
            <w:tcW w:w="2797" w:type="dxa"/>
          </w:tcPr>
          <w:p w14:paraId="74457B04" w14:textId="78402448" w:rsidR="003B5EEB" w:rsidRPr="00CE16DF" w:rsidRDefault="00044CE5" w:rsidP="00D807BE">
            <w:pPr>
              <w:pStyle w:val="ListParagraph"/>
              <w:numPr>
                <w:ilvl w:val="0"/>
                <w:numId w:val="55"/>
              </w:numPr>
              <w:ind w:left="427"/>
              <w:jc w:val="left"/>
            </w:pPr>
            <w:r>
              <w:t>Menyimpan perubahan dengan melakukan klik pada tombol “Simpan”</w:t>
            </w:r>
          </w:p>
        </w:tc>
        <w:tc>
          <w:tcPr>
            <w:tcW w:w="2970" w:type="dxa"/>
          </w:tcPr>
          <w:p w14:paraId="288D3314" w14:textId="212045B6" w:rsidR="003B5EEB" w:rsidRPr="00CE16DF" w:rsidRDefault="003B5EEB" w:rsidP="00044CE5">
            <w:pPr>
              <w:pStyle w:val="ListParagraph"/>
              <w:ind w:left="312"/>
              <w:jc w:val="left"/>
            </w:pPr>
          </w:p>
        </w:tc>
      </w:tr>
      <w:tr w:rsidR="003B5EEB" w14:paraId="4B423DC9" w14:textId="77777777" w:rsidTr="00E22277">
        <w:tc>
          <w:tcPr>
            <w:tcW w:w="2797" w:type="dxa"/>
          </w:tcPr>
          <w:p w14:paraId="698A6023" w14:textId="77777777" w:rsidR="003B5EEB" w:rsidRPr="00CE16DF" w:rsidRDefault="003B5EEB" w:rsidP="00E22277">
            <w:pPr>
              <w:pStyle w:val="ListParagraph"/>
              <w:ind w:left="427"/>
              <w:jc w:val="left"/>
            </w:pPr>
          </w:p>
        </w:tc>
        <w:tc>
          <w:tcPr>
            <w:tcW w:w="2970" w:type="dxa"/>
          </w:tcPr>
          <w:p w14:paraId="7C97165F" w14:textId="085E2864" w:rsidR="003B5EEB" w:rsidRDefault="003B5EEB" w:rsidP="00D807BE">
            <w:pPr>
              <w:pStyle w:val="ListParagraph"/>
              <w:numPr>
                <w:ilvl w:val="0"/>
                <w:numId w:val="55"/>
              </w:numPr>
              <w:ind w:left="312" w:hanging="284"/>
              <w:jc w:val="left"/>
            </w:pPr>
            <w:r>
              <w:t>Men</w:t>
            </w:r>
            <w:r w:rsidR="00044CE5">
              <w:t>yimpan perubahan data contact ke dalam database</w:t>
            </w:r>
          </w:p>
        </w:tc>
      </w:tr>
      <w:tr w:rsidR="00044CE5" w14:paraId="5AFDBBEB" w14:textId="77777777" w:rsidTr="00E22277">
        <w:tc>
          <w:tcPr>
            <w:tcW w:w="2797" w:type="dxa"/>
          </w:tcPr>
          <w:p w14:paraId="49E47F45" w14:textId="77777777" w:rsidR="00044CE5" w:rsidRPr="00CE16DF" w:rsidRDefault="00044CE5" w:rsidP="00E22277">
            <w:pPr>
              <w:pStyle w:val="ListParagraph"/>
              <w:ind w:left="427"/>
              <w:jc w:val="left"/>
            </w:pPr>
          </w:p>
        </w:tc>
        <w:tc>
          <w:tcPr>
            <w:tcW w:w="2970" w:type="dxa"/>
          </w:tcPr>
          <w:p w14:paraId="5DF35481" w14:textId="7EFB0B9C" w:rsidR="00044CE5" w:rsidRDefault="00044CE5" w:rsidP="00D807BE">
            <w:pPr>
              <w:pStyle w:val="ListParagraph"/>
              <w:numPr>
                <w:ilvl w:val="0"/>
                <w:numId w:val="55"/>
              </w:numPr>
              <w:ind w:left="312" w:hanging="284"/>
              <w:jc w:val="left"/>
            </w:pPr>
            <w:r>
              <w:t>Menampilkan data contact yang telah diubah.</w:t>
            </w:r>
          </w:p>
        </w:tc>
      </w:tr>
      <w:tr w:rsidR="003B5EEB" w14:paraId="5CFDB713" w14:textId="77777777" w:rsidTr="00E22277">
        <w:tc>
          <w:tcPr>
            <w:tcW w:w="5767" w:type="dxa"/>
            <w:gridSpan w:val="2"/>
            <w:shd w:val="clear" w:color="auto" w:fill="D0CECE" w:themeFill="background2" w:themeFillShade="E6"/>
          </w:tcPr>
          <w:p w14:paraId="47492ADA" w14:textId="77777777" w:rsidR="003B5EEB" w:rsidRDefault="003B5EEB" w:rsidP="00E22277">
            <w:pPr>
              <w:jc w:val="center"/>
              <w:rPr>
                <w:b/>
                <w:bCs/>
              </w:rPr>
            </w:pPr>
            <w:r>
              <w:rPr>
                <w:b/>
                <w:bCs/>
              </w:rPr>
              <w:t>Skenario Alternatif</w:t>
            </w:r>
          </w:p>
        </w:tc>
      </w:tr>
      <w:tr w:rsidR="003B5EEB" w14:paraId="1DBBE73A" w14:textId="77777777" w:rsidTr="00E22277">
        <w:tc>
          <w:tcPr>
            <w:tcW w:w="2797" w:type="dxa"/>
          </w:tcPr>
          <w:p w14:paraId="60653A73" w14:textId="77777777" w:rsidR="003B5EEB" w:rsidRDefault="003B5EEB" w:rsidP="00E22277">
            <w:pPr>
              <w:rPr>
                <w:b/>
                <w:bCs/>
              </w:rPr>
            </w:pPr>
          </w:p>
        </w:tc>
        <w:tc>
          <w:tcPr>
            <w:tcW w:w="2970" w:type="dxa"/>
          </w:tcPr>
          <w:p w14:paraId="26802944" w14:textId="77777777" w:rsidR="003B5EEB" w:rsidRDefault="003B5EEB" w:rsidP="00E22277">
            <w:pPr>
              <w:rPr>
                <w:b/>
                <w:bCs/>
              </w:rPr>
            </w:pPr>
          </w:p>
        </w:tc>
      </w:tr>
      <w:tr w:rsidR="003B5EEB" w14:paraId="0D6A5626" w14:textId="77777777" w:rsidTr="00E22277">
        <w:tc>
          <w:tcPr>
            <w:tcW w:w="5767" w:type="dxa"/>
            <w:gridSpan w:val="2"/>
            <w:shd w:val="clear" w:color="auto" w:fill="D0CECE" w:themeFill="background2" w:themeFillShade="E6"/>
          </w:tcPr>
          <w:p w14:paraId="4CA26786" w14:textId="77777777" w:rsidR="003B5EEB" w:rsidRDefault="003B5EEB" w:rsidP="00E22277">
            <w:pPr>
              <w:jc w:val="center"/>
              <w:rPr>
                <w:b/>
                <w:bCs/>
              </w:rPr>
            </w:pPr>
            <w:r>
              <w:rPr>
                <w:b/>
                <w:bCs/>
              </w:rPr>
              <w:lastRenderedPageBreak/>
              <w:t>Skenario Exception</w:t>
            </w:r>
          </w:p>
        </w:tc>
      </w:tr>
      <w:tr w:rsidR="003B5EEB" w14:paraId="1F65CA13" w14:textId="77777777" w:rsidTr="00E22277">
        <w:tc>
          <w:tcPr>
            <w:tcW w:w="2797" w:type="dxa"/>
          </w:tcPr>
          <w:p w14:paraId="4377BACF" w14:textId="7BE664F4" w:rsidR="003B5EEB" w:rsidRDefault="00044CE5" w:rsidP="00E22277">
            <w:pPr>
              <w:jc w:val="left"/>
              <w:rPr>
                <w:b/>
                <w:bCs/>
              </w:rPr>
            </w:pPr>
            <w:r>
              <w:t>4</w:t>
            </w:r>
            <w:r w:rsidR="003B5EEB" w:rsidRPr="00CE16DF">
              <w:t>.a</w:t>
            </w:r>
            <w:r w:rsidR="003B5EEB">
              <w:rPr>
                <w:b/>
                <w:bCs/>
              </w:rPr>
              <w:t xml:space="preserve"> </w:t>
            </w:r>
            <w:r w:rsidR="003B5EEB" w:rsidRPr="00CE16DF">
              <w:t>Mem</w:t>
            </w:r>
            <w:r>
              <w:t>ilih tombol “Cancel” pada form edit data contact.</w:t>
            </w:r>
          </w:p>
        </w:tc>
        <w:tc>
          <w:tcPr>
            <w:tcW w:w="2970" w:type="dxa"/>
          </w:tcPr>
          <w:p w14:paraId="63466A38" w14:textId="77777777" w:rsidR="003B5EEB" w:rsidRDefault="003B5EEB" w:rsidP="00E22277">
            <w:pPr>
              <w:rPr>
                <w:b/>
                <w:bCs/>
              </w:rPr>
            </w:pPr>
          </w:p>
        </w:tc>
      </w:tr>
      <w:tr w:rsidR="003B5EEB" w14:paraId="3F650F49" w14:textId="77777777" w:rsidTr="00E22277">
        <w:tc>
          <w:tcPr>
            <w:tcW w:w="2797" w:type="dxa"/>
          </w:tcPr>
          <w:p w14:paraId="1F060BAD" w14:textId="77777777" w:rsidR="003B5EEB" w:rsidRPr="00CE16DF" w:rsidRDefault="003B5EEB" w:rsidP="00E22277">
            <w:pPr>
              <w:jc w:val="left"/>
            </w:pPr>
          </w:p>
        </w:tc>
        <w:tc>
          <w:tcPr>
            <w:tcW w:w="2970" w:type="dxa"/>
          </w:tcPr>
          <w:p w14:paraId="45FABE58" w14:textId="02673C3A" w:rsidR="003B5EEB" w:rsidRPr="00CE16DF" w:rsidRDefault="003B5EEB" w:rsidP="00E22277">
            <w:pPr>
              <w:jc w:val="left"/>
            </w:pPr>
            <w:r w:rsidRPr="00CE16DF">
              <w:t xml:space="preserve">5.a Menampilkan </w:t>
            </w:r>
            <w:r w:rsidR="00044CE5">
              <w:t>data contact</w:t>
            </w:r>
          </w:p>
        </w:tc>
      </w:tr>
    </w:tbl>
    <w:p w14:paraId="1F559202" w14:textId="77777777" w:rsidR="003B5EEB" w:rsidRPr="003B5EEB" w:rsidRDefault="003B5EEB" w:rsidP="003B5EEB">
      <w:pPr>
        <w:ind w:left="2160"/>
        <w:rPr>
          <w:b/>
          <w:bCs/>
        </w:rPr>
      </w:pPr>
    </w:p>
    <w:p w14:paraId="35811B25" w14:textId="188DA3E3" w:rsidR="003B5EEB" w:rsidRPr="003B5EEB" w:rsidRDefault="00BF3573" w:rsidP="00D807BE">
      <w:pPr>
        <w:pStyle w:val="ListParagraph"/>
        <w:numPr>
          <w:ilvl w:val="0"/>
          <w:numId w:val="47"/>
        </w:numPr>
        <w:rPr>
          <w:b/>
          <w:bCs/>
        </w:rPr>
      </w:pPr>
      <w:r>
        <w:rPr>
          <w:b/>
          <w:bCs/>
        </w:rPr>
        <w:t xml:space="preserve">Skenario Lihat </w:t>
      </w:r>
      <w:r w:rsidRPr="00BF3573">
        <w:rPr>
          <w:b/>
          <w:bCs/>
        </w:rPr>
        <w:t>Contact</w:t>
      </w:r>
    </w:p>
    <w:tbl>
      <w:tblPr>
        <w:tblStyle w:val="TableGrid"/>
        <w:tblW w:w="0" w:type="auto"/>
        <w:tblInd w:w="2160" w:type="dxa"/>
        <w:tblLook w:val="04A0" w:firstRow="1" w:lastRow="0" w:firstColumn="1" w:lastColumn="0" w:noHBand="0" w:noVBand="1"/>
      </w:tblPr>
      <w:tblGrid>
        <w:gridCol w:w="2797"/>
        <w:gridCol w:w="2970"/>
      </w:tblGrid>
      <w:tr w:rsidR="003B5EEB" w14:paraId="5048A578" w14:textId="77777777" w:rsidTr="00E22277">
        <w:tc>
          <w:tcPr>
            <w:tcW w:w="2797" w:type="dxa"/>
          </w:tcPr>
          <w:p w14:paraId="34FB36FB" w14:textId="77777777" w:rsidR="003B5EEB" w:rsidRDefault="003B5EEB" w:rsidP="00E22277">
            <w:pPr>
              <w:rPr>
                <w:b/>
                <w:bCs/>
              </w:rPr>
            </w:pPr>
            <w:bookmarkStart w:id="114" w:name="_Hlk83562271"/>
            <w:r>
              <w:rPr>
                <w:b/>
                <w:bCs/>
              </w:rPr>
              <w:t>Nama Use Case</w:t>
            </w:r>
          </w:p>
        </w:tc>
        <w:tc>
          <w:tcPr>
            <w:tcW w:w="2970" w:type="dxa"/>
          </w:tcPr>
          <w:p w14:paraId="2478FB2D" w14:textId="2260391E" w:rsidR="003B5EEB" w:rsidRPr="00841B4F" w:rsidRDefault="00346985" w:rsidP="00E22277">
            <w:r>
              <w:t>Lihat Contact</w:t>
            </w:r>
          </w:p>
        </w:tc>
      </w:tr>
      <w:tr w:rsidR="003B5EEB" w14:paraId="63A1A44A" w14:textId="77777777" w:rsidTr="00E22277">
        <w:tc>
          <w:tcPr>
            <w:tcW w:w="2797" w:type="dxa"/>
          </w:tcPr>
          <w:p w14:paraId="0E00C84F" w14:textId="77777777" w:rsidR="003B5EEB" w:rsidRDefault="003B5EEB" w:rsidP="00E22277">
            <w:pPr>
              <w:rPr>
                <w:b/>
                <w:bCs/>
              </w:rPr>
            </w:pPr>
            <w:r>
              <w:rPr>
                <w:b/>
                <w:bCs/>
              </w:rPr>
              <w:t>Deskripsi</w:t>
            </w:r>
          </w:p>
        </w:tc>
        <w:tc>
          <w:tcPr>
            <w:tcW w:w="2970" w:type="dxa"/>
          </w:tcPr>
          <w:p w14:paraId="4F113EC3" w14:textId="32D78303" w:rsidR="003B5EEB" w:rsidRPr="00841B4F" w:rsidRDefault="003B5EEB" w:rsidP="00E22277">
            <w:r w:rsidRPr="00841B4F">
              <w:t>Me</w:t>
            </w:r>
            <w:r w:rsidR="00346985">
              <w:t>lihat data contact yang telah terdaftar dalam sistem</w:t>
            </w:r>
          </w:p>
        </w:tc>
      </w:tr>
      <w:tr w:rsidR="003B5EEB" w14:paraId="063BB66E" w14:textId="77777777" w:rsidTr="00E22277">
        <w:tc>
          <w:tcPr>
            <w:tcW w:w="2797" w:type="dxa"/>
          </w:tcPr>
          <w:p w14:paraId="4B28A8D6" w14:textId="77777777" w:rsidR="003B5EEB" w:rsidRDefault="003B5EEB" w:rsidP="00E22277">
            <w:pPr>
              <w:rPr>
                <w:b/>
                <w:bCs/>
              </w:rPr>
            </w:pPr>
            <w:r>
              <w:rPr>
                <w:b/>
                <w:bCs/>
              </w:rPr>
              <w:t>Aktor</w:t>
            </w:r>
          </w:p>
        </w:tc>
        <w:tc>
          <w:tcPr>
            <w:tcW w:w="2970" w:type="dxa"/>
          </w:tcPr>
          <w:p w14:paraId="71E2008B" w14:textId="6F6702B9" w:rsidR="003B5EEB" w:rsidRPr="00841B4F" w:rsidRDefault="003B5EEB" w:rsidP="00346985">
            <w:pPr>
              <w:jc w:val="left"/>
            </w:pPr>
            <w:r w:rsidRPr="00841B4F">
              <w:t>Admin</w:t>
            </w:r>
            <w:r w:rsidR="00346985">
              <w:t xml:space="preserve"> &amp; Pengunjung Website</w:t>
            </w:r>
          </w:p>
        </w:tc>
      </w:tr>
      <w:tr w:rsidR="003B5EEB" w14:paraId="20E51312" w14:textId="77777777" w:rsidTr="00E22277">
        <w:tc>
          <w:tcPr>
            <w:tcW w:w="2797" w:type="dxa"/>
          </w:tcPr>
          <w:p w14:paraId="3BD25D06" w14:textId="77777777" w:rsidR="003B5EEB" w:rsidRDefault="003B5EEB" w:rsidP="00E22277">
            <w:pPr>
              <w:rPr>
                <w:b/>
                <w:bCs/>
              </w:rPr>
            </w:pPr>
            <w:r>
              <w:rPr>
                <w:b/>
                <w:bCs/>
              </w:rPr>
              <w:t>Triggers</w:t>
            </w:r>
          </w:p>
        </w:tc>
        <w:tc>
          <w:tcPr>
            <w:tcW w:w="2970" w:type="dxa"/>
          </w:tcPr>
          <w:p w14:paraId="10477876" w14:textId="5AD1EEF7" w:rsidR="003B5EEB" w:rsidRPr="00841B4F" w:rsidRDefault="003B5EEB" w:rsidP="00E22277">
            <w:pPr>
              <w:jc w:val="left"/>
            </w:pPr>
            <w:r w:rsidRPr="00841B4F">
              <w:t xml:space="preserve">Aktor ingin </w:t>
            </w:r>
            <w:r w:rsidR="00346985">
              <w:t>melihat data contact yang terdaftar dalam sistem</w:t>
            </w:r>
          </w:p>
        </w:tc>
      </w:tr>
      <w:tr w:rsidR="003B5EEB" w14:paraId="1522423C" w14:textId="77777777" w:rsidTr="00E22277">
        <w:tc>
          <w:tcPr>
            <w:tcW w:w="2797" w:type="dxa"/>
          </w:tcPr>
          <w:p w14:paraId="0F1968F7" w14:textId="77777777" w:rsidR="003B5EEB" w:rsidRDefault="003B5EEB" w:rsidP="00E22277">
            <w:pPr>
              <w:rPr>
                <w:b/>
                <w:bCs/>
              </w:rPr>
            </w:pPr>
            <w:r>
              <w:rPr>
                <w:b/>
                <w:bCs/>
              </w:rPr>
              <w:t>Pre-Condition</w:t>
            </w:r>
          </w:p>
        </w:tc>
        <w:tc>
          <w:tcPr>
            <w:tcW w:w="2970" w:type="dxa"/>
          </w:tcPr>
          <w:p w14:paraId="5CDC93E3" w14:textId="5421B72E" w:rsidR="003B5EEB" w:rsidRPr="00841B4F" w:rsidRDefault="003B5EEB" w:rsidP="00E22277">
            <w:pPr>
              <w:jc w:val="left"/>
            </w:pPr>
            <w:r w:rsidRPr="00841B4F">
              <w:t xml:space="preserve">Data </w:t>
            </w:r>
            <w:r w:rsidR="00346985">
              <w:t>contact belum ditampilkan</w:t>
            </w:r>
          </w:p>
        </w:tc>
      </w:tr>
      <w:tr w:rsidR="003B5EEB" w14:paraId="460EADCF" w14:textId="77777777" w:rsidTr="00E22277">
        <w:tc>
          <w:tcPr>
            <w:tcW w:w="2797" w:type="dxa"/>
          </w:tcPr>
          <w:p w14:paraId="5E53B84F" w14:textId="77777777" w:rsidR="003B5EEB" w:rsidRDefault="003B5EEB" w:rsidP="00E22277">
            <w:pPr>
              <w:rPr>
                <w:b/>
                <w:bCs/>
              </w:rPr>
            </w:pPr>
            <w:r>
              <w:rPr>
                <w:b/>
                <w:bCs/>
              </w:rPr>
              <w:t>Post-Condition</w:t>
            </w:r>
          </w:p>
        </w:tc>
        <w:tc>
          <w:tcPr>
            <w:tcW w:w="2970" w:type="dxa"/>
          </w:tcPr>
          <w:p w14:paraId="4CD29799" w14:textId="6BF1F508" w:rsidR="003B5EEB" w:rsidRPr="00841B4F" w:rsidRDefault="003B5EEB" w:rsidP="00E22277">
            <w:pPr>
              <w:jc w:val="left"/>
            </w:pPr>
            <w:r w:rsidRPr="00841B4F">
              <w:t xml:space="preserve">Data </w:t>
            </w:r>
            <w:r w:rsidR="00346985">
              <w:t>contact telah ditampilkan</w:t>
            </w:r>
          </w:p>
        </w:tc>
      </w:tr>
      <w:tr w:rsidR="003B5EEB" w14:paraId="07AE6689" w14:textId="77777777" w:rsidTr="00E22277">
        <w:tc>
          <w:tcPr>
            <w:tcW w:w="2797" w:type="dxa"/>
          </w:tcPr>
          <w:p w14:paraId="3C2EC740" w14:textId="77777777" w:rsidR="003B5EEB" w:rsidRDefault="003B5EEB" w:rsidP="00E22277">
            <w:pPr>
              <w:jc w:val="center"/>
              <w:rPr>
                <w:b/>
                <w:bCs/>
              </w:rPr>
            </w:pPr>
            <w:r>
              <w:rPr>
                <w:b/>
                <w:bCs/>
              </w:rPr>
              <w:t>Admin</w:t>
            </w:r>
          </w:p>
        </w:tc>
        <w:tc>
          <w:tcPr>
            <w:tcW w:w="2970" w:type="dxa"/>
          </w:tcPr>
          <w:p w14:paraId="699EAF0D" w14:textId="77777777" w:rsidR="003B5EEB" w:rsidRDefault="003B5EEB" w:rsidP="00E22277">
            <w:pPr>
              <w:jc w:val="center"/>
              <w:rPr>
                <w:b/>
                <w:bCs/>
              </w:rPr>
            </w:pPr>
            <w:r>
              <w:rPr>
                <w:b/>
                <w:bCs/>
              </w:rPr>
              <w:t>Sistem</w:t>
            </w:r>
          </w:p>
        </w:tc>
      </w:tr>
      <w:tr w:rsidR="003B5EEB" w14:paraId="464F5CC5" w14:textId="77777777" w:rsidTr="00E22277">
        <w:tc>
          <w:tcPr>
            <w:tcW w:w="5767" w:type="dxa"/>
            <w:gridSpan w:val="2"/>
            <w:shd w:val="clear" w:color="auto" w:fill="D0CECE" w:themeFill="background2" w:themeFillShade="E6"/>
          </w:tcPr>
          <w:p w14:paraId="48A03CF5" w14:textId="77777777" w:rsidR="003B5EEB" w:rsidRDefault="003B5EEB" w:rsidP="00E22277">
            <w:pPr>
              <w:jc w:val="center"/>
              <w:rPr>
                <w:b/>
                <w:bCs/>
              </w:rPr>
            </w:pPr>
            <w:r>
              <w:rPr>
                <w:b/>
                <w:bCs/>
              </w:rPr>
              <w:t>Skenario Normal</w:t>
            </w:r>
          </w:p>
        </w:tc>
      </w:tr>
      <w:tr w:rsidR="003B5EEB" w14:paraId="58FE7B9D" w14:textId="77777777" w:rsidTr="00E22277">
        <w:tc>
          <w:tcPr>
            <w:tcW w:w="2797" w:type="dxa"/>
          </w:tcPr>
          <w:p w14:paraId="6DA6BC44" w14:textId="50DD8F6E" w:rsidR="003B5EEB" w:rsidRPr="00CE16DF" w:rsidRDefault="00E84C83" w:rsidP="00D807BE">
            <w:pPr>
              <w:pStyle w:val="ListParagraph"/>
              <w:numPr>
                <w:ilvl w:val="0"/>
                <w:numId w:val="56"/>
              </w:numPr>
              <w:ind w:left="427"/>
              <w:jc w:val="left"/>
            </w:pPr>
            <w:r w:rsidRPr="00E84C83">
              <w:t>Memilih menu “</w:t>
            </w:r>
            <w:r>
              <w:t>Contact</w:t>
            </w:r>
            <w:r w:rsidRPr="00E84C83">
              <w:t>” pada bar navigasi</w:t>
            </w:r>
          </w:p>
        </w:tc>
        <w:tc>
          <w:tcPr>
            <w:tcW w:w="2970" w:type="dxa"/>
          </w:tcPr>
          <w:p w14:paraId="30918094" w14:textId="77777777" w:rsidR="003B5EEB" w:rsidRDefault="003B5EEB" w:rsidP="00E22277">
            <w:pPr>
              <w:rPr>
                <w:b/>
                <w:bCs/>
              </w:rPr>
            </w:pPr>
          </w:p>
        </w:tc>
      </w:tr>
      <w:tr w:rsidR="003B5EEB" w14:paraId="6625D92F" w14:textId="77777777" w:rsidTr="00E22277">
        <w:tc>
          <w:tcPr>
            <w:tcW w:w="2797" w:type="dxa"/>
          </w:tcPr>
          <w:p w14:paraId="35D92BAC" w14:textId="77777777" w:rsidR="003B5EEB" w:rsidRDefault="003B5EEB" w:rsidP="00E22277">
            <w:pPr>
              <w:rPr>
                <w:b/>
                <w:bCs/>
              </w:rPr>
            </w:pPr>
          </w:p>
        </w:tc>
        <w:tc>
          <w:tcPr>
            <w:tcW w:w="2970" w:type="dxa"/>
          </w:tcPr>
          <w:p w14:paraId="676D4611" w14:textId="553AD854" w:rsidR="003B5EEB" w:rsidRPr="00CE16DF" w:rsidRDefault="00E84C83" w:rsidP="00D807BE">
            <w:pPr>
              <w:pStyle w:val="ListParagraph"/>
              <w:numPr>
                <w:ilvl w:val="0"/>
                <w:numId w:val="56"/>
              </w:numPr>
              <w:ind w:left="312" w:hanging="284"/>
              <w:jc w:val="left"/>
            </w:pPr>
            <w:r w:rsidRPr="00E84C83">
              <w:t xml:space="preserve">Menampilkan seluruh </w:t>
            </w:r>
            <w:r>
              <w:t>informasi contact</w:t>
            </w:r>
            <w:r w:rsidRPr="00E84C83">
              <w:t xml:space="preserve"> yang telah terdaftar dalam sistem</w:t>
            </w:r>
          </w:p>
        </w:tc>
      </w:tr>
      <w:tr w:rsidR="003B5EEB" w14:paraId="356B1DAC" w14:textId="77777777" w:rsidTr="00E22277">
        <w:tc>
          <w:tcPr>
            <w:tcW w:w="2797" w:type="dxa"/>
          </w:tcPr>
          <w:p w14:paraId="5509C633" w14:textId="3251F5C1" w:rsidR="003B5EEB" w:rsidRPr="00CE16DF" w:rsidRDefault="003B5EEB" w:rsidP="00D807BE">
            <w:pPr>
              <w:pStyle w:val="ListParagraph"/>
              <w:numPr>
                <w:ilvl w:val="0"/>
                <w:numId w:val="56"/>
              </w:numPr>
              <w:ind w:left="427" w:hanging="426"/>
              <w:jc w:val="left"/>
            </w:pPr>
            <w:r w:rsidRPr="00CE16DF">
              <w:t>Me</w:t>
            </w:r>
            <w:r w:rsidR="00E84C83">
              <w:t>lihat Contact</w:t>
            </w:r>
          </w:p>
        </w:tc>
        <w:tc>
          <w:tcPr>
            <w:tcW w:w="2970" w:type="dxa"/>
          </w:tcPr>
          <w:p w14:paraId="73058278" w14:textId="77777777" w:rsidR="003B5EEB" w:rsidRPr="00CE16DF" w:rsidRDefault="003B5EEB" w:rsidP="00E22277">
            <w:pPr>
              <w:jc w:val="left"/>
            </w:pPr>
          </w:p>
        </w:tc>
      </w:tr>
      <w:tr w:rsidR="003B5EEB" w14:paraId="09FE5BD2" w14:textId="77777777" w:rsidTr="00E22277">
        <w:tc>
          <w:tcPr>
            <w:tcW w:w="5767" w:type="dxa"/>
            <w:gridSpan w:val="2"/>
            <w:shd w:val="clear" w:color="auto" w:fill="D0CECE" w:themeFill="background2" w:themeFillShade="E6"/>
          </w:tcPr>
          <w:p w14:paraId="74B2CA0D" w14:textId="77777777" w:rsidR="003B5EEB" w:rsidRDefault="003B5EEB" w:rsidP="00E22277">
            <w:pPr>
              <w:jc w:val="center"/>
              <w:rPr>
                <w:b/>
                <w:bCs/>
              </w:rPr>
            </w:pPr>
            <w:r>
              <w:rPr>
                <w:b/>
                <w:bCs/>
              </w:rPr>
              <w:lastRenderedPageBreak/>
              <w:t>Skenario Alternatif</w:t>
            </w:r>
          </w:p>
        </w:tc>
      </w:tr>
      <w:tr w:rsidR="003B5EEB" w14:paraId="504494A7" w14:textId="77777777" w:rsidTr="00E22277">
        <w:tc>
          <w:tcPr>
            <w:tcW w:w="2797" w:type="dxa"/>
          </w:tcPr>
          <w:p w14:paraId="4E627514" w14:textId="77777777" w:rsidR="003B5EEB" w:rsidRDefault="003B5EEB" w:rsidP="00E22277">
            <w:pPr>
              <w:rPr>
                <w:b/>
                <w:bCs/>
              </w:rPr>
            </w:pPr>
          </w:p>
        </w:tc>
        <w:tc>
          <w:tcPr>
            <w:tcW w:w="2970" w:type="dxa"/>
          </w:tcPr>
          <w:p w14:paraId="3232571C" w14:textId="77777777" w:rsidR="003B5EEB" w:rsidRDefault="003B5EEB" w:rsidP="00E22277">
            <w:pPr>
              <w:rPr>
                <w:b/>
                <w:bCs/>
              </w:rPr>
            </w:pPr>
          </w:p>
        </w:tc>
      </w:tr>
      <w:tr w:rsidR="003B5EEB" w14:paraId="2BE28E05" w14:textId="77777777" w:rsidTr="00E22277">
        <w:tc>
          <w:tcPr>
            <w:tcW w:w="5767" w:type="dxa"/>
            <w:gridSpan w:val="2"/>
            <w:shd w:val="clear" w:color="auto" w:fill="D0CECE" w:themeFill="background2" w:themeFillShade="E6"/>
          </w:tcPr>
          <w:p w14:paraId="7207AF72" w14:textId="77777777" w:rsidR="003B5EEB" w:rsidRDefault="003B5EEB" w:rsidP="00E22277">
            <w:pPr>
              <w:jc w:val="center"/>
              <w:rPr>
                <w:b/>
                <w:bCs/>
              </w:rPr>
            </w:pPr>
            <w:r>
              <w:rPr>
                <w:b/>
                <w:bCs/>
              </w:rPr>
              <w:t>Skenario Exception</w:t>
            </w:r>
          </w:p>
        </w:tc>
      </w:tr>
      <w:tr w:rsidR="003B5EEB" w14:paraId="14BCBEB5" w14:textId="77777777" w:rsidTr="00E22277">
        <w:tc>
          <w:tcPr>
            <w:tcW w:w="2797" w:type="dxa"/>
          </w:tcPr>
          <w:p w14:paraId="2D6F14FB" w14:textId="21135159" w:rsidR="003B5EEB" w:rsidRDefault="003B5EEB" w:rsidP="00E22277">
            <w:pPr>
              <w:jc w:val="left"/>
              <w:rPr>
                <w:b/>
                <w:bCs/>
              </w:rPr>
            </w:pPr>
          </w:p>
        </w:tc>
        <w:tc>
          <w:tcPr>
            <w:tcW w:w="2970" w:type="dxa"/>
          </w:tcPr>
          <w:p w14:paraId="1984BFBF" w14:textId="77777777" w:rsidR="003B5EEB" w:rsidRDefault="003B5EEB" w:rsidP="00E22277">
            <w:pPr>
              <w:rPr>
                <w:b/>
                <w:bCs/>
              </w:rPr>
            </w:pPr>
          </w:p>
        </w:tc>
      </w:tr>
      <w:bookmarkEnd w:id="114"/>
    </w:tbl>
    <w:p w14:paraId="7BA8E45F" w14:textId="77777777" w:rsidR="003B5EEB" w:rsidRPr="003B5EEB" w:rsidRDefault="003B5EEB" w:rsidP="003B5EEB">
      <w:pPr>
        <w:rPr>
          <w:b/>
          <w:bCs/>
        </w:rPr>
      </w:pPr>
    </w:p>
    <w:p w14:paraId="5104CFD6" w14:textId="040879A7" w:rsidR="00BF3573" w:rsidRPr="00BF3573" w:rsidRDefault="00B11E59" w:rsidP="00BF3573">
      <w:pPr>
        <w:pStyle w:val="ListParagraph"/>
        <w:numPr>
          <w:ilvl w:val="0"/>
          <w:numId w:val="45"/>
        </w:numPr>
        <w:ind w:left="2127"/>
        <w:rPr>
          <w:b/>
          <w:bCs/>
        </w:rPr>
      </w:pPr>
      <w:r>
        <w:rPr>
          <w:b/>
          <w:bCs/>
        </w:rPr>
        <w:t>Use Case Scenario Kelola Message</w:t>
      </w:r>
    </w:p>
    <w:p w14:paraId="40A62D0B" w14:textId="284C1E4A" w:rsidR="00BF3573" w:rsidRDefault="00BF3573" w:rsidP="00D807BE">
      <w:pPr>
        <w:pStyle w:val="ListParagraph"/>
        <w:numPr>
          <w:ilvl w:val="0"/>
          <w:numId w:val="47"/>
        </w:numPr>
        <w:rPr>
          <w:b/>
          <w:bCs/>
        </w:rPr>
      </w:pPr>
      <w:r>
        <w:rPr>
          <w:b/>
          <w:bCs/>
        </w:rPr>
        <w:t>Skenario Lihat Message</w:t>
      </w:r>
    </w:p>
    <w:tbl>
      <w:tblPr>
        <w:tblStyle w:val="TableGrid"/>
        <w:tblW w:w="0" w:type="auto"/>
        <w:tblInd w:w="2160" w:type="dxa"/>
        <w:tblLook w:val="04A0" w:firstRow="1" w:lastRow="0" w:firstColumn="1" w:lastColumn="0" w:noHBand="0" w:noVBand="1"/>
      </w:tblPr>
      <w:tblGrid>
        <w:gridCol w:w="2797"/>
        <w:gridCol w:w="2970"/>
      </w:tblGrid>
      <w:tr w:rsidR="00F40CFC" w14:paraId="1DAC8A62" w14:textId="77777777" w:rsidTr="00E22277">
        <w:tc>
          <w:tcPr>
            <w:tcW w:w="2797" w:type="dxa"/>
          </w:tcPr>
          <w:p w14:paraId="19E35E2B" w14:textId="77777777" w:rsidR="00F40CFC" w:rsidRDefault="00F40CFC" w:rsidP="00E22277">
            <w:pPr>
              <w:rPr>
                <w:b/>
                <w:bCs/>
              </w:rPr>
            </w:pPr>
            <w:r>
              <w:rPr>
                <w:b/>
                <w:bCs/>
              </w:rPr>
              <w:t>Nama Use Case</w:t>
            </w:r>
          </w:p>
        </w:tc>
        <w:tc>
          <w:tcPr>
            <w:tcW w:w="2970" w:type="dxa"/>
          </w:tcPr>
          <w:p w14:paraId="42A060C0" w14:textId="360C3EB2" w:rsidR="00F40CFC" w:rsidRPr="00841B4F" w:rsidRDefault="00F40CFC" w:rsidP="00E22277">
            <w:r>
              <w:t>Lihat Message</w:t>
            </w:r>
          </w:p>
        </w:tc>
      </w:tr>
      <w:tr w:rsidR="00F40CFC" w14:paraId="469BCED3" w14:textId="77777777" w:rsidTr="00E22277">
        <w:tc>
          <w:tcPr>
            <w:tcW w:w="2797" w:type="dxa"/>
          </w:tcPr>
          <w:p w14:paraId="7F4582E7" w14:textId="77777777" w:rsidR="00F40CFC" w:rsidRDefault="00F40CFC" w:rsidP="00E22277">
            <w:pPr>
              <w:rPr>
                <w:b/>
                <w:bCs/>
              </w:rPr>
            </w:pPr>
            <w:r>
              <w:rPr>
                <w:b/>
                <w:bCs/>
              </w:rPr>
              <w:t>Deskripsi</w:t>
            </w:r>
          </w:p>
        </w:tc>
        <w:tc>
          <w:tcPr>
            <w:tcW w:w="2970" w:type="dxa"/>
          </w:tcPr>
          <w:p w14:paraId="28BBC5B1" w14:textId="142B99A2" w:rsidR="00F40CFC" w:rsidRPr="00841B4F" w:rsidRDefault="00F40CFC" w:rsidP="00E22277">
            <w:r w:rsidRPr="00841B4F">
              <w:t>Me</w:t>
            </w:r>
            <w:r>
              <w:t>lihat data message yang telah terdaftar dalam sistem</w:t>
            </w:r>
          </w:p>
        </w:tc>
      </w:tr>
      <w:tr w:rsidR="00F40CFC" w14:paraId="15C19470" w14:textId="77777777" w:rsidTr="00E22277">
        <w:tc>
          <w:tcPr>
            <w:tcW w:w="2797" w:type="dxa"/>
          </w:tcPr>
          <w:p w14:paraId="625A3EFB" w14:textId="77777777" w:rsidR="00F40CFC" w:rsidRDefault="00F40CFC" w:rsidP="00E22277">
            <w:pPr>
              <w:rPr>
                <w:b/>
                <w:bCs/>
              </w:rPr>
            </w:pPr>
            <w:r>
              <w:rPr>
                <w:b/>
                <w:bCs/>
              </w:rPr>
              <w:t>Aktor</w:t>
            </w:r>
          </w:p>
        </w:tc>
        <w:tc>
          <w:tcPr>
            <w:tcW w:w="2970" w:type="dxa"/>
          </w:tcPr>
          <w:p w14:paraId="3B2F0437" w14:textId="0ECE162C" w:rsidR="00F40CFC" w:rsidRPr="00841B4F" w:rsidRDefault="00F40CFC" w:rsidP="00E22277">
            <w:pPr>
              <w:jc w:val="left"/>
            </w:pPr>
            <w:r w:rsidRPr="00841B4F">
              <w:t>Admin</w:t>
            </w:r>
            <w:r>
              <w:t xml:space="preserve"> </w:t>
            </w:r>
          </w:p>
        </w:tc>
      </w:tr>
      <w:tr w:rsidR="00F40CFC" w14:paraId="098F0E06" w14:textId="77777777" w:rsidTr="00E22277">
        <w:tc>
          <w:tcPr>
            <w:tcW w:w="2797" w:type="dxa"/>
          </w:tcPr>
          <w:p w14:paraId="3E685A17" w14:textId="77777777" w:rsidR="00F40CFC" w:rsidRDefault="00F40CFC" w:rsidP="00E22277">
            <w:pPr>
              <w:rPr>
                <w:b/>
                <w:bCs/>
              </w:rPr>
            </w:pPr>
            <w:r>
              <w:rPr>
                <w:b/>
                <w:bCs/>
              </w:rPr>
              <w:t>Triggers</w:t>
            </w:r>
          </w:p>
        </w:tc>
        <w:tc>
          <w:tcPr>
            <w:tcW w:w="2970" w:type="dxa"/>
          </w:tcPr>
          <w:p w14:paraId="4454F02F" w14:textId="63B02ADD" w:rsidR="00F40CFC" w:rsidRPr="00841B4F" w:rsidRDefault="00F40CFC" w:rsidP="00E22277">
            <w:pPr>
              <w:jc w:val="left"/>
            </w:pPr>
            <w:r w:rsidRPr="00841B4F">
              <w:t xml:space="preserve">Aktor ingin </w:t>
            </w:r>
            <w:r>
              <w:t xml:space="preserve">melihat data </w:t>
            </w:r>
            <w:r w:rsidR="0043327C">
              <w:t>message</w:t>
            </w:r>
            <w:r>
              <w:t xml:space="preserve"> yang terdaftar dalam sistem</w:t>
            </w:r>
          </w:p>
        </w:tc>
      </w:tr>
      <w:tr w:rsidR="00F40CFC" w14:paraId="53C0A184" w14:textId="77777777" w:rsidTr="00E22277">
        <w:tc>
          <w:tcPr>
            <w:tcW w:w="2797" w:type="dxa"/>
          </w:tcPr>
          <w:p w14:paraId="5019B294" w14:textId="77777777" w:rsidR="00F40CFC" w:rsidRDefault="00F40CFC" w:rsidP="00E22277">
            <w:pPr>
              <w:rPr>
                <w:b/>
                <w:bCs/>
              </w:rPr>
            </w:pPr>
            <w:r>
              <w:rPr>
                <w:b/>
                <w:bCs/>
              </w:rPr>
              <w:t>Pre-Condition</w:t>
            </w:r>
          </w:p>
        </w:tc>
        <w:tc>
          <w:tcPr>
            <w:tcW w:w="2970" w:type="dxa"/>
          </w:tcPr>
          <w:p w14:paraId="04E4ACAA" w14:textId="38530ECE" w:rsidR="00F40CFC" w:rsidRPr="00841B4F" w:rsidRDefault="00F40CFC" w:rsidP="00E22277">
            <w:pPr>
              <w:jc w:val="left"/>
            </w:pPr>
            <w:r w:rsidRPr="00841B4F">
              <w:t xml:space="preserve">Data </w:t>
            </w:r>
            <w:r w:rsidR="0043327C">
              <w:t>message</w:t>
            </w:r>
            <w:r>
              <w:t xml:space="preserve"> belum ditampilkan</w:t>
            </w:r>
          </w:p>
        </w:tc>
      </w:tr>
      <w:tr w:rsidR="00F40CFC" w14:paraId="75E724E2" w14:textId="77777777" w:rsidTr="00E22277">
        <w:tc>
          <w:tcPr>
            <w:tcW w:w="2797" w:type="dxa"/>
          </w:tcPr>
          <w:p w14:paraId="200121CB" w14:textId="77777777" w:rsidR="00F40CFC" w:rsidRDefault="00F40CFC" w:rsidP="00E22277">
            <w:pPr>
              <w:rPr>
                <w:b/>
                <w:bCs/>
              </w:rPr>
            </w:pPr>
            <w:r>
              <w:rPr>
                <w:b/>
                <w:bCs/>
              </w:rPr>
              <w:t>Post-Condition</w:t>
            </w:r>
          </w:p>
        </w:tc>
        <w:tc>
          <w:tcPr>
            <w:tcW w:w="2970" w:type="dxa"/>
          </w:tcPr>
          <w:p w14:paraId="667A1E3E" w14:textId="78FC57D4" w:rsidR="00F40CFC" w:rsidRPr="00841B4F" w:rsidRDefault="00F40CFC" w:rsidP="00E22277">
            <w:pPr>
              <w:jc w:val="left"/>
            </w:pPr>
            <w:r w:rsidRPr="00841B4F">
              <w:t xml:space="preserve">Data </w:t>
            </w:r>
            <w:r w:rsidR="0043327C">
              <w:t>message</w:t>
            </w:r>
            <w:r>
              <w:t xml:space="preserve"> telah ditampilkan</w:t>
            </w:r>
          </w:p>
        </w:tc>
      </w:tr>
      <w:tr w:rsidR="00F40CFC" w14:paraId="19F6FF33" w14:textId="77777777" w:rsidTr="00E22277">
        <w:tc>
          <w:tcPr>
            <w:tcW w:w="2797" w:type="dxa"/>
          </w:tcPr>
          <w:p w14:paraId="3F7EF5AD" w14:textId="77777777" w:rsidR="00F40CFC" w:rsidRDefault="00F40CFC" w:rsidP="00E22277">
            <w:pPr>
              <w:jc w:val="center"/>
              <w:rPr>
                <w:b/>
                <w:bCs/>
              </w:rPr>
            </w:pPr>
            <w:r>
              <w:rPr>
                <w:b/>
                <w:bCs/>
              </w:rPr>
              <w:t>Admin</w:t>
            </w:r>
          </w:p>
        </w:tc>
        <w:tc>
          <w:tcPr>
            <w:tcW w:w="2970" w:type="dxa"/>
          </w:tcPr>
          <w:p w14:paraId="04A3C631" w14:textId="77777777" w:rsidR="00F40CFC" w:rsidRDefault="00F40CFC" w:rsidP="00E22277">
            <w:pPr>
              <w:jc w:val="center"/>
              <w:rPr>
                <w:b/>
                <w:bCs/>
              </w:rPr>
            </w:pPr>
            <w:r>
              <w:rPr>
                <w:b/>
                <w:bCs/>
              </w:rPr>
              <w:t>Sistem</w:t>
            </w:r>
          </w:p>
        </w:tc>
      </w:tr>
      <w:tr w:rsidR="00F40CFC" w14:paraId="757B5DFB" w14:textId="77777777" w:rsidTr="00E22277">
        <w:tc>
          <w:tcPr>
            <w:tcW w:w="5767" w:type="dxa"/>
            <w:gridSpan w:val="2"/>
            <w:shd w:val="clear" w:color="auto" w:fill="D0CECE" w:themeFill="background2" w:themeFillShade="E6"/>
          </w:tcPr>
          <w:p w14:paraId="33A90040" w14:textId="77777777" w:rsidR="00F40CFC" w:rsidRDefault="00F40CFC" w:rsidP="00E22277">
            <w:pPr>
              <w:jc w:val="center"/>
              <w:rPr>
                <w:b/>
                <w:bCs/>
              </w:rPr>
            </w:pPr>
            <w:r>
              <w:rPr>
                <w:b/>
                <w:bCs/>
              </w:rPr>
              <w:t>Skenario Normal</w:t>
            </w:r>
          </w:p>
        </w:tc>
      </w:tr>
      <w:tr w:rsidR="00F40CFC" w14:paraId="12E46538" w14:textId="77777777" w:rsidTr="00E22277">
        <w:tc>
          <w:tcPr>
            <w:tcW w:w="2797" w:type="dxa"/>
          </w:tcPr>
          <w:p w14:paraId="18D15202" w14:textId="77777777" w:rsidR="00F40CFC" w:rsidRPr="00CE16DF" w:rsidRDefault="00F40CFC" w:rsidP="00D807BE">
            <w:pPr>
              <w:pStyle w:val="ListParagraph"/>
              <w:numPr>
                <w:ilvl w:val="0"/>
                <w:numId w:val="57"/>
              </w:numPr>
              <w:jc w:val="left"/>
            </w:pPr>
            <w:r w:rsidRPr="00E84C83">
              <w:t>Memilih menu “</w:t>
            </w:r>
            <w:r>
              <w:t>Contact</w:t>
            </w:r>
            <w:r w:rsidRPr="00E84C83">
              <w:t>” pada bar navigasi</w:t>
            </w:r>
          </w:p>
        </w:tc>
        <w:tc>
          <w:tcPr>
            <w:tcW w:w="2970" w:type="dxa"/>
          </w:tcPr>
          <w:p w14:paraId="3143D8E4" w14:textId="77777777" w:rsidR="00F40CFC" w:rsidRDefault="00F40CFC" w:rsidP="00E22277">
            <w:pPr>
              <w:rPr>
                <w:b/>
                <w:bCs/>
              </w:rPr>
            </w:pPr>
          </w:p>
        </w:tc>
      </w:tr>
      <w:tr w:rsidR="00F40CFC" w14:paraId="72AC3379" w14:textId="77777777" w:rsidTr="00E22277">
        <w:tc>
          <w:tcPr>
            <w:tcW w:w="2797" w:type="dxa"/>
          </w:tcPr>
          <w:p w14:paraId="5F0BC645" w14:textId="77777777" w:rsidR="00F40CFC" w:rsidRDefault="00F40CFC" w:rsidP="00E22277">
            <w:pPr>
              <w:rPr>
                <w:b/>
                <w:bCs/>
              </w:rPr>
            </w:pPr>
          </w:p>
        </w:tc>
        <w:tc>
          <w:tcPr>
            <w:tcW w:w="2970" w:type="dxa"/>
          </w:tcPr>
          <w:p w14:paraId="61C2365B" w14:textId="5D4821E7" w:rsidR="00F40CFC" w:rsidRPr="00CE16DF" w:rsidRDefault="00F40CFC" w:rsidP="00D807BE">
            <w:pPr>
              <w:pStyle w:val="ListParagraph"/>
              <w:numPr>
                <w:ilvl w:val="0"/>
                <w:numId w:val="57"/>
              </w:numPr>
              <w:ind w:left="312" w:hanging="284"/>
              <w:jc w:val="left"/>
            </w:pPr>
            <w:r w:rsidRPr="00E84C83">
              <w:t>Menampilkan seluruh</w:t>
            </w:r>
            <w:r w:rsidR="0043327C">
              <w:t xml:space="preserve"> message yang telah dikirim oleh pengunjung </w:t>
            </w:r>
            <w:r w:rsidRPr="00E84C83">
              <w:t xml:space="preserve"> </w:t>
            </w:r>
            <w:r w:rsidR="0043327C">
              <w:t xml:space="preserve">yang </w:t>
            </w:r>
            <w:r w:rsidRPr="00E84C83">
              <w:t>ter</w:t>
            </w:r>
            <w:r w:rsidR="0043327C">
              <w:t>simpan</w:t>
            </w:r>
            <w:r w:rsidRPr="00E84C83">
              <w:t xml:space="preserve"> dalam sistem</w:t>
            </w:r>
          </w:p>
        </w:tc>
      </w:tr>
      <w:tr w:rsidR="00F40CFC" w14:paraId="35EBF458" w14:textId="77777777" w:rsidTr="00E22277">
        <w:tc>
          <w:tcPr>
            <w:tcW w:w="2797" w:type="dxa"/>
          </w:tcPr>
          <w:p w14:paraId="533F90CF" w14:textId="10079B59" w:rsidR="00F40CFC" w:rsidRPr="00CE16DF" w:rsidRDefault="00F40CFC" w:rsidP="00D807BE">
            <w:pPr>
              <w:pStyle w:val="ListParagraph"/>
              <w:numPr>
                <w:ilvl w:val="0"/>
                <w:numId w:val="57"/>
              </w:numPr>
              <w:ind w:left="427" w:hanging="426"/>
              <w:jc w:val="left"/>
            </w:pPr>
            <w:r w:rsidRPr="00CE16DF">
              <w:t>Me</w:t>
            </w:r>
            <w:r>
              <w:t xml:space="preserve">lihat </w:t>
            </w:r>
            <w:r w:rsidR="0043327C">
              <w:t>Message</w:t>
            </w:r>
          </w:p>
        </w:tc>
        <w:tc>
          <w:tcPr>
            <w:tcW w:w="2970" w:type="dxa"/>
          </w:tcPr>
          <w:p w14:paraId="48A325BF" w14:textId="77777777" w:rsidR="00F40CFC" w:rsidRPr="00CE16DF" w:rsidRDefault="00F40CFC" w:rsidP="00E22277">
            <w:pPr>
              <w:jc w:val="left"/>
            </w:pPr>
          </w:p>
        </w:tc>
      </w:tr>
      <w:tr w:rsidR="00F40CFC" w14:paraId="62641DA7" w14:textId="77777777" w:rsidTr="00E22277">
        <w:tc>
          <w:tcPr>
            <w:tcW w:w="5767" w:type="dxa"/>
            <w:gridSpan w:val="2"/>
            <w:shd w:val="clear" w:color="auto" w:fill="D0CECE" w:themeFill="background2" w:themeFillShade="E6"/>
          </w:tcPr>
          <w:p w14:paraId="38099349" w14:textId="77777777" w:rsidR="00F40CFC" w:rsidRDefault="00F40CFC" w:rsidP="00E22277">
            <w:pPr>
              <w:jc w:val="center"/>
              <w:rPr>
                <w:b/>
                <w:bCs/>
              </w:rPr>
            </w:pPr>
            <w:r>
              <w:rPr>
                <w:b/>
                <w:bCs/>
              </w:rPr>
              <w:t>Skenario Alternatif</w:t>
            </w:r>
          </w:p>
        </w:tc>
      </w:tr>
      <w:tr w:rsidR="00F40CFC" w14:paraId="323131AF" w14:textId="77777777" w:rsidTr="00E22277">
        <w:tc>
          <w:tcPr>
            <w:tcW w:w="2797" w:type="dxa"/>
          </w:tcPr>
          <w:p w14:paraId="6E3F5CC2" w14:textId="77777777" w:rsidR="00F40CFC" w:rsidRDefault="00F40CFC" w:rsidP="00E22277">
            <w:pPr>
              <w:rPr>
                <w:b/>
                <w:bCs/>
              </w:rPr>
            </w:pPr>
          </w:p>
        </w:tc>
        <w:tc>
          <w:tcPr>
            <w:tcW w:w="2970" w:type="dxa"/>
          </w:tcPr>
          <w:p w14:paraId="0FD67AC9" w14:textId="77777777" w:rsidR="00F40CFC" w:rsidRDefault="00F40CFC" w:rsidP="00E22277">
            <w:pPr>
              <w:rPr>
                <w:b/>
                <w:bCs/>
              </w:rPr>
            </w:pPr>
          </w:p>
        </w:tc>
      </w:tr>
      <w:tr w:rsidR="00F40CFC" w14:paraId="0C85C459" w14:textId="77777777" w:rsidTr="00E22277">
        <w:tc>
          <w:tcPr>
            <w:tcW w:w="5767" w:type="dxa"/>
            <w:gridSpan w:val="2"/>
            <w:shd w:val="clear" w:color="auto" w:fill="D0CECE" w:themeFill="background2" w:themeFillShade="E6"/>
          </w:tcPr>
          <w:p w14:paraId="244BD70D" w14:textId="77777777" w:rsidR="00F40CFC" w:rsidRDefault="00F40CFC" w:rsidP="00E22277">
            <w:pPr>
              <w:jc w:val="center"/>
              <w:rPr>
                <w:b/>
                <w:bCs/>
              </w:rPr>
            </w:pPr>
            <w:r>
              <w:rPr>
                <w:b/>
                <w:bCs/>
              </w:rPr>
              <w:t>Skenario Exception</w:t>
            </w:r>
          </w:p>
        </w:tc>
      </w:tr>
      <w:tr w:rsidR="00F40CFC" w14:paraId="3F48021D" w14:textId="77777777" w:rsidTr="00E22277">
        <w:tc>
          <w:tcPr>
            <w:tcW w:w="2797" w:type="dxa"/>
          </w:tcPr>
          <w:p w14:paraId="02CA4DC6" w14:textId="77777777" w:rsidR="00F40CFC" w:rsidRDefault="00F40CFC" w:rsidP="00E22277">
            <w:pPr>
              <w:jc w:val="left"/>
              <w:rPr>
                <w:b/>
                <w:bCs/>
              </w:rPr>
            </w:pPr>
          </w:p>
        </w:tc>
        <w:tc>
          <w:tcPr>
            <w:tcW w:w="2970" w:type="dxa"/>
          </w:tcPr>
          <w:p w14:paraId="26164454" w14:textId="77777777" w:rsidR="00F40CFC" w:rsidRDefault="00F40CFC" w:rsidP="00E22277">
            <w:pPr>
              <w:rPr>
                <w:b/>
                <w:bCs/>
              </w:rPr>
            </w:pPr>
          </w:p>
        </w:tc>
      </w:tr>
    </w:tbl>
    <w:p w14:paraId="5EB58608" w14:textId="77777777" w:rsidR="00F40CFC" w:rsidRPr="00F40CFC" w:rsidRDefault="00F40CFC" w:rsidP="00F40CFC">
      <w:pPr>
        <w:ind w:left="2160"/>
        <w:rPr>
          <w:b/>
          <w:bCs/>
        </w:rPr>
      </w:pPr>
    </w:p>
    <w:p w14:paraId="421AD2D7" w14:textId="0EDF6A92" w:rsidR="00BF3573" w:rsidRDefault="00BF3573" w:rsidP="00D807BE">
      <w:pPr>
        <w:pStyle w:val="ListParagraph"/>
        <w:numPr>
          <w:ilvl w:val="0"/>
          <w:numId w:val="47"/>
        </w:numPr>
        <w:rPr>
          <w:b/>
          <w:bCs/>
        </w:rPr>
      </w:pPr>
      <w:r>
        <w:rPr>
          <w:b/>
          <w:bCs/>
        </w:rPr>
        <w:t>Skenario Update Status Message</w:t>
      </w:r>
    </w:p>
    <w:tbl>
      <w:tblPr>
        <w:tblStyle w:val="TableGrid"/>
        <w:tblW w:w="0" w:type="auto"/>
        <w:tblInd w:w="2160" w:type="dxa"/>
        <w:tblLook w:val="04A0" w:firstRow="1" w:lastRow="0" w:firstColumn="1" w:lastColumn="0" w:noHBand="0" w:noVBand="1"/>
      </w:tblPr>
      <w:tblGrid>
        <w:gridCol w:w="2797"/>
        <w:gridCol w:w="2970"/>
      </w:tblGrid>
      <w:tr w:rsidR="0043327C" w14:paraId="18342212" w14:textId="77777777" w:rsidTr="00E22277">
        <w:tc>
          <w:tcPr>
            <w:tcW w:w="2797" w:type="dxa"/>
          </w:tcPr>
          <w:p w14:paraId="76DA9E75" w14:textId="77777777" w:rsidR="0043327C" w:rsidRDefault="0043327C" w:rsidP="00E22277">
            <w:pPr>
              <w:rPr>
                <w:b/>
                <w:bCs/>
              </w:rPr>
            </w:pPr>
            <w:r>
              <w:rPr>
                <w:b/>
                <w:bCs/>
              </w:rPr>
              <w:t>Nama Use Case</w:t>
            </w:r>
          </w:p>
        </w:tc>
        <w:tc>
          <w:tcPr>
            <w:tcW w:w="2970" w:type="dxa"/>
          </w:tcPr>
          <w:p w14:paraId="3BFDF1DB" w14:textId="4961E741" w:rsidR="0043327C" w:rsidRPr="00841B4F" w:rsidRDefault="0043327C" w:rsidP="00E22277">
            <w:r>
              <w:t>Lihat Status Message</w:t>
            </w:r>
          </w:p>
        </w:tc>
      </w:tr>
      <w:tr w:rsidR="0043327C" w14:paraId="087EA92C" w14:textId="77777777" w:rsidTr="00E22277">
        <w:tc>
          <w:tcPr>
            <w:tcW w:w="2797" w:type="dxa"/>
          </w:tcPr>
          <w:p w14:paraId="230BD945" w14:textId="77777777" w:rsidR="0043327C" w:rsidRDefault="0043327C" w:rsidP="00E22277">
            <w:pPr>
              <w:rPr>
                <w:b/>
                <w:bCs/>
              </w:rPr>
            </w:pPr>
            <w:r>
              <w:rPr>
                <w:b/>
                <w:bCs/>
              </w:rPr>
              <w:t>Deskripsi</w:t>
            </w:r>
          </w:p>
        </w:tc>
        <w:tc>
          <w:tcPr>
            <w:tcW w:w="2970" w:type="dxa"/>
          </w:tcPr>
          <w:p w14:paraId="189ADF8B" w14:textId="77777777" w:rsidR="0043327C" w:rsidRPr="00841B4F" w:rsidRDefault="0043327C" w:rsidP="00E22277">
            <w:r w:rsidRPr="00841B4F">
              <w:t>Me</w:t>
            </w:r>
            <w:r>
              <w:t>lihat data contact yang telah terdaftar dalam sistem</w:t>
            </w:r>
          </w:p>
        </w:tc>
      </w:tr>
      <w:tr w:rsidR="0043327C" w14:paraId="4595BC2E" w14:textId="77777777" w:rsidTr="00E22277">
        <w:tc>
          <w:tcPr>
            <w:tcW w:w="2797" w:type="dxa"/>
          </w:tcPr>
          <w:p w14:paraId="7E2CB002" w14:textId="77777777" w:rsidR="0043327C" w:rsidRDefault="0043327C" w:rsidP="00E22277">
            <w:pPr>
              <w:rPr>
                <w:b/>
                <w:bCs/>
              </w:rPr>
            </w:pPr>
            <w:r>
              <w:rPr>
                <w:b/>
                <w:bCs/>
              </w:rPr>
              <w:t>Aktor</w:t>
            </w:r>
          </w:p>
        </w:tc>
        <w:tc>
          <w:tcPr>
            <w:tcW w:w="2970" w:type="dxa"/>
          </w:tcPr>
          <w:p w14:paraId="13693151" w14:textId="77777777" w:rsidR="0043327C" w:rsidRPr="00841B4F" w:rsidRDefault="0043327C" w:rsidP="00E22277">
            <w:pPr>
              <w:jc w:val="left"/>
            </w:pPr>
            <w:r w:rsidRPr="00841B4F">
              <w:t>Admin</w:t>
            </w:r>
            <w:r>
              <w:t xml:space="preserve"> &amp; Pengunjung Website</w:t>
            </w:r>
          </w:p>
        </w:tc>
      </w:tr>
      <w:tr w:rsidR="0043327C" w14:paraId="322068CF" w14:textId="77777777" w:rsidTr="00E22277">
        <w:tc>
          <w:tcPr>
            <w:tcW w:w="2797" w:type="dxa"/>
          </w:tcPr>
          <w:p w14:paraId="1C60FCB1" w14:textId="77777777" w:rsidR="0043327C" w:rsidRDefault="0043327C" w:rsidP="00E22277">
            <w:pPr>
              <w:rPr>
                <w:b/>
                <w:bCs/>
              </w:rPr>
            </w:pPr>
            <w:r>
              <w:rPr>
                <w:b/>
                <w:bCs/>
              </w:rPr>
              <w:t>Triggers</w:t>
            </w:r>
          </w:p>
        </w:tc>
        <w:tc>
          <w:tcPr>
            <w:tcW w:w="2970" w:type="dxa"/>
          </w:tcPr>
          <w:p w14:paraId="4FCACCD2" w14:textId="77777777" w:rsidR="0043327C" w:rsidRPr="00841B4F" w:rsidRDefault="0043327C" w:rsidP="00E22277">
            <w:pPr>
              <w:jc w:val="left"/>
            </w:pPr>
            <w:r w:rsidRPr="00841B4F">
              <w:t xml:space="preserve">Aktor ingin </w:t>
            </w:r>
            <w:r>
              <w:t>melihat data contact yang terdaftar dalam sistem</w:t>
            </w:r>
          </w:p>
        </w:tc>
      </w:tr>
      <w:tr w:rsidR="0043327C" w14:paraId="0DE1EBDA" w14:textId="77777777" w:rsidTr="00E22277">
        <w:tc>
          <w:tcPr>
            <w:tcW w:w="2797" w:type="dxa"/>
          </w:tcPr>
          <w:p w14:paraId="2061A2D8" w14:textId="77777777" w:rsidR="0043327C" w:rsidRDefault="0043327C" w:rsidP="00E22277">
            <w:pPr>
              <w:rPr>
                <w:b/>
                <w:bCs/>
              </w:rPr>
            </w:pPr>
            <w:r>
              <w:rPr>
                <w:b/>
                <w:bCs/>
              </w:rPr>
              <w:t>Pre-Condition</w:t>
            </w:r>
          </w:p>
        </w:tc>
        <w:tc>
          <w:tcPr>
            <w:tcW w:w="2970" w:type="dxa"/>
          </w:tcPr>
          <w:p w14:paraId="5CB1038C" w14:textId="77777777" w:rsidR="0043327C" w:rsidRPr="00841B4F" w:rsidRDefault="0043327C" w:rsidP="00E22277">
            <w:pPr>
              <w:jc w:val="left"/>
            </w:pPr>
            <w:r w:rsidRPr="00841B4F">
              <w:t xml:space="preserve">Data </w:t>
            </w:r>
            <w:r>
              <w:t>contact belum ditampilkan</w:t>
            </w:r>
          </w:p>
        </w:tc>
      </w:tr>
      <w:tr w:rsidR="0043327C" w14:paraId="4ADC4E80" w14:textId="77777777" w:rsidTr="00E22277">
        <w:tc>
          <w:tcPr>
            <w:tcW w:w="2797" w:type="dxa"/>
          </w:tcPr>
          <w:p w14:paraId="2F21C371" w14:textId="77777777" w:rsidR="0043327C" w:rsidRDefault="0043327C" w:rsidP="00E22277">
            <w:pPr>
              <w:rPr>
                <w:b/>
                <w:bCs/>
              </w:rPr>
            </w:pPr>
            <w:r>
              <w:rPr>
                <w:b/>
                <w:bCs/>
              </w:rPr>
              <w:t>Post-Condition</w:t>
            </w:r>
          </w:p>
        </w:tc>
        <w:tc>
          <w:tcPr>
            <w:tcW w:w="2970" w:type="dxa"/>
          </w:tcPr>
          <w:p w14:paraId="3D539733" w14:textId="77777777" w:rsidR="0043327C" w:rsidRPr="00841B4F" w:rsidRDefault="0043327C" w:rsidP="00E22277">
            <w:pPr>
              <w:jc w:val="left"/>
            </w:pPr>
            <w:r w:rsidRPr="00841B4F">
              <w:t xml:space="preserve">Data </w:t>
            </w:r>
            <w:r>
              <w:t>contact telah ditampilkan</w:t>
            </w:r>
          </w:p>
        </w:tc>
      </w:tr>
      <w:tr w:rsidR="0043327C" w14:paraId="248CFD0A" w14:textId="77777777" w:rsidTr="00E22277">
        <w:tc>
          <w:tcPr>
            <w:tcW w:w="2797" w:type="dxa"/>
          </w:tcPr>
          <w:p w14:paraId="00BC6F94" w14:textId="77777777" w:rsidR="0043327C" w:rsidRDefault="0043327C" w:rsidP="00E22277">
            <w:pPr>
              <w:jc w:val="center"/>
              <w:rPr>
                <w:b/>
                <w:bCs/>
              </w:rPr>
            </w:pPr>
            <w:r>
              <w:rPr>
                <w:b/>
                <w:bCs/>
              </w:rPr>
              <w:t>Admin</w:t>
            </w:r>
          </w:p>
        </w:tc>
        <w:tc>
          <w:tcPr>
            <w:tcW w:w="2970" w:type="dxa"/>
          </w:tcPr>
          <w:p w14:paraId="58112388" w14:textId="77777777" w:rsidR="0043327C" w:rsidRDefault="0043327C" w:rsidP="00E22277">
            <w:pPr>
              <w:jc w:val="center"/>
              <w:rPr>
                <w:b/>
                <w:bCs/>
              </w:rPr>
            </w:pPr>
            <w:r>
              <w:rPr>
                <w:b/>
                <w:bCs/>
              </w:rPr>
              <w:t>Sistem</w:t>
            </w:r>
          </w:p>
        </w:tc>
      </w:tr>
      <w:tr w:rsidR="0043327C" w14:paraId="18AB9FCF" w14:textId="77777777" w:rsidTr="00E22277">
        <w:tc>
          <w:tcPr>
            <w:tcW w:w="5767" w:type="dxa"/>
            <w:gridSpan w:val="2"/>
            <w:shd w:val="clear" w:color="auto" w:fill="D0CECE" w:themeFill="background2" w:themeFillShade="E6"/>
          </w:tcPr>
          <w:p w14:paraId="4FD42566" w14:textId="77777777" w:rsidR="0043327C" w:rsidRDefault="0043327C" w:rsidP="00E22277">
            <w:pPr>
              <w:jc w:val="center"/>
              <w:rPr>
                <w:b/>
                <w:bCs/>
              </w:rPr>
            </w:pPr>
            <w:r>
              <w:rPr>
                <w:b/>
                <w:bCs/>
              </w:rPr>
              <w:t>Skenario Normal</w:t>
            </w:r>
          </w:p>
        </w:tc>
      </w:tr>
      <w:tr w:rsidR="0043327C" w14:paraId="0B36D751" w14:textId="77777777" w:rsidTr="00E22277">
        <w:tc>
          <w:tcPr>
            <w:tcW w:w="2797" w:type="dxa"/>
          </w:tcPr>
          <w:p w14:paraId="0B1E954E" w14:textId="77777777" w:rsidR="0043327C" w:rsidRPr="00CE16DF" w:rsidRDefault="0043327C" w:rsidP="00D807BE">
            <w:pPr>
              <w:pStyle w:val="ListParagraph"/>
              <w:numPr>
                <w:ilvl w:val="0"/>
                <w:numId w:val="58"/>
              </w:numPr>
              <w:jc w:val="left"/>
            </w:pPr>
            <w:r w:rsidRPr="00E84C83">
              <w:t>Memilih menu “</w:t>
            </w:r>
            <w:r>
              <w:t>Contact</w:t>
            </w:r>
            <w:r w:rsidRPr="00E84C83">
              <w:t>” pada bar navigasi</w:t>
            </w:r>
          </w:p>
        </w:tc>
        <w:tc>
          <w:tcPr>
            <w:tcW w:w="2970" w:type="dxa"/>
          </w:tcPr>
          <w:p w14:paraId="2F52814B" w14:textId="77777777" w:rsidR="0043327C" w:rsidRDefault="0043327C" w:rsidP="00E22277">
            <w:pPr>
              <w:rPr>
                <w:b/>
                <w:bCs/>
              </w:rPr>
            </w:pPr>
          </w:p>
        </w:tc>
      </w:tr>
      <w:tr w:rsidR="0043327C" w14:paraId="409AE22B" w14:textId="77777777" w:rsidTr="00E22277">
        <w:tc>
          <w:tcPr>
            <w:tcW w:w="2797" w:type="dxa"/>
          </w:tcPr>
          <w:p w14:paraId="51EEF353" w14:textId="77777777" w:rsidR="0043327C" w:rsidRDefault="0043327C" w:rsidP="00E22277">
            <w:pPr>
              <w:rPr>
                <w:b/>
                <w:bCs/>
              </w:rPr>
            </w:pPr>
          </w:p>
        </w:tc>
        <w:tc>
          <w:tcPr>
            <w:tcW w:w="2970" w:type="dxa"/>
          </w:tcPr>
          <w:p w14:paraId="56F99A22" w14:textId="77777777" w:rsidR="0043327C" w:rsidRPr="00CE16DF" w:rsidRDefault="0043327C" w:rsidP="00D807BE">
            <w:pPr>
              <w:pStyle w:val="ListParagraph"/>
              <w:numPr>
                <w:ilvl w:val="0"/>
                <w:numId w:val="58"/>
              </w:numPr>
              <w:ind w:left="312" w:hanging="284"/>
              <w:jc w:val="left"/>
            </w:pPr>
            <w:r w:rsidRPr="00E84C83">
              <w:t xml:space="preserve">Menampilkan seluruh </w:t>
            </w:r>
            <w:r>
              <w:t>informasi contact</w:t>
            </w:r>
            <w:r w:rsidRPr="00E84C83">
              <w:t xml:space="preserve"> yang telah terdaftar dalam sistem</w:t>
            </w:r>
          </w:p>
        </w:tc>
      </w:tr>
      <w:tr w:rsidR="0043327C" w14:paraId="22D08316" w14:textId="77777777" w:rsidTr="00E22277">
        <w:tc>
          <w:tcPr>
            <w:tcW w:w="2797" w:type="dxa"/>
          </w:tcPr>
          <w:p w14:paraId="10E360F8" w14:textId="77777777" w:rsidR="0043327C" w:rsidRPr="00CE16DF" w:rsidRDefault="0043327C" w:rsidP="00D807BE">
            <w:pPr>
              <w:pStyle w:val="ListParagraph"/>
              <w:numPr>
                <w:ilvl w:val="0"/>
                <w:numId w:val="58"/>
              </w:numPr>
              <w:ind w:left="427" w:hanging="426"/>
              <w:jc w:val="left"/>
            </w:pPr>
            <w:r w:rsidRPr="00CE16DF">
              <w:t>Me</w:t>
            </w:r>
            <w:r>
              <w:t>lihat Contact</w:t>
            </w:r>
          </w:p>
        </w:tc>
        <w:tc>
          <w:tcPr>
            <w:tcW w:w="2970" w:type="dxa"/>
          </w:tcPr>
          <w:p w14:paraId="7E0BB94C" w14:textId="77777777" w:rsidR="0043327C" w:rsidRPr="00CE16DF" w:rsidRDefault="0043327C" w:rsidP="00E22277">
            <w:pPr>
              <w:jc w:val="left"/>
            </w:pPr>
          </w:p>
        </w:tc>
      </w:tr>
      <w:tr w:rsidR="0043327C" w14:paraId="53DD03C4" w14:textId="77777777" w:rsidTr="00E22277">
        <w:tc>
          <w:tcPr>
            <w:tcW w:w="5767" w:type="dxa"/>
            <w:gridSpan w:val="2"/>
            <w:shd w:val="clear" w:color="auto" w:fill="D0CECE" w:themeFill="background2" w:themeFillShade="E6"/>
          </w:tcPr>
          <w:p w14:paraId="34419AD1" w14:textId="77777777" w:rsidR="0043327C" w:rsidRDefault="0043327C" w:rsidP="00E22277">
            <w:pPr>
              <w:jc w:val="center"/>
              <w:rPr>
                <w:b/>
                <w:bCs/>
              </w:rPr>
            </w:pPr>
            <w:r>
              <w:rPr>
                <w:b/>
                <w:bCs/>
              </w:rPr>
              <w:t>Skenario Alternatif</w:t>
            </w:r>
          </w:p>
        </w:tc>
      </w:tr>
      <w:tr w:rsidR="0043327C" w14:paraId="4497048D" w14:textId="77777777" w:rsidTr="00E22277">
        <w:tc>
          <w:tcPr>
            <w:tcW w:w="2797" w:type="dxa"/>
          </w:tcPr>
          <w:p w14:paraId="0D4F8AC0" w14:textId="77777777" w:rsidR="0043327C" w:rsidRDefault="0043327C" w:rsidP="00E22277">
            <w:pPr>
              <w:rPr>
                <w:b/>
                <w:bCs/>
              </w:rPr>
            </w:pPr>
          </w:p>
        </w:tc>
        <w:tc>
          <w:tcPr>
            <w:tcW w:w="2970" w:type="dxa"/>
          </w:tcPr>
          <w:p w14:paraId="3F8AA2DE" w14:textId="77777777" w:rsidR="0043327C" w:rsidRDefault="0043327C" w:rsidP="00E22277">
            <w:pPr>
              <w:rPr>
                <w:b/>
                <w:bCs/>
              </w:rPr>
            </w:pPr>
          </w:p>
        </w:tc>
      </w:tr>
      <w:tr w:rsidR="0043327C" w14:paraId="565D886A" w14:textId="77777777" w:rsidTr="00E22277">
        <w:tc>
          <w:tcPr>
            <w:tcW w:w="5767" w:type="dxa"/>
            <w:gridSpan w:val="2"/>
            <w:shd w:val="clear" w:color="auto" w:fill="D0CECE" w:themeFill="background2" w:themeFillShade="E6"/>
          </w:tcPr>
          <w:p w14:paraId="70967042" w14:textId="77777777" w:rsidR="0043327C" w:rsidRDefault="0043327C" w:rsidP="00E22277">
            <w:pPr>
              <w:jc w:val="center"/>
              <w:rPr>
                <w:b/>
                <w:bCs/>
              </w:rPr>
            </w:pPr>
            <w:r>
              <w:rPr>
                <w:b/>
                <w:bCs/>
              </w:rPr>
              <w:t>Skenario Exception</w:t>
            </w:r>
          </w:p>
        </w:tc>
      </w:tr>
      <w:tr w:rsidR="0043327C" w14:paraId="426EB472" w14:textId="77777777" w:rsidTr="00E22277">
        <w:tc>
          <w:tcPr>
            <w:tcW w:w="2797" w:type="dxa"/>
          </w:tcPr>
          <w:p w14:paraId="5D472ED6" w14:textId="77777777" w:rsidR="0043327C" w:rsidRDefault="0043327C" w:rsidP="00E22277">
            <w:pPr>
              <w:jc w:val="left"/>
              <w:rPr>
                <w:b/>
                <w:bCs/>
              </w:rPr>
            </w:pPr>
          </w:p>
        </w:tc>
        <w:tc>
          <w:tcPr>
            <w:tcW w:w="2970" w:type="dxa"/>
          </w:tcPr>
          <w:p w14:paraId="0EDCA9E7" w14:textId="77777777" w:rsidR="0043327C" w:rsidRDefault="0043327C" w:rsidP="00E22277">
            <w:pPr>
              <w:rPr>
                <w:b/>
                <w:bCs/>
              </w:rPr>
            </w:pPr>
          </w:p>
        </w:tc>
      </w:tr>
    </w:tbl>
    <w:p w14:paraId="2C081039" w14:textId="77777777" w:rsidR="0043327C" w:rsidRPr="0043327C" w:rsidRDefault="0043327C" w:rsidP="0043327C">
      <w:pPr>
        <w:ind w:left="2160"/>
        <w:rPr>
          <w:b/>
          <w:bCs/>
        </w:rPr>
      </w:pPr>
    </w:p>
    <w:p w14:paraId="1344C9F7" w14:textId="4BF197A8" w:rsidR="00BF3573" w:rsidRDefault="00BF3573" w:rsidP="00D807BE">
      <w:pPr>
        <w:pStyle w:val="ListParagraph"/>
        <w:numPr>
          <w:ilvl w:val="0"/>
          <w:numId w:val="47"/>
        </w:numPr>
        <w:rPr>
          <w:b/>
          <w:bCs/>
        </w:rPr>
      </w:pPr>
      <w:r>
        <w:rPr>
          <w:b/>
          <w:bCs/>
        </w:rPr>
        <w:t>Skenario Hapus Message</w:t>
      </w:r>
    </w:p>
    <w:tbl>
      <w:tblPr>
        <w:tblStyle w:val="TableGrid"/>
        <w:tblW w:w="0" w:type="auto"/>
        <w:tblInd w:w="2160" w:type="dxa"/>
        <w:tblLook w:val="04A0" w:firstRow="1" w:lastRow="0" w:firstColumn="1" w:lastColumn="0" w:noHBand="0" w:noVBand="1"/>
      </w:tblPr>
      <w:tblGrid>
        <w:gridCol w:w="2797"/>
        <w:gridCol w:w="2970"/>
      </w:tblGrid>
      <w:tr w:rsidR="0043327C" w14:paraId="5F2AEFA6" w14:textId="77777777" w:rsidTr="00E22277">
        <w:tc>
          <w:tcPr>
            <w:tcW w:w="2797" w:type="dxa"/>
          </w:tcPr>
          <w:p w14:paraId="7636D42F" w14:textId="77777777" w:rsidR="0043327C" w:rsidRDefault="0043327C" w:rsidP="00E22277">
            <w:pPr>
              <w:rPr>
                <w:b/>
                <w:bCs/>
              </w:rPr>
            </w:pPr>
            <w:r>
              <w:rPr>
                <w:b/>
                <w:bCs/>
              </w:rPr>
              <w:t>Nama Use Case</w:t>
            </w:r>
          </w:p>
        </w:tc>
        <w:tc>
          <w:tcPr>
            <w:tcW w:w="2970" w:type="dxa"/>
          </w:tcPr>
          <w:p w14:paraId="3076F893" w14:textId="0C580A81" w:rsidR="0043327C" w:rsidRPr="00841B4F" w:rsidRDefault="0043327C" w:rsidP="00E22277">
            <w:r>
              <w:t>Hapus Message</w:t>
            </w:r>
          </w:p>
        </w:tc>
      </w:tr>
      <w:tr w:rsidR="0043327C" w14:paraId="74AE6FDB" w14:textId="77777777" w:rsidTr="00E22277">
        <w:tc>
          <w:tcPr>
            <w:tcW w:w="2797" w:type="dxa"/>
          </w:tcPr>
          <w:p w14:paraId="0D38A1C1" w14:textId="77777777" w:rsidR="0043327C" w:rsidRDefault="0043327C" w:rsidP="00E22277">
            <w:pPr>
              <w:rPr>
                <w:b/>
                <w:bCs/>
              </w:rPr>
            </w:pPr>
            <w:r>
              <w:rPr>
                <w:b/>
                <w:bCs/>
              </w:rPr>
              <w:t>Deskripsi</w:t>
            </w:r>
          </w:p>
        </w:tc>
        <w:tc>
          <w:tcPr>
            <w:tcW w:w="2970" w:type="dxa"/>
          </w:tcPr>
          <w:p w14:paraId="50A2128C" w14:textId="2568F62A" w:rsidR="0043327C" w:rsidRPr="00841B4F" w:rsidRDefault="004A2C63" w:rsidP="00E22277">
            <w:r>
              <w:t>Menghapus message dari pengunjung</w:t>
            </w:r>
          </w:p>
        </w:tc>
      </w:tr>
      <w:tr w:rsidR="0043327C" w14:paraId="3C608B67" w14:textId="77777777" w:rsidTr="00E22277">
        <w:tc>
          <w:tcPr>
            <w:tcW w:w="2797" w:type="dxa"/>
          </w:tcPr>
          <w:p w14:paraId="63060D15" w14:textId="77777777" w:rsidR="0043327C" w:rsidRDefault="0043327C" w:rsidP="00E22277">
            <w:pPr>
              <w:rPr>
                <w:b/>
                <w:bCs/>
              </w:rPr>
            </w:pPr>
            <w:r>
              <w:rPr>
                <w:b/>
                <w:bCs/>
              </w:rPr>
              <w:t>Aktor</w:t>
            </w:r>
          </w:p>
        </w:tc>
        <w:tc>
          <w:tcPr>
            <w:tcW w:w="2970" w:type="dxa"/>
          </w:tcPr>
          <w:p w14:paraId="7A30C773" w14:textId="628D7D30" w:rsidR="0043327C" w:rsidRPr="00841B4F" w:rsidRDefault="0043327C" w:rsidP="00E22277">
            <w:pPr>
              <w:jc w:val="left"/>
            </w:pPr>
            <w:r w:rsidRPr="00841B4F">
              <w:t>Admin</w:t>
            </w:r>
          </w:p>
        </w:tc>
      </w:tr>
      <w:tr w:rsidR="0043327C" w14:paraId="11884640" w14:textId="77777777" w:rsidTr="00E22277">
        <w:tc>
          <w:tcPr>
            <w:tcW w:w="2797" w:type="dxa"/>
          </w:tcPr>
          <w:p w14:paraId="5ED0B560" w14:textId="77777777" w:rsidR="0043327C" w:rsidRDefault="0043327C" w:rsidP="00E22277">
            <w:pPr>
              <w:rPr>
                <w:b/>
                <w:bCs/>
              </w:rPr>
            </w:pPr>
            <w:r>
              <w:rPr>
                <w:b/>
                <w:bCs/>
              </w:rPr>
              <w:t>Triggers</w:t>
            </w:r>
          </w:p>
        </w:tc>
        <w:tc>
          <w:tcPr>
            <w:tcW w:w="2970" w:type="dxa"/>
          </w:tcPr>
          <w:p w14:paraId="07CAFE3E" w14:textId="06E33B5A" w:rsidR="0043327C" w:rsidRPr="00841B4F" w:rsidRDefault="0043327C" w:rsidP="00E22277">
            <w:pPr>
              <w:jc w:val="left"/>
            </w:pPr>
            <w:r w:rsidRPr="00841B4F">
              <w:t xml:space="preserve">Aktor ingin </w:t>
            </w:r>
            <w:r w:rsidR="004A2C63">
              <w:t>menghapus data message yang dikirim oleh pengunjung</w:t>
            </w:r>
          </w:p>
        </w:tc>
      </w:tr>
      <w:tr w:rsidR="0043327C" w14:paraId="11E7F5B0" w14:textId="77777777" w:rsidTr="00E22277">
        <w:tc>
          <w:tcPr>
            <w:tcW w:w="2797" w:type="dxa"/>
          </w:tcPr>
          <w:p w14:paraId="33FBC1CB" w14:textId="77777777" w:rsidR="0043327C" w:rsidRDefault="0043327C" w:rsidP="00E22277">
            <w:pPr>
              <w:rPr>
                <w:b/>
                <w:bCs/>
              </w:rPr>
            </w:pPr>
            <w:r>
              <w:rPr>
                <w:b/>
                <w:bCs/>
              </w:rPr>
              <w:t>Pre-Condition</w:t>
            </w:r>
          </w:p>
        </w:tc>
        <w:tc>
          <w:tcPr>
            <w:tcW w:w="2970" w:type="dxa"/>
          </w:tcPr>
          <w:p w14:paraId="5C465998" w14:textId="72477094" w:rsidR="0043327C" w:rsidRPr="00841B4F" w:rsidRDefault="0043327C" w:rsidP="00E22277">
            <w:pPr>
              <w:jc w:val="left"/>
            </w:pPr>
            <w:r w:rsidRPr="00841B4F">
              <w:t xml:space="preserve">Data </w:t>
            </w:r>
            <w:r w:rsidR="004A2C63">
              <w:t>message belum dihapus</w:t>
            </w:r>
          </w:p>
        </w:tc>
      </w:tr>
      <w:tr w:rsidR="0043327C" w14:paraId="59D030E1" w14:textId="77777777" w:rsidTr="00E22277">
        <w:tc>
          <w:tcPr>
            <w:tcW w:w="2797" w:type="dxa"/>
          </w:tcPr>
          <w:p w14:paraId="0AC90FC5" w14:textId="77777777" w:rsidR="0043327C" w:rsidRDefault="0043327C" w:rsidP="00E22277">
            <w:pPr>
              <w:rPr>
                <w:b/>
                <w:bCs/>
              </w:rPr>
            </w:pPr>
            <w:r>
              <w:rPr>
                <w:b/>
                <w:bCs/>
              </w:rPr>
              <w:t>Post-Condition</w:t>
            </w:r>
          </w:p>
        </w:tc>
        <w:tc>
          <w:tcPr>
            <w:tcW w:w="2970" w:type="dxa"/>
          </w:tcPr>
          <w:p w14:paraId="5E6EC032" w14:textId="71370FB0" w:rsidR="0043327C" w:rsidRPr="00841B4F" w:rsidRDefault="0043327C" w:rsidP="00E22277">
            <w:pPr>
              <w:jc w:val="left"/>
            </w:pPr>
            <w:r w:rsidRPr="00841B4F">
              <w:t xml:space="preserve">Data </w:t>
            </w:r>
            <w:r w:rsidR="004A2C63">
              <w:t>message sudah terhapus</w:t>
            </w:r>
          </w:p>
        </w:tc>
      </w:tr>
      <w:tr w:rsidR="0043327C" w14:paraId="45C97EF0" w14:textId="77777777" w:rsidTr="00E22277">
        <w:tc>
          <w:tcPr>
            <w:tcW w:w="2797" w:type="dxa"/>
          </w:tcPr>
          <w:p w14:paraId="22F0051A" w14:textId="77777777" w:rsidR="0043327C" w:rsidRDefault="0043327C" w:rsidP="00E22277">
            <w:pPr>
              <w:jc w:val="center"/>
              <w:rPr>
                <w:b/>
                <w:bCs/>
              </w:rPr>
            </w:pPr>
            <w:r>
              <w:rPr>
                <w:b/>
                <w:bCs/>
              </w:rPr>
              <w:t>Admin</w:t>
            </w:r>
          </w:p>
        </w:tc>
        <w:tc>
          <w:tcPr>
            <w:tcW w:w="2970" w:type="dxa"/>
          </w:tcPr>
          <w:p w14:paraId="6D00765B" w14:textId="77777777" w:rsidR="0043327C" w:rsidRDefault="0043327C" w:rsidP="00E22277">
            <w:pPr>
              <w:jc w:val="center"/>
              <w:rPr>
                <w:b/>
                <w:bCs/>
              </w:rPr>
            </w:pPr>
            <w:r>
              <w:rPr>
                <w:b/>
                <w:bCs/>
              </w:rPr>
              <w:t>Sistem</w:t>
            </w:r>
          </w:p>
        </w:tc>
      </w:tr>
      <w:tr w:rsidR="0043327C" w14:paraId="4AEFAEDE" w14:textId="77777777" w:rsidTr="00E22277">
        <w:tc>
          <w:tcPr>
            <w:tcW w:w="5767" w:type="dxa"/>
            <w:gridSpan w:val="2"/>
            <w:shd w:val="clear" w:color="auto" w:fill="D0CECE" w:themeFill="background2" w:themeFillShade="E6"/>
          </w:tcPr>
          <w:p w14:paraId="5E179D05" w14:textId="77777777" w:rsidR="0043327C" w:rsidRDefault="0043327C" w:rsidP="00E22277">
            <w:pPr>
              <w:jc w:val="center"/>
              <w:rPr>
                <w:b/>
                <w:bCs/>
              </w:rPr>
            </w:pPr>
            <w:r>
              <w:rPr>
                <w:b/>
                <w:bCs/>
              </w:rPr>
              <w:t>Skenario Normal</w:t>
            </w:r>
          </w:p>
        </w:tc>
      </w:tr>
      <w:tr w:rsidR="0043327C" w14:paraId="0DFDB9F0" w14:textId="77777777" w:rsidTr="00E22277">
        <w:tc>
          <w:tcPr>
            <w:tcW w:w="2797" w:type="dxa"/>
          </w:tcPr>
          <w:p w14:paraId="6814639F" w14:textId="17736478" w:rsidR="0043327C" w:rsidRPr="00CE16DF" w:rsidRDefault="0043327C" w:rsidP="00D807BE">
            <w:pPr>
              <w:pStyle w:val="ListParagraph"/>
              <w:numPr>
                <w:ilvl w:val="0"/>
                <w:numId w:val="59"/>
              </w:numPr>
              <w:jc w:val="left"/>
            </w:pPr>
            <w:r w:rsidRPr="00E84C83">
              <w:t>Memilih menu “</w:t>
            </w:r>
            <w:r w:rsidR="004A2C63">
              <w:t>Message” pada halaman admin</w:t>
            </w:r>
          </w:p>
        </w:tc>
        <w:tc>
          <w:tcPr>
            <w:tcW w:w="2970" w:type="dxa"/>
          </w:tcPr>
          <w:p w14:paraId="713EB6F5" w14:textId="77777777" w:rsidR="0043327C" w:rsidRDefault="0043327C" w:rsidP="00E22277">
            <w:pPr>
              <w:rPr>
                <w:b/>
                <w:bCs/>
              </w:rPr>
            </w:pPr>
          </w:p>
        </w:tc>
      </w:tr>
      <w:tr w:rsidR="0043327C" w14:paraId="5F272DB8" w14:textId="77777777" w:rsidTr="00E22277">
        <w:tc>
          <w:tcPr>
            <w:tcW w:w="2797" w:type="dxa"/>
          </w:tcPr>
          <w:p w14:paraId="59D2D313" w14:textId="77777777" w:rsidR="0043327C" w:rsidRDefault="0043327C" w:rsidP="00E22277">
            <w:pPr>
              <w:rPr>
                <w:b/>
                <w:bCs/>
              </w:rPr>
            </w:pPr>
          </w:p>
        </w:tc>
        <w:tc>
          <w:tcPr>
            <w:tcW w:w="2970" w:type="dxa"/>
          </w:tcPr>
          <w:p w14:paraId="07F86429" w14:textId="4276E549" w:rsidR="0043327C" w:rsidRPr="00CE16DF" w:rsidRDefault="0043327C" w:rsidP="00D807BE">
            <w:pPr>
              <w:pStyle w:val="ListParagraph"/>
              <w:numPr>
                <w:ilvl w:val="0"/>
                <w:numId w:val="59"/>
              </w:numPr>
              <w:ind w:left="312" w:hanging="284"/>
              <w:jc w:val="left"/>
            </w:pPr>
            <w:r w:rsidRPr="00E84C83">
              <w:t xml:space="preserve">Menampilkan </w:t>
            </w:r>
            <w:r w:rsidR="004A2C63">
              <w:t>seluruh message yang tersimpan pada sistem</w:t>
            </w:r>
          </w:p>
        </w:tc>
      </w:tr>
      <w:tr w:rsidR="0043327C" w14:paraId="0E45F52F" w14:textId="77777777" w:rsidTr="00E22277">
        <w:tc>
          <w:tcPr>
            <w:tcW w:w="2797" w:type="dxa"/>
          </w:tcPr>
          <w:p w14:paraId="7D11C7DA" w14:textId="3893FA8D" w:rsidR="0043327C" w:rsidRPr="00CE16DF" w:rsidRDefault="004A2C63" w:rsidP="00D807BE">
            <w:pPr>
              <w:pStyle w:val="ListParagraph"/>
              <w:numPr>
                <w:ilvl w:val="0"/>
                <w:numId w:val="59"/>
              </w:numPr>
              <w:ind w:left="427" w:hanging="426"/>
              <w:jc w:val="left"/>
            </w:pPr>
            <w:r>
              <w:t>Memilih dan menghapus message yang diperlukan</w:t>
            </w:r>
          </w:p>
        </w:tc>
        <w:tc>
          <w:tcPr>
            <w:tcW w:w="2970" w:type="dxa"/>
          </w:tcPr>
          <w:p w14:paraId="2E2CF87F" w14:textId="77777777" w:rsidR="0043327C" w:rsidRPr="00CE16DF" w:rsidRDefault="0043327C" w:rsidP="00E22277">
            <w:pPr>
              <w:jc w:val="left"/>
            </w:pPr>
          </w:p>
        </w:tc>
      </w:tr>
      <w:tr w:rsidR="0043327C" w14:paraId="063EEB2A" w14:textId="77777777" w:rsidTr="00E22277">
        <w:tc>
          <w:tcPr>
            <w:tcW w:w="5767" w:type="dxa"/>
            <w:gridSpan w:val="2"/>
            <w:shd w:val="clear" w:color="auto" w:fill="D0CECE" w:themeFill="background2" w:themeFillShade="E6"/>
          </w:tcPr>
          <w:p w14:paraId="2CDBC5C5" w14:textId="77777777" w:rsidR="0043327C" w:rsidRDefault="0043327C" w:rsidP="00E22277">
            <w:pPr>
              <w:jc w:val="center"/>
              <w:rPr>
                <w:b/>
                <w:bCs/>
              </w:rPr>
            </w:pPr>
            <w:r>
              <w:rPr>
                <w:b/>
                <w:bCs/>
              </w:rPr>
              <w:t>Skenario Alternatif</w:t>
            </w:r>
          </w:p>
        </w:tc>
      </w:tr>
      <w:tr w:rsidR="0043327C" w14:paraId="66354B5E" w14:textId="77777777" w:rsidTr="00E22277">
        <w:tc>
          <w:tcPr>
            <w:tcW w:w="2797" w:type="dxa"/>
          </w:tcPr>
          <w:p w14:paraId="3D7587ED" w14:textId="77777777" w:rsidR="0043327C" w:rsidRDefault="0043327C" w:rsidP="00E22277">
            <w:pPr>
              <w:rPr>
                <w:b/>
                <w:bCs/>
              </w:rPr>
            </w:pPr>
          </w:p>
        </w:tc>
        <w:tc>
          <w:tcPr>
            <w:tcW w:w="2970" w:type="dxa"/>
          </w:tcPr>
          <w:p w14:paraId="60EC5993" w14:textId="77777777" w:rsidR="0043327C" w:rsidRDefault="0043327C" w:rsidP="00E22277">
            <w:pPr>
              <w:rPr>
                <w:b/>
                <w:bCs/>
              </w:rPr>
            </w:pPr>
          </w:p>
        </w:tc>
      </w:tr>
      <w:tr w:rsidR="0043327C" w14:paraId="067A8EB9" w14:textId="77777777" w:rsidTr="00E22277">
        <w:tc>
          <w:tcPr>
            <w:tcW w:w="5767" w:type="dxa"/>
            <w:gridSpan w:val="2"/>
            <w:shd w:val="clear" w:color="auto" w:fill="D0CECE" w:themeFill="background2" w:themeFillShade="E6"/>
          </w:tcPr>
          <w:p w14:paraId="259955BA" w14:textId="77777777" w:rsidR="0043327C" w:rsidRDefault="0043327C" w:rsidP="00E22277">
            <w:pPr>
              <w:jc w:val="center"/>
              <w:rPr>
                <w:b/>
                <w:bCs/>
              </w:rPr>
            </w:pPr>
            <w:r>
              <w:rPr>
                <w:b/>
                <w:bCs/>
              </w:rPr>
              <w:t>Skenario Exception</w:t>
            </w:r>
          </w:p>
        </w:tc>
      </w:tr>
      <w:tr w:rsidR="0043327C" w14:paraId="6D3E6804" w14:textId="77777777" w:rsidTr="00E22277">
        <w:tc>
          <w:tcPr>
            <w:tcW w:w="2797" w:type="dxa"/>
          </w:tcPr>
          <w:p w14:paraId="26C213FE" w14:textId="77777777" w:rsidR="0043327C" w:rsidRDefault="0043327C" w:rsidP="00E22277">
            <w:pPr>
              <w:jc w:val="left"/>
              <w:rPr>
                <w:b/>
                <w:bCs/>
              </w:rPr>
            </w:pPr>
          </w:p>
        </w:tc>
        <w:tc>
          <w:tcPr>
            <w:tcW w:w="2970" w:type="dxa"/>
          </w:tcPr>
          <w:p w14:paraId="7E85C75E" w14:textId="77777777" w:rsidR="0043327C" w:rsidRDefault="0043327C" w:rsidP="00E22277">
            <w:pPr>
              <w:rPr>
                <w:b/>
                <w:bCs/>
              </w:rPr>
            </w:pPr>
          </w:p>
        </w:tc>
      </w:tr>
    </w:tbl>
    <w:p w14:paraId="0E53E937" w14:textId="011FB6C1" w:rsidR="0043327C" w:rsidRPr="0043327C" w:rsidRDefault="0043327C" w:rsidP="0043327C">
      <w:pPr>
        <w:ind w:left="2127"/>
        <w:rPr>
          <w:b/>
          <w:bCs/>
        </w:rPr>
      </w:pPr>
    </w:p>
    <w:p w14:paraId="716F1CDF" w14:textId="4E44559F" w:rsidR="00B11E59" w:rsidRDefault="00B11E59" w:rsidP="00B11E59">
      <w:pPr>
        <w:pStyle w:val="ListParagraph"/>
        <w:numPr>
          <w:ilvl w:val="0"/>
          <w:numId w:val="45"/>
        </w:numPr>
        <w:ind w:left="2127"/>
        <w:rPr>
          <w:b/>
          <w:bCs/>
        </w:rPr>
      </w:pPr>
      <w:r>
        <w:rPr>
          <w:b/>
          <w:bCs/>
        </w:rPr>
        <w:lastRenderedPageBreak/>
        <w:t>Use Case Scenario Kelola Halaman Deera NFT</w:t>
      </w:r>
    </w:p>
    <w:p w14:paraId="32903A50" w14:textId="4114787D" w:rsidR="004A2C63" w:rsidRDefault="00BF3573" w:rsidP="00D807BE">
      <w:pPr>
        <w:pStyle w:val="ListParagraph"/>
        <w:numPr>
          <w:ilvl w:val="0"/>
          <w:numId w:val="47"/>
        </w:numPr>
        <w:rPr>
          <w:b/>
          <w:bCs/>
        </w:rPr>
      </w:pPr>
      <w:r>
        <w:rPr>
          <w:b/>
          <w:bCs/>
        </w:rPr>
        <w:t>Skenario Tambah Konten</w:t>
      </w:r>
    </w:p>
    <w:tbl>
      <w:tblPr>
        <w:tblStyle w:val="TableGrid"/>
        <w:tblW w:w="0" w:type="auto"/>
        <w:tblInd w:w="2160" w:type="dxa"/>
        <w:tblLook w:val="04A0" w:firstRow="1" w:lastRow="0" w:firstColumn="1" w:lastColumn="0" w:noHBand="0" w:noVBand="1"/>
      </w:tblPr>
      <w:tblGrid>
        <w:gridCol w:w="2797"/>
        <w:gridCol w:w="2970"/>
      </w:tblGrid>
      <w:tr w:rsidR="004A2C63" w14:paraId="28EC6F81" w14:textId="77777777" w:rsidTr="00E22277">
        <w:tc>
          <w:tcPr>
            <w:tcW w:w="2797" w:type="dxa"/>
          </w:tcPr>
          <w:p w14:paraId="073BCFE2" w14:textId="77777777" w:rsidR="004A2C63" w:rsidRDefault="004A2C63" w:rsidP="00E22277">
            <w:pPr>
              <w:rPr>
                <w:b/>
                <w:bCs/>
              </w:rPr>
            </w:pPr>
            <w:r>
              <w:rPr>
                <w:b/>
                <w:bCs/>
              </w:rPr>
              <w:t>Nama Use Case</w:t>
            </w:r>
          </w:p>
        </w:tc>
        <w:tc>
          <w:tcPr>
            <w:tcW w:w="2970" w:type="dxa"/>
          </w:tcPr>
          <w:p w14:paraId="1CA2B452" w14:textId="080ECD4A" w:rsidR="004A2C63" w:rsidRPr="00841B4F" w:rsidRDefault="004A2C63" w:rsidP="00E22277">
            <w:r>
              <w:t>Tambah Konten</w:t>
            </w:r>
          </w:p>
        </w:tc>
      </w:tr>
      <w:tr w:rsidR="004A2C63" w14:paraId="1C77C875" w14:textId="77777777" w:rsidTr="00E22277">
        <w:tc>
          <w:tcPr>
            <w:tcW w:w="2797" w:type="dxa"/>
          </w:tcPr>
          <w:p w14:paraId="117E66CE" w14:textId="77777777" w:rsidR="004A2C63" w:rsidRDefault="004A2C63" w:rsidP="00E22277">
            <w:pPr>
              <w:rPr>
                <w:b/>
                <w:bCs/>
              </w:rPr>
            </w:pPr>
            <w:r>
              <w:rPr>
                <w:b/>
                <w:bCs/>
              </w:rPr>
              <w:t>Deskripsi</w:t>
            </w:r>
          </w:p>
        </w:tc>
        <w:tc>
          <w:tcPr>
            <w:tcW w:w="2970" w:type="dxa"/>
          </w:tcPr>
          <w:p w14:paraId="393AB67E" w14:textId="173BAB8D" w:rsidR="004A2C63" w:rsidRPr="00841B4F" w:rsidRDefault="004A2C63" w:rsidP="00E22277">
            <w:r>
              <w:t>Menambah data konten yang terdapat di dalam website</w:t>
            </w:r>
          </w:p>
        </w:tc>
      </w:tr>
      <w:tr w:rsidR="004A2C63" w14:paraId="4BAA653C" w14:textId="77777777" w:rsidTr="00E22277">
        <w:tc>
          <w:tcPr>
            <w:tcW w:w="2797" w:type="dxa"/>
          </w:tcPr>
          <w:p w14:paraId="3A51EB53" w14:textId="77777777" w:rsidR="004A2C63" w:rsidRDefault="004A2C63" w:rsidP="00E22277">
            <w:pPr>
              <w:rPr>
                <w:b/>
                <w:bCs/>
              </w:rPr>
            </w:pPr>
            <w:r>
              <w:rPr>
                <w:b/>
                <w:bCs/>
              </w:rPr>
              <w:t>Aktor</w:t>
            </w:r>
          </w:p>
        </w:tc>
        <w:tc>
          <w:tcPr>
            <w:tcW w:w="2970" w:type="dxa"/>
          </w:tcPr>
          <w:p w14:paraId="73BD992E" w14:textId="77777777" w:rsidR="004A2C63" w:rsidRPr="00841B4F" w:rsidRDefault="004A2C63" w:rsidP="00E22277">
            <w:pPr>
              <w:jc w:val="left"/>
            </w:pPr>
            <w:r w:rsidRPr="00841B4F">
              <w:t>Admin</w:t>
            </w:r>
            <w:r>
              <w:t xml:space="preserve"> &amp; Pengunjung Website</w:t>
            </w:r>
          </w:p>
        </w:tc>
      </w:tr>
      <w:tr w:rsidR="004A2C63" w14:paraId="539E5F19" w14:textId="77777777" w:rsidTr="00E22277">
        <w:tc>
          <w:tcPr>
            <w:tcW w:w="2797" w:type="dxa"/>
          </w:tcPr>
          <w:p w14:paraId="62FA7B72" w14:textId="77777777" w:rsidR="004A2C63" w:rsidRDefault="004A2C63" w:rsidP="00E22277">
            <w:pPr>
              <w:rPr>
                <w:b/>
                <w:bCs/>
              </w:rPr>
            </w:pPr>
            <w:r>
              <w:rPr>
                <w:b/>
                <w:bCs/>
              </w:rPr>
              <w:t>Triggers</w:t>
            </w:r>
          </w:p>
        </w:tc>
        <w:tc>
          <w:tcPr>
            <w:tcW w:w="2970" w:type="dxa"/>
          </w:tcPr>
          <w:p w14:paraId="3E5EBDA6" w14:textId="70A37798" w:rsidR="004A2C63" w:rsidRPr="00841B4F" w:rsidRDefault="004A2C63" w:rsidP="00E22277">
            <w:pPr>
              <w:jc w:val="left"/>
            </w:pPr>
            <w:r w:rsidRPr="00841B4F">
              <w:t xml:space="preserve">Aktor ingin </w:t>
            </w:r>
            <w:r>
              <w:t>menambah data konten yang akan di upload pada halaman website</w:t>
            </w:r>
          </w:p>
        </w:tc>
      </w:tr>
      <w:tr w:rsidR="004A2C63" w14:paraId="77202872" w14:textId="77777777" w:rsidTr="00E22277">
        <w:tc>
          <w:tcPr>
            <w:tcW w:w="2797" w:type="dxa"/>
          </w:tcPr>
          <w:p w14:paraId="7DB31B18" w14:textId="77777777" w:rsidR="004A2C63" w:rsidRDefault="004A2C63" w:rsidP="00E22277">
            <w:pPr>
              <w:rPr>
                <w:b/>
                <w:bCs/>
              </w:rPr>
            </w:pPr>
            <w:r>
              <w:rPr>
                <w:b/>
                <w:bCs/>
              </w:rPr>
              <w:t>Pre-Condition</w:t>
            </w:r>
          </w:p>
        </w:tc>
        <w:tc>
          <w:tcPr>
            <w:tcW w:w="2970" w:type="dxa"/>
          </w:tcPr>
          <w:p w14:paraId="5B235FD4" w14:textId="1AC66E45" w:rsidR="004A2C63" w:rsidRPr="00841B4F" w:rsidRDefault="004A2C63" w:rsidP="00E22277">
            <w:pPr>
              <w:jc w:val="left"/>
            </w:pPr>
            <w:r w:rsidRPr="00841B4F">
              <w:t xml:space="preserve">Data </w:t>
            </w:r>
            <w:r>
              <w:t>konten belum di tambahkan</w:t>
            </w:r>
          </w:p>
        </w:tc>
      </w:tr>
      <w:tr w:rsidR="004A2C63" w14:paraId="12034E77" w14:textId="77777777" w:rsidTr="00E22277">
        <w:tc>
          <w:tcPr>
            <w:tcW w:w="2797" w:type="dxa"/>
          </w:tcPr>
          <w:p w14:paraId="27BC94DA" w14:textId="77777777" w:rsidR="004A2C63" w:rsidRDefault="004A2C63" w:rsidP="00E22277">
            <w:pPr>
              <w:rPr>
                <w:b/>
                <w:bCs/>
              </w:rPr>
            </w:pPr>
            <w:r>
              <w:rPr>
                <w:b/>
                <w:bCs/>
              </w:rPr>
              <w:t>Post-Condition</w:t>
            </w:r>
          </w:p>
        </w:tc>
        <w:tc>
          <w:tcPr>
            <w:tcW w:w="2970" w:type="dxa"/>
          </w:tcPr>
          <w:p w14:paraId="08A7375B" w14:textId="058FE0B3" w:rsidR="004A2C63" w:rsidRPr="00841B4F" w:rsidRDefault="004A2C63" w:rsidP="00E22277">
            <w:pPr>
              <w:jc w:val="left"/>
            </w:pPr>
            <w:r w:rsidRPr="00841B4F">
              <w:t xml:space="preserve">Data </w:t>
            </w:r>
            <w:r>
              <w:t>konten telah ditambahkan</w:t>
            </w:r>
          </w:p>
        </w:tc>
      </w:tr>
      <w:tr w:rsidR="004A2C63" w14:paraId="60A302F6" w14:textId="77777777" w:rsidTr="00E22277">
        <w:tc>
          <w:tcPr>
            <w:tcW w:w="2797" w:type="dxa"/>
          </w:tcPr>
          <w:p w14:paraId="23E5EBBF" w14:textId="77777777" w:rsidR="004A2C63" w:rsidRDefault="004A2C63" w:rsidP="00E22277">
            <w:pPr>
              <w:jc w:val="center"/>
              <w:rPr>
                <w:b/>
                <w:bCs/>
              </w:rPr>
            </w:pPr>
            <w:r>
              <w:rPr>
                <w:b/>
                <w:bCs/>
              </w:rPr>
              <w:t>Admin</w:t>
            </w:r>
          </w:p>
        </w:tc>
        <w:tc>
          <w:tcPr>
            <w:tcW w:w="2970" w:type="dxa"/>
          </w:tcPr>
          <w:p w14:paraId="4691C0EC" w14:textId="77777777" w:rsidR="004A2C63" w:rsidRDefault="004A2C63" w:rsidP="00E22277">
            <w:pPr>
              <w:jc w:val="center"/>
              <w:rPr>
                <w:b/>
                <w:bCs/>
              </w:rPr>
            </w:pPr>
            <w:r>
              <w:rPr>
                <w:b/>
                <w:bCs/>
              </w:rPr>
              <w:t>Sistem</w:t>
            </w:r>
          </w:p>
        </w:tc>
      </w:tr>
      <w:tr w:rsidR="004A2C63" w14:paraId="160C55AD" w14:textId="77777777" w:rsidTr="00E22277">
        <w:tc>
          <w:tcPr>
            <w:tcW w:w="5767" w:type="dxa"/>
            <w:gridSpan w:val="2"/>
            <w:shd w:val="clear" w:color="auto" w:fill="D0CECE" w:themeFill="background2" w:themeFillShade="E6"/>
          </w:tcPr>
          <w:p w14:paraId="68B5806A" w14:textId="77777777" w:rsidR="004A2C63" w:rsidRDefault="004A2C63" w:rsidP="00E22277">
            <w:pPr>
              <w:jc w:val="center"/>
              <w:rPr>
                <w:b/>
                <w:bCs/>
              </w:rPr>
            </w:pPr>
            <w:r>
              <w:rPr>
                <w:b/>
                <w:bCs/>
              </w:rPr>
              <w:t>Skenario Normal</w:t>
            </w:r>
          </w:p>
        </w:tc>
      </w:tr>
      <w:tr w:rsidR="004A2C63" w14:paraId="17ACD5F4" w14:textId="77777777" w:rsidTr="00E22277">
        <w:tc>
          <w:tcPr>
            <w:tcW w:w="2797" w:type="dxa"/>
          </w:tcPr>
          <w:p w14:paraId="723F884A" w14:textId="0C9416AA" w:rsidR="004A2C63" w:rsidRPr="00CE16DF" w:rsidRDefault="004A2C63" w:rsidP="00D807BE">
            <w:pPr>
              <w:pStyle w:val="ListParagraph"/>
              <w:numPr>
                <w:ilvl w:val="0"/>
                <w:numId w:val="60"/>
              </w:numPr>
              <w:jc w:val="left"/>
            </w:pPr>
            <w:r w:rsidRPr="00E84C83">
              <w:t>Memilih menu “</w:t>
            </w:r>
            <w:r>
              <w:t>Halaman Deera NFT</w:t>
            </w:r>
            <w:r w:rsidRPr="00E84C83">
              <w:t>” pada bar navigasi</w:t>
            </w:r>
          </w:p>
        </w:tc>
        <w:tc>
          <w:tcPr>
            <w:tcW w:w="2970" w:type="dxa"/>
          </w:tcPr>
          <w:p w14:paraId="0A5C72CD" w14:textId="77777777" w:rsidR="004A2C63" w:rsidRDefault="004A2C63" w:rsidP="00E22277">
            <w:pPr>
              <w:rPr>
                <w:b/>
                <w:bCs/>
              </w:rPr>
            </w:pPr>
          </w:p>
        </w:tc>
      </w:tr>
      <w:tr w:rsidR="004A2C63" w14:paraId="0EFC4159" w14:textId="77777777" w:rsidTr="00E22277">
        <w:tc>
          <w:tcPr>
            <w:tcW w:w="2797" w:type="dxa"/>
          </w:tcPr>
          <w:p w14:paraId="5C989CF3" w14:textId="77777777" w:rsidR="004A2C63" w:rsidRDefault="004A2C63" w:rsidP="00E22277">
            <w:pPr>
              <w:rPr>
                <w:b/>
                <w:bCs/>
              </w:rPr>
            </w:pPr>
          </w:p>
        </w:tc>
        <w:tc>
          <w:tcPr>
            <w:tcW w:w="2970" w:type="dxa"/>
          </w:tcPr>
          <w:p w14:paraId="65C9EFAA" w14:textId="43B360EC" w:rsidR="004A2C63" w:rsidRPr="00CE16DF" w:rsidRDefault="004A2C63" w:rsidP="00D807BE">
            <w:pPr>
              <w:pStyle w:val="ListParagraph"/>
              <w:numPr>
                <w:ilvl w:val="0"/>
                <w:numId w:val="60"/>
              </w:numPr>
              <w:ind w:left="312" w:hanging="284"/>
              <w:jc w:val="left"/>
            </w:pPr>
            <w:r w:rsidRPr="00E84C83">
              <w:t>Menampilkan selur</w:t>
            </w:r>
            <w:r>
              <w:t>uh konten yang sudah tersedia pada halaman website</w:t>
            </w:r>
          </w:p>
        </w:tc>
      </w:tr>
      <w:tr w:rsidR="004A2C63" w14:paraId="34C85D20" w14:textId="77777777" w:rsidTr="00E22277">
        <w:tc>
          <w:tcPr>
            <w:tcW w:w="2797" w:type="dxa"/>
          </w:tcPr>
          <w:p w14:paraId="7E63BF15" w14:textId="2AEC6729" w:rsidR="004A2C63" w:rsidRPr="00CE16DF" w:rsidRDefault="004A2C63" w:rsidP="00D807BE">
            <w:pPr>
              <w:pStyle w:val="ListParagraph"/>
              <w:numPr>
                <w:ilvl w:val="0"/>
                <w:numId w:val="60"/>
              </w:numPr>
              <w:ind w:left="427" w:hanging="426"/>
              <w:jc w:val="left"/>
            </w:pPr>
            <w:r w:rsidRPr="00CE16DF">
              <w:t>Me</w:t>
            </w:r>
            <w:r>
              <w:t>nambahkan konten ke dalam halaman website</w:t>
            </w:r>
          </w:p>
        </w:tc>
        <w:tc>
          <w:tcPr>
            <w:tcW w:w="2970" w:type="dxa"/>
          </w:tcPr>
          <w:p w14:paraId="53A67AF8" w14:textId="77777777" w:rsidR="004A2C63" w:rsidRPr="00CE16DF" w:rsidRDefault="004A2C63" w:rsidP="00E22277">
            <w:pPr>
              <w:jc w:val="left"/>
            </w:pPr>
          </w:p>
        </w:tc>
      </w:tr>
      <w:tr w:rsidR="004A2C63" w14:paraId="514A2E07" w14:textId="77777777" w:rsidTr="00E22277">
        <w:tc>
          <w:tcPr>
            <w:tcW w:w="5767" w:type="dxa"/>
            <w:gridSpan w:val="2"/>
            <w:shd w:val="clear" w:color="auto" w:fill="D0CECE" w:themeFill="background2" w:themeFillShade="E6"/>
          </w:tcPr>
          <w:p w14:paraId="05A97716" w14:textId="77777777" w:rsidR="004A2C63" w:rsidRDefault="004A2C63" w:rsidP="00E22277">
            <w:pPr>
              <w:jc w:val="center"/>
              <w:rPr>
                <w:b/>
                <w:bCs/>
              </w:rPr>
            </w:pPr>
            <w:r>
              <w:rPr>
                <w:b/>
                <w:bCs/>
              </w:rPr>
              <w:t>Skenario Alternatif</w:t>
            </w:r>
          </w:p>
        </w:tc>
      </w:tr>
      <w:tr w:rsidR="004A2C63" w14:paraId="7904781A" w14:textId="77777777" w:rsidTr="00E22277">
        <w:tc>
          <w:tcPr>
            <w:tcW w:w="2797" w:type="dxa"/>
          </w:tcPr>
          <w:p w14:paraId="5A28AB90" w14:textId="77777777" w:rsidR="004A2C63" w:rsidRDefault="004A2C63" w:rsidP="00E22277">
            <w:pPr>
              <w:rPr>
                <w:b/>
                <w:bCs/>
              </w:rPr>
            </w:pPr>
          </w:p>
        </w:tc>
        <w:tc>
          <w:tcPr>
            <w:tcW w:w="2970" w:type="dxa"/>
          </w:tcPr>
          <w:p w14:paraId="654A935E" w14:textId="77777777" w:rsidR="004A2C63" w:rsidRDefault="004A2C63" w:rsidP="00E22277">
            <w:pPr>
              <w:rPr>
                <w:b/>
                <w:bCs/>
              </w:rPr>
            </w:pPr>
          </w:p>
        </w:tc>
      </w:tr>
      <w:tr w:rsidR="004A2C63" w14:paraId="4BCB7631" w14:textId="77777777" w:rsidTr="00E22277">
        <w:tc>
          <w:tcPr>
            <w:tcW w:w="5767" w:type="dxa"/>
            <w:gridSpan w:val="2"/>
            <w:shd w:val="clear" w:color="auto" w:fill="D0CECE" w:themeFill="background2" w:themeFillShade="E6"/>
          </w:tcPr>
          <w:p w14:paraId="3B80806C" w14:textId="77777777" w:rsidR="004A2C63" w:rsidRDefault="004A2C63" w:rsidP="00E22277">
            <w:pPr>
              <w:jc w:val="center"/>
              <w:rPr>
                <w:b/>
                <w:bCs/>
              </w:rPr>
            </w:pPr>
            <w:r>
              <w:rPr>
                <w:b/>
                <w:bCs/>
              </w:rPr>
              <w:t>Skenario Exception</w:t>
            </w:r>
          </w:p>
        </w:tc>
      </w:tr>
      <w:tr w:rsidR="004A2C63" w14:paraId="73C7CDDF" w14:textId="77777777" w:rsidTr="00E22277">
        <w:tc>
          <w:tcPr>
            <w:tcW w:w="2797" w:type="dxa"/>
          </w:tcPr>
          <w:p w14:paraId="5782102A" w14:textId="77777777" w:rsidR="004A2C63" w:rsidRDefault="004A2C63" w:rsidP="00E22277">
            <w:pPr>
              <w:jc w:val="left"/>
              <w:rPr>
                <w:b/>
                <w:bCs/>
              </w:rPr>
            </w:pPr>
          </w:p>
        </w:tc>
        <w:tc>
          <w:tcPr>
            <w:tcW w:w="2970" w:type="dxa"/>
          </w:tcPr>
          <w:p w14:paraId="33B2F759" w14:textId="77777777" w:rsidR="004A2C63" w:rsidRDefault="004A2C63" w:rsidP="00E22277">
            <w:pPr>
              <w:rPr>
                <w:b/>
                <w:bCs/>
              </w:rPr>
            </w:pPr>
          </w:p>
        </w:tc>
      </w:tr>
    </w:tbl>
    <w:p w14:paraId="495F1D6E" w14:textId="77777777" w:rsidR="004A2C63" w:rsidRPr="004A2C63" w:rsidRDefault="004A2C63" w:rsidP="004A2C63">
      <w:pPr>
        <w:ind w:left="2160"/>
        <w:rPr>
          <w:b/>
          <w:bCs/>
        </w:rPr>
      </w:pPr>
    </w:p>
    <w:p w14:paraId="38C68BF0" w14:textId="4A3E5979" w:rsidR="00BF3573" w:rsidRDefault="00BF3573" w:rsidP="00D807BE">
      <w:pPr>
        <w:pStyle w:val="ListParagraph"/>
        <w:numPr>
          <w:ilvl w:val="0"/>
          <w:numId w:val="47"/>
        </w:numPr>
        <w:rPr>
          <w:b/>
          <w:bCs/>
        </w:rPr>
      </w:pPr>
      <w:r>
        <w:rPr>
          <w:b/>
          <w:bCs/>
        </w:rPr>
        <w:t>Skenario Hapus Konten</w:t>
      </w:r>
    </w:p>
    <w:tbl>
      <w:tblPr>
        <w:tblStyle w:val="TableGrid"/>
        <w:tblW w:w="0" w:type="auto"/>
        <w:tblInd w:w="2160" w:type="dxa"/>
        <w:tblLook w:val="04A0" w:firstRow="1" w:lastRow="0" w:firstColumn="1" w:lastColumn="0" w:noHBand="0" w:noVBand="1"/>
      </w:tblPr>
      <w:tblGrid>
        <w:gridCol w:w="2797"/>
        <w:gridCol w:w="2970"/>
      </w:tblGrid>
      <w:tr w:rsidR="004A2C63" w14:paraId="730B6494" w14:textId="77777777" w:rsidTr="00E22277">
        <w:tc>
          <w:tcPr>
            <w:tcW w:w="2797" w:type="dxa"/>
          </w:tcPr>
          <w:p w14:paraId="4F6F9283" w14:textId="77777777" w:rsidR="004A2C63" w:rsidRDefault="004A2C63" w:rsidP="00E22277">
            <w:pPr>
              <w:rPr>
                <w:b/>
                <w:bCs/>
              </w:rPr>
            </w:pPr>
            <w:r>
              <w:rPr>
                <w:b/>
                <w:bCs/>
              </w:rPr>
              <w:t>Nama Use Case</w:t>
            </w:r>
          </w:p>
        </w:tc>
        <w:tc>
          <w:tcPr>
            <w:tcW w:w="2970" w:type="dxa"/>
          </w:tcPr>
          <w:p w14:paraId="065481FC" w14:textId="27CAB5A8" w:rsidR="004A2C63" w:rsidRPr="00841B4F" w:rsidRDefault="004A2C63" w:rsidP="00E22277">
            <w:r>
              <w:t>Hapus Konten</w:t>
            </w:r>
          </w:p>
        </w:tc>
      </w:tr>
      <w:tr w:rsidR="004A2C63" w14:paraId="50E0AC66" w14:textId="77777777" w:rsidTr="00E22277">
        <w:tc>
          <w:tcPr>
            <w:tcW w:w="2797" w:type="dxa"/>
          </w:tcPr>
          <w:p w14:paraId="171E7F46" w14:textId="77777777" w:rsidR="004A2C63" w:rsidRDefault="004A2C63" w:rsidP="00E22277">
            <w:pPr>
              <w:rPr>
                <w:b/>
                <w:bCs/>
              </w:rPr>
            </w:pPr>
            <w:r>
              <w:rPr>
                <w:b/>
                <w:bCs/>
              </w:rPr>
              <w:t>Deskripsi</w:t>
            </w:r>
          </w:p>
        </w:tc>
        <w:tc>
          <w:tcPr>
            <w:tcW w:w="2970" w:type="dxa"/>
          </w:tcPr>
          <w:p w14:paraId="08055D80" w14:textId="054F1F75" w:rsidR="004A2C63" w:rsidRPr="00841B4F" w:rsidRDefault="004A2C63" w:rsidP="00E22277">
            <w:r w:rsidRPr="00841B4F">
              <w:t>Me</w:t>
            </w:r>
            <w:r>
              <w:t>nghapus data konten yang tersedia pada halaman website</w:t>
            </w:r>
          </w:p>
        </w:tc>
      </w:tr>
      <w:tr w:rsidR="004A2C63" w14:paraId="52DBD656" w14:textId="77777777" w:rsidTr="00E22277">
        <w:tc>
          <w:tcPr>
            <w:tcW w:w="2797" w:type="dxa"/>
          </w:tcPr>
          <w:p w14:paraId="5642A809" w14:textId="77777777" w:rsidR="004A2C63" w:rsidRDefault="004A2C63" w:rsidP="00E22277">
            <w:pPr>
              <w:rPr>
                <w:b/>
                <w:bCs/>
              </w:rPr>
            </w:pPr>
            <w:r>
              <w:rPr>
                <w:b/>
                <w:bCs/>
              </w:rPr>
              <w:t>Aktor</w:t>
            </w:r>
          </w:p>
        </w:tc>
        <w:tc>
          <w:tcPr>
            <w:tcW w:w="2970" w:type="dxa"/>
          </w:tcPr>
          <w:p w14:paraId="56353916" w14:textId="77777777" w:rsidR="004A2C63" w:rsidRPr="00841B4F" w:rsidRDefault="004A2C63" w:rsidP="00E22277">
            <w:pPr>
              <w:jc w:val="left"/>
            </w:pPr>
            <w:r w:rsidRPr="00841B4F">
              <w:t>Admin</w:t>
            </w:r>
            <w:r>
              <w:t xml:space="preserve"> &amp; Pengunjung Website</w:t>
            </w:r>
          </w:p>
        </w:tc>
      </w:tr>
      <w:tr w:rsidR="004A2C63" w14:paraId="4B1B1D98" w14:textId="77777777" w:rsidTr="00E22277">
        <w:tc>
          <w:tcPr>
            <w:tcW w:w="2797" w:type="dxa"/>
          </w:tcPr>
          <w:p w14:paraId="56BA76CF" w14:textId="77777777" w:rsidR="004A2C63" w:rsidRDefault="004A2C63" w:rsidP="00E22277">
            <w:pPr>
              <w:rPr>
                <w:b/>
                <w:bCs/>
              </w:rPr>
            </w:pPr>
            <w:r>
              <w:rPr>
                <w:b/>
                <w:bCs/>
              </w:rPr>
              <w:t>Triggers</w:t>
            </w:r>
          </w:p>
        </w:tc>
        <w:tc>
          <w:tcPr>
            <w:tcW w:w="2970" w:type="dxa"/>
          </w:tcPr>
          <w:p w14:paraId="4A6CCDAC" w14:textId="4BC45600" w:rsidR="004A2C63" w:rsidRPr="00841B4F" w:rsidRDefault="004A2C63" w:rsidP="00E22277">
            <w:pPr>
              <w:jc w:val="left"/>
            </w:pPr>
            <w:r w:rsidRPr="00841B4F">
              <w:t xml:space="preserve">Aktor ingin </w:t>
            </w:r>
            <w:r>
              <w:t>menghapus data konten yang tersedia pada halaman website</w:t>
            </w:r>
          </w:p>
        </w:tc>
      </w:tr>
      <w:tr w:rsidR="004A2C63" w14:paraId="78E46DC7" w14:textId="77777777" w:rsidTr="00E22277">
        <w:tc>
          <w:tcPr>
            <w:tcW w:w="2797" w:type="dxa"/>
          </w:tcPr>
          <w:p w14:paraId="6A4B2F73" w14:textId="77777777" w:rsidR="004A2C63" w:rsidRDefault="004A2C63" w:rsidP="00E22277">
            <w:pPr>
              <w:rPr>
                <w:b/>
                <w:bCs/>
              </w:rPr>
            </w:pPr>
            <w:r>
              <w:rPr>
                <w:b/>
                <w:bCs/>
              </w:rPr>
              <w:t>Pre-Condition</w:t>
            </w:r>
          </w:p>
        </w:tc>
        <w:tc>
          <w:tcPr>
            <w:tcW w:w="2970" w:type="dxa"/>
          </w:tcPr>
          <w:p w14:paraId="616849CF" w14:textId="04ABC843" w:rsidR="004A2C63" w:rsidRPr="00841B4F" w:rsidRDefault="004A2C63" w:rsidP="00E22277">
            <w:pPr>
              <w:jc w:val="left"/>
            </w:pPr>
            <w:r w:rsidRPr="00841B4F">
              <w:t xml:space="preserve">Data </w:t>
            </w:r>
            <w:r>
              <w:t>konten belum dihapus</w:t>
            </w:r>
          </w:p>
        </w:tc>
      </w:tr>
      <w:tr w:rsidR="004A2C63" w14:paraId="39C9BA3B" w14:textId="77777777" w:rsidTr="00E22277">
        <w:tc>
          <w:tcPr>
            <w:tcW w:w="2797" w:type="dxa"/>
          </w:tcPr>
          <w:p w14:paraId="6E54547D" w14:textId="77777777" w:rsidR="004A2C63" w:rsidRDefault="004A2C63" w:rsidP="00E22277">
            <w:pPr>
              <w:rPr>
                <w:b/>
                <w:bCs/>
              </w:rPr>
            </w:pPr>
            <w:r>
              <w:rPr>
                <w:b/>
                <w:bCs/>
              </w:rPr>
              <w:t>Post-Condition</w:t>
            </w:r>
          </w:p>
        </w:tc>
        <w:tc>
          <w:tcPr>
            <w:tcW w:w="2970" w:type="dxa"/>
          </w:tcPr>
          <w:p w14:paraId="343A4083" w14:textId="43A16576" w:rsidR="004A2C63" w:rsidRPr="00841B4F" w:rsidRDefault="004A2C63" w:rsidP="00E22277">
            <w:pPr>
              <w:jc w:val="left"/>
            </w:pPr>
            <w:r w:rsidRPr="00841B4F">
              <w:t xml:space="preserve">Data </w:t>
            </w:r>
            <w:r>
              <w:t>konten telah dihapus</w:t>
            </w:r>
          </w:p>
        </w:tc>
      </w:tr>
      <w:tr w:rsidR="004A2C63" w14:paraId="0070D182" w14:textId="77777777" w:rsidTr="00E22277">
        <w:tc>
          <w:tcPr>
            <w:tcW w:w="2797" w:type="dxa"/>
          </w:tcPr>
          <w:p w14:paraId="0AFA3EB5" w14:textId="77777777" w:rsidR="004A2C63" w:rsidRDefault="004A2C63" w:rsidP="00E22277">
            <w:pPr>
              <w:jc w:val="center"/>
              <w:rPr>
                <w:b/>
                <w:bCs/>
              </w:rPr>
            </w:pPr>
            <w:r>
              <w:rPr>
                <w:b/>
                <w:bCs/>
              </w:rPr>
              <w:t>Admin</w:t>
            </w:r>
          </w:p>
        </w:tc>
        <w:tc>
          <w:tcPr>
            <w:tcW w:w="2970" w:type="dxa"/>
          </w:tcPr>
          <w:p w14:paraId="3D444DFE" w14:textId="77777777" w:rsidR="004A2C63" w:rsidRDefault="004A2C63" w:rsidP="00E22277">
            <w:pPr>
              <w:jc w:val="center"/>
              <w:rPr>
                <w:b/>
                <w:bCs/>
              </w:rPr>
            </w:pPr>
            <w:r>
              <w:rPr>
                <w:b/>
                <w:bCs/>
              </w:rPr>
              <w:t>Sistem</w:t>
            </w:r>
          </w:p>
        </w:tc>
      </w:tr>
      <w:tr w:rsidR="004A2C63" w14:paraId="4F231357" w14:textId="77777777" w:rsidTr="00E22277">
        <w:tc>
          <w:tcPr>
            <w:tcW w:w="5767" w:type="dxa"/>
            <w:gridSpan w:val="2"/>
            <w:shd w:val="clear" w:color="auto" w:fill="D0CECE" w:themeFill="background2" w:themeFillShade="E6"/>
          </w:tcPr>
          <w:p w14:paraId="03221F9A" w14:textId="77777777" w:rsidR="004A2C63" w:rsidRDefault="004A2C63" w:rsidP="00E22277">
            <w:pPr>
              <w:jc w:val="center"/>
              <w:rPr>
                <w:b/>
                <w:bCs/>
              </w:rPr>
            </w:pPr>
            <w:r>
              <w:rPr>
                <w:b/>
                <w:bCs/>
              </w:rPr>
              <w:t>Skenario Normal</w:t>
            </w:r>
          </w:p>
        </w:tc>
      </w:tr>
      <w:tr w:rsidR="004A2C63" w14:paraId="0D458DB3" w14:textId="77777777" w:rsidTr="00E22277">
        <w:tc>
          <w:tcPr>
            <w:tcW w:w="2797" w:type="dxa"/>
          </w:tcPr>
          <w:p w14:paraId="0FA9BF05" w14:textId="20EFC3AC" w:rsidR="004A2C63" w:rsidRPr="00CE16DF" w:rsidRDefault="004A2C63" w:rsidP="00D807BE">
            <w:pPr>
              <w:pStyle w:val="ListParagraph"/>
              <w:numPr>
                <w:ilvl w:val="0"/>
                <w:numId w:val="61"/>
              </w:numPr>
              <w:jc w:val="left"/>
            </w:pPr>
            <w:r w:rsidRPr="00E84C83">
              <w:t xml:space="preserve">Memilih </w:t>
            </w:r>
            <w:r>
              <w:t>tombol “Hapus Konten”</w:t>
            </w:r>
            <w:r w:rsidR="004166B1">
              <w:t xml:space="preserve"> pada salah satu konten yang akan dihapus</w:t>
            </w:r>
          </w:p>
        </w:tc>
        <w:tc>
          <w:tcPr>
            <w:tcW w:w="2970" w:type="dxa"/>
          </w:tcPr>
          <w:p w14:paraId="7E11D5D7" w14:textId="77777777" w:rsidR="004A2C63" w:rsidRDefault="004A2C63" w:rsidP="00E22277">
            <w:pPr>
              <w:rPr>
                <w:b/>
                <w:bCs/>
              </w:rPr>
            </w:pPr>
          </w:p>
        </w:tc>
      </w:tr>
      <w:tr w:rsidR="004A2C63" w14:paraId="093762B8" w14:textId="77777777" w:rsidTr="00E22277">
        <w:tc>
          <w:tcPr>
            <w:tcW w:w="2797" w:type="dxa"/>
          </w:tcPr>
          <w:p w14:paraId="4059B16B" w14:textId="77777777" w:rsidR="004A2C63" w:rsidRDefault="004A2C63" w:rsidP="00E22277">
            <w:pPr>
              <w:rPr>
                <w:b/>
                <w:bCs/>
              </w:rPr>
            </w:pPr>
          </w:p>
        </w:tc>
        <w:tc>
          <w:tcPr>
            <w:tcW w:w="2970" w:type="dxa"/>
          </w:tcPr>
          <w:p w14:paraId="4BF821D9" w14:textId="755AB38E" w:rsidR="004A2C63" w:rsidRPr="00CE16DF" w:rsidRDefault="004A2C63" w:rsidP="00D807BE">
            <w:pPr>
              <w:pStyle w:val="ListParagraph"/>
              <w:numPr>
                <w:ilvl w:val="0"/>
                <w:numId w:val="61"/>
              </w:numPr>
              <w:ind w:left="312" w:hanging="284"/>
              <w:jc w:val="left"/>
            </w:pPr>
            <w:r w:rsidRPr="00E84C83">
              <w:t>Menampilk</w:t>
            </w:r>
            <w:r w:rsidR="004166B1">
              <w:t>an pertanyaan konfirmasi “Konten akan dihapus permanen, Klik Ya untuk melanjutkan”</w:t>
            </w:r>
          </w:p>
        </w:tc>
      </w:tr>
      <w:tr w:rsidR="004A2C63" w14:paraId="18A9D906" w14:textId="77777777" w:rsidTr="004166B1">
        <w:trPr>
          <w:trHeight w:val="444"/>
        </w:trPr>
        <w:tc>
          <w:tcPr>
            <w:tcW w:w="2797" w:type="dxa"/>
          </w:tcPr>
          <w:p w14:paraId="2CD2DB00" w14:textId="51D11F56" w:rsidR="004A2C63" w:rsidRPr="00CE16DF" w:rsidRDefault="004166B1" w:rsidP="00D807BE">
            <w:pPr>
              <w:pStyle w:val="ListParagraph"/>
              <w:numPr>
                <w:ilvl w:val="0"/>
                <w:numId w:val="61"/>
              </w:numPr>
              <w:ind w:left="427" w:hanging="426"/>
              <w:jc w:val="left"/>
            </w:pPr>
            <w:r>
              <w:t>Memilih tombol “Ya”</w:t>
            </w:r>
          </w:p>
        </w:tc>
        <w:tc>
          <w:tcPr>
            <w:tcW w:w="2970" w:type="dxa"/>
          </w:tcPr>
          <w:p w14:paraId="302864A5" w14:textId="77777777" w:rsidR="004A2C63" w:rsidRPr="00CE16DF" w:rsidRDefault="004A2C63" w:rsidP="00E22277">
            <w:pPr>
              <w:jc w:val="left"/>
            </w:pPr>
          </w:p>
        </w:tc>
      </w:tr>
      <w:tr w:rsidR="004166B1" w14:paraId="35C4B8EB" w14:textId="77777777" w:rsidTr="004166B1">
        <w:trPr>
          <w:trHeight w:val="558"/>
        </w:trPr>
        <w:tc>
          <w:tcPr>
            <w:tcW w:w="2797" w:type="dxa"/>
          </w:tcPr>
          <w:p w14:paraId="493C3596" w14:textId="65A314D8" w:rsidR="004166B1" w:rsidRDefault="004166B1" w:rsidP="004166B1">
            <w:pPr>
              <w:pStyle w:val="ListParagraph"/>
              <w:ind w:left="427"/>
              <w:jc w:val="left"/>
            </w:pPr>
          </w:p>
        </w:tc>
        <w:tc>
          <w:tcPr>
            <w:tcW w:w="2970" w:type="dxa"/>
          </w:tcPr>
          <w:p w14:paraId="25E0A272" w14:textId="049430E6" w:rsidR="004166B1" w:rsidRPr="00CE16DF" w:rsidRDefault="004166B1" w:rsidP="004166B1">
            <w:pPr>
              <w:jc w:val="left"/>
            </w:pPr>
            <w:r>
              <w:t>4.Menghapus konten yang telah dipilih dari halaman website</w:t>
            </w:r>
          </w:p>
        </w:tc>
      </w:tr>
      <w:tr w:rsidR="004A2C63" w14:paraId="1D62B472" w14:textId="77777777" w:rsidTr="00E22277">
        <w:tc>
          <w:tcPr>
            <w:tcW w:w="5767" w:type="dxa"/>
            <w:gridSpan w:val="2"/>
            <w:shd w:val="clear" w:color="auto" w:fill="D0CECE" w:themeFill="background2" w:themeFillShade="E6"/>
          </w:tcPr>
          <w:p w14:paraId="46F76ECE" w14:textId="77777777" w:rsidR="004A2C63" w:rsidRDefault="004A2C63" w:rsidP="00E22277">
            <w:pPr>
              <w:jc w:val="center"/>
              <w:rPr>
                <w:b/>
                <w:bCs/>
              </w:rPr>
            </w:pPr>
            <w:r>
              <w:rPr>
                <w:b/>
                <w:bCs/>
              </w:rPr>
              <w:lastRenderedPageBreak/>
              <w:t>Skenario Alternatif</w:t>
            </w:r>
          </w:p>
        </w:tc>
      </w:tr>
      <w:tr w:rsidR="004A2C63" w14:paraId="601A1370" w14:textId="77777777" w:rsidTr="00E22277">
        <w:tc>
          <w:tcPr>
            <w:tcW w:w="2797" w:type="dxa"/>
          </w:tcPr>
          <w:p w14:paraId="34B30C17" w14:textId="77777777" w:rsidR="004A2C63" w:rsidRDefault="004A2C63" w:rsidP="00E22277">
            <w:pPr>
              <w:rPr>
                <w:b/>
                <w:bCs/>
              </w:rPr>
            </w:pPr>
          </w:p>
        </w:tc>
        <w:tc>
          <w:tcPr>
            <w:tcW w:w="2970" w:type="dxa"/>
          </w:tcPr>
          <w:p w14:paraId="53E3AABE" w14:textId="77777777" w:rsidR="004A2C63" w:rsidRDefault="004A2C63" w:rsidP="00E22277">
            <w:pPr>
              <w:rPr>
                <w:b/>
                <w:bCs/>
              </w:rPr>
            </w:pPr>
          </w:p>
        </w:tc>
      </w:tr>
      <w:tr w:rsidR="004A2C63" w14:paraId="3E5F3B79" w14:textId="77777777" w:rsidTr="00E22277">
        <w:tc>
          <w:tcPr>
            <w:tcW w:w="5767" w:type="dxa"/>
            <w:gridSpan w:val="2"/>
            <w:shd w:val="clear" w:color="auto" w:fill="D0CECE" w:themeFill="background2" w:themeFillShade="E6"/>
          </w:tcPr>
          <w:p w14:paraId="6368966A" w14:textId="77777777" w:rsidR="004A2C63" w:rsidRDefault="004A2C63" w:rsidP="00E22277">
            <w:pPr>
              <w:jc w:val="center"/>
              <w:rPr>
                <w:b/>
                <w:bCs/>
              </w:rPr>
            </w:pPr>
            <w:r>
              <w:rPr>
                <w:b/>
                <w:bCs/>
              </w:rPr>
              <w:t>Skenario Exception</w:t>
            </w:r>
          </w:p>
        </w:tc>
      </w:tr>
      <w:tr w:rsidR="004A2C63" w14:paraId="68729A61" w14:textId="77777777" w:rsidTr="00E22277">
        <w:tc>
          <w:tcPr>
            <w:tcW w:w="2797" w:type="dxa"/>
          </w:tcPr>
          <w:p w14:paraId="66795810" w14:textId="77777777" w:rsidR="004A2C63" w:rsidRDefault="004A2C63" w:rsidP="00E22277">
            <w:pPr>
              <w:jc w:val="left"/>
              <w:rPr>
                <w:b/>
                <w:bCs/>
              </w:rPr>
            </w:pPr>
          </w:p>
        </w:tc>
        <w:tc>
          <w:tcPr>
            <w:tcW w:w="2970" w:type="dxa"/>
          </w:tcPr>
          <w:p w14:paraId="5834461D" w14:textId="77777777" w:rsidR="004A2C63" w:rsidRDefault="004A2C63" w:rsidP="00E22277">
            <w:pPr>
              <w:rPr>
                <w:b/>
                <w:bCs/>
              </w:rPr>
            </w:pPr>
          </w:p>
        </w:tc>
      </w:tr>
    </w:tbl>
    <w:p w14:paraId="54FB5F08" w14:textId="77777777" w:rsidR="004A2C63" w:rsidRPr="004A2C63" w:rsidRDefault="004A2C63" w:rsidP="004A2C63">
      <w:pPr>
        <w:ind w:left="2160"/>
        <w:rPr>
          <w:b/>
          <w:bCs/>
        </w:rPr>
      </w:pPr>
    </w:p>
    <w:p w14:paraId="2E95822A" w14:textId="4424AD8A" w:rsidR="00BF3573" w:rsidRDefault="00BF3573" w:rsidP="00D807BE">
      <w:pPr>
        <w:pStyle w:val="ListParagraph"/>
        <w:numPr>
          <w:ilvl w:val="0"/>
          <w:numId w:val="47"/>
        </w:numPr>
        <w:rPr>
          <w:b/>
          <w:bCs/>
        </w:rPr>
      </w:pPr>
      <w:r>
        <w:rPr>
          <w:b/>
          <w:bCs/>
        </w:rPr>
        <w:t>Skenario Update Konten</w:t>
      </w:r>
    </w:p>
    <w:tbl>
      <w:tblPr>
        <w:tblStyle w:val="TableGrid"/>
        <w:tblW w:w="0" w:type="auto"/>
        <w:tblInd w:w="2160" w:type="dxa"/>
        <w:tblLook w:val="04A0" w:firstRow="1" w:lastRow="0" w:firstColumn="1" w:lastColumn="0" w:noHBand="0" w:noVBand="1"/>
      </w:tblPr>
      <w:tblGrid>
        <w:gridCol w:w="2797"/>
        <w:gridCol w:w="2970"/>
      </w:tblGrid>
      <w:tr w:rsidR="004166B1" w14:paraId="387A5CA8" w14:textId="77777777" w:rsidTr="00E22277">
        <w:tc>
          <w:tcPr>
            <w:tcW w:w="2797" w:type="dxa"/>
          </w:tcPr>
          <w:p w14:paraId="0075112A" w14:textId="77777777" w:rsidR="004166B1" w:rsidRDefault="004166B1" w:rsidP="00E22277">
            <w:pPr>
              <w:rPr>
                <w:b/>
                <w:bCs/>
              </w:rPr>
            </w:pPr>
            <w:r>
              <w:rPr>
                <w:b/>
                <w:bCs/>
              </w:rPr>
              <w:t>Nama Use Case</w:t>
            </w:r>
          </w:p>
        </w:tc>
        <w:tc>
          <w:tcPr>
            <w:tcW w:w="2970" w:type="dxa"/>
          </w:tcPr>
          <w:p w14:paraId="26201961" w14:textId="5294D18A" w:rsidR="004166B1" w:rsidRPr="00841B4F" w:rsidRDefault="004166B1" w:rsidP="00E22277">
            <w:r>
              <w:t>Update Konten</w:t>
            </w:r>
          </w:p>
        </w:tc>
      </w:tr>
      <w:tr w:rsidR="004166B1" w14:paraId="6EF9980F" w14:textId="77777777" w:rsidTr="00E22277">
        <w:tc>
          <w:tcPr>
            <w:tcW w:w="2797" w:type="dxa"/>
          </w:tcPr>
          <w:p w14:paraId="494163C6" w14:textId="77777777" w:rsidR="004166B1" w:rsidRDefault="004166B1" w:rsidP="00E22277">
            <w:pPr>
              <w:rPr>
                <w:b/>
                <w:bCs/>
              </w:rPr>
            </w:pPr>
            <w:r>
              <w:rPr>
                <w:b/>
                <w:bCs/>
              </w:rPr>
              <w:t>Deskripsi</w:t>
            </w:r>
          </w:p>
        </w:tc>
        <w:tc>
          <w:tcPr>
            <w:tcW w:w="2970" w:type="dxa"/>
          </w:tcPr>
          <w:p w14:paraId="6C9D70B4" w14:textId="4734D9B5" w:rsidR="004166B1" w:rsidRPr="00841B4F" w:rsidRDefault="004166B1" w:rsidP="00E22277">
            <w:r w:rsidRPr="00841B4F">
              <w:t>Me</w:t>
            </w:r>
            <w:r>
              <w:t>lakukan perubahan pada konten di dalam website</w:t>
            </w:r>
          </w:p>
        </w:tc>
      </w:tr>
      <w:tr w:rsidR="004166B1" w14:paraId="605C45F5" w14:textId="77777777" w:rsidTr="00E22277">
        <w:tc>
          <w:tcPr>
            <w:tcW w:w="2797" w:type="dxa"/>
          </w:tcPr>
          <w:p w14:paraId="784B5C3A" w14:textId="77777777" w:rsidR="004166B1" w:rsidRDefault="004166B1" w:rsidP="00E22277">
            <w:pPr>
              <w:rPr>
                <w:b/>
                <w:bCs/>
              </w:rPr>
            </w:pPr>
            <w:r>
              <w:rPr>
                <w:b/>
                <w:bCs/>
              </w:rPr>
              <w:t>Aktor</w:t>
            </w:r>
          </w:p>
        </w:tc>
        <w:tc>
          <w:tcPr>
            <w:tcW w:w="2970" w:type="dxa"/>
          </w:tcPr>
          <w:p w14:paraId="7E1E02BF" w14:textId="77777777" w:rsidR="004166B1" w:rsidRPr="00841B4F" w:rsidRDefault="004166B1" w:rsidP="00E22277">
            <w:pPr>
              <w:jc w:val="left"/>
            </w:pPr>
            <w:r w:rsidRPr="00841B4F">
              <w:t>Admin</w:t>
            </w:r>
            <w:r>
              <w:t xml:space="preserve"> &amp; Pengunjung Website</w:t>
            </w:r>
          </w:p>
        </w:tc>
      </w:tr>
      <w:tr w:rsidR="004166B1" w14:paraId="579A4850" w14:textId="77777777" w:rsidTr="00E22277">
        <w:tc>
          <w:tcPr>
            <w:tcW w:w="2797" w:type="dxa"/>
          </w:tcPr>
          <w:p w14:paraId="4EF4A97C" w14:textId="77777777" w:rsidR="004166B1" w:rsidRDefault="004166B1" w:rsidP="00E22277">
            <w:pPr>
              <w:rPr>
                <w:b/>
                <w:bCs/>
              </w:rPr>
            </w:pPr>
            <w:r>
              <w:rPr>
                <w:b/>
                <w:bCs/>
              </w:rPr>
              <w:t>Triggers</w:t>
            </w:r>
          </w:p>
        </w:tc>
        <w:tc>
          <w:tcPr>
            <w:tcW w:w="2970" w:type="dxa"/>
          </w:tcPr>
          <w:p w14:paraId="1B16DFF4" w14:textId="638AE92C" w:rsidR="004166B1" w:rsidRPr="00841B4F" w:rsidRDefault="004166B1" w:rsidP="00E22277">
            <w:pPr>
              <w:jc w:val="left"/>
            </w:pPr>
            <w:r w:rsidRPr="00841B4F">
              <w:t xml:space="preserve">Aktor ingin </w:t>
            </w:r>
            <w:r>
              <w:t>melakukan perubahan</w:t>
            </w:r>
            <w:r w:rsidR="00F74635">
              <w:t xml:space="preserve"> pada data konten</w:t>
            </w:r>
          </w:p>
        </w:tc>
      </w:tr>
      <w:tr w:rsidR="004166B1" w14:paraId="4E3F126E" w14:textId="77777777" w:rsidTr="00E22277">
        <w:tc>
          <w:tcPr>
            <w:tcW w:w="2797" w:type="dxa"/>
          </w:tcPr>
          <w:p w14:paraId="54D51980" w14:textId="77777777" w:rsidR="004166B1" w:rsidRDefault="004166B1" w:rsidP="00E22277">
            <w:pPr>
              <w:rPr>
                <w:b/>
                <w:bCs/>
              </w:rPr>
            </w:pPr>
            <w:r>
              <w:rPr>
                <w:b/>
                <w:bCs/>
              </w:rPr>
              <w:t>Pre-Condition</w:t>
            </w:r>
          </w:p>
        </w:tc>
        <w:tc>
          <w:tcPr>
            <w:tcW w:w="2970" w:type="dxa"/>
          </w:tcPr>
          <w:p w14:paraId="0E4027AF" w14:textId="35F46AA7" w:rsidR="004166B1" w:rsidRPr="00841B4F" w:rsidRDefault="004166B1" w:rsidP="00E22277">
            <w:pPr>
              <w:jc w:val="left"/>
            </w:pPr>
            <w:r w:rsidRPr="00841B4F">
              <w:t xml:space="preserve">Data </w:t>
            </w:r>
            <w:r w:rsidR="00F74635">
              <w:t xml:space="preserve">konten </w:t>
            </w:r>
            <w:r>
              <w:t>belum</w:t>
            </w:r>
            <w:r w:rsidR="00F74635">
              <w:t xml:space="preserve"> diperbarui</w:t>
            </w:r>
          </w:p>
        </w:tc>
      </w:tr>
      <w:tr w:rsidR="004166B1" w14:paraId="1F8E5CA6" w14:textId="77777777" w:rsidTr="00E22277">
        <w:tc>
          <w:tcPr>
            <w:tcW w:w="2797" w:type="dxa"/>
          </w:tcPr>
          <w:p w14:paraId="64B2E618" w14:textId="77777777" w:rsidR="004166B1" w:rsidRDefault="004166B1" w:rsidP="00E22277">
            <w:pPr>
              <w:rPr>
                <w:b/>
                <w:bCs/>
              </w:rPr>
            </w:pPr>
            <w:r>
              <w:rPr>
                <w:b/>
                <w:bCs/>
              </w:rPr>
              <w:t>Post-Condition</w:t>
            </w:r>
          </w:p>
        </w:tc>
        <w:tc>
          <w:tcPr>
            <w:tcW w:w="2970" w:type="dxa"/>
          </w:tcPr>
          <w:p w14:paraId="3E320248" w14:textId="2D643800" w:rsidR="004166B1" w:rsidRPr="00841B4F" w:rsidRDefault="004166B1" w:rsidP="00E22277">
            <w:pPr>
              <w:jc w:val="left"/>
            </w:pPr>
            <w:r w:rsidRPr="00841B4F">
              <w:t xml:space="preserve">Data </w:t>
            </w:r>
            <w:r w:rsidR="00F74635">
              <w:t xml:space="preserve">konten </w:t>
            </w:r>
            <w:r>
              <w:t xml:space="preserve">telah </w:t>
            </w:r>
            <w:r w:rsidR="00F74635">
              <w:t>diperbarui</w:t>
            </w:r>
          </w:p>
        </w:tc>
      </w:tr>
      <w:tr w:rsidR="004166B1" w14:paraId="5F33A5EE" w14:textId="77777777" w:rsidTr="00E22277">
        <w:tc>
          <w:tcPr>
            <w:tcW w:w="2797" w:type="dxa"/>
          </w:tcPr>
          <w:p w14:paraId="338513A3" w14:textId="77777777" w:rsidR="004166B1" w:rsidRDefault="004166B1" w:rsidP="00E22277">
            <w:pPr>
              <w:jc w:val="center"/>
              <w:rPr>
                <w:b/>
                <w:bCs/>
              </w:rPr>
            </w:pPr>
            <w:r>
              <w:rPr>
                <w:b/>
                <w:bCs/>
              </w:rPr>
              <w:t>Admin</w:t>
            </w:r>
          </w:p>
        </w:tc>
        <w:tc>
          <w:tcPr>
            <w:tcW w:w="2970" w:type="dxa"/>
          </w:tcPr>
          <w:p w14:paraId="134F2B0F" w14:textId="77777777" w:rsidR="004166B1" w:rsidRDefault="004166B1" w:rsidP="00E22277">
            <w:pPr>
              <w:jc w:val="center"/>
              <w:rPr>
                <w:b/>
                <w:bCs/>
              </w:rPr>
            </w:pPr>
            <w:r>
              <w:rPr>
                <w:b/>
                <w:bCs/>
              </w:rPr>
              <w:t>Sistem</w:t>
            </w:r>
          </w:p>
        </w:tc>
      </w:tr>
      <w:tr w:rsidR="004166B1" w14:paraId="2C5189C4" w14:textId="77777777" w:rsidTr="00E22277">
        <w:tc>
          <w:tcPr>
            <w:tcW w:w="5767" w:type="dxa"/>
            <w:gridSpan w:val="2"/>
            <w:shd w:val="clear" w:color="auto" w:fill="D0CECE" w:themeFill="background2" w:themeFillShade="E6"/>
          </w:tcPr>
          <w:p w14:paraId="5B71803D" w14:textId="77777777" w:rsidR="004166B1" w:rsidRDefault="004166B1" w:rsidP="00E22277">
            <w:pPr>
              <w:jc w:val="center"/>
              <w:rPr>
                <w:b/>
                <w:bCs/>
              </w:rPr>
            </w:pPr>
            <w:r>
              <w:rPr>
                <w:b/>
                <w:bCs/>
              </w:rPr>
              <w:t>Skenario Normal</w:t>
            </w:r>
          </w:p>
        </w:tc>
      </w:tr>
      <w:tr w:rsidR="004166B1" w14:paraId="3E01E16F" w14:textId="77777777" w:rsidTr="00E22277">
        <w:tc>
          <w:tcPr>
            <w:tcW w:w="2797" w:type="dxa"/>
          </w:tcPr>
          <w:p w14:paraId="4F1EE35E" w14:textId="459F2226" w:rsidR="004166B1" w:rsidRPr="00CE16DF" w:rsidRDefault="004166B1" w:rsidP="00D807BE">
            <w:pPr>
              <w:pStyle w:val="ListParagraph"/>
              <w:numPr>
                <w:ilvl w:val="0"/>
                <w:numId w:val="62"/>
              </w:numPr>
              <w:jc w:val="left"/>
            </w:pPr>
            <w:r w:rsidRPr="00E84C83">
              <w:t xml:space="preserve">Memilih </w:t>
            </w:r>
            <w:r w:rsidR="00F74635">
              <w:t>tombol “Edit Konten” pada salah satu konten yang ingin diedit.</w:t>
            </w:r>
          </w:p>
        </w:tc>
        <w:tc>
          <w:tcPr>
            <w:tcW w:w="2970" w:type="dxa"/>
          </w:tcPr>
          <w:p w14:paraId="6F056BB5" w14:textId="77777777" w:rsidR="004166B1" w:rsidRDefault="004166B1" w:rsidP="00E22277">
            <w:pPr>
              <w:rPr>
                <w:b/>
                <w:bCs/>
              </w:rPr>
            </w:pPr>
          </w:p>
        </w:tc>
      </w:tr>
      <w:tr w:rsidR="004166B1" w14:paraId="16289864" w14:textId="77777777" w:rsidTr="00E22277">
        <w:tc>
          <w:tcPr>
            <w:tcW w:w="2797" w:type="dxa"/>
          </w:tcPr>
          <w:p w14:paraId="693241B4" w14:textId="77777777" w:rsidR="004166B1" w:rsidRDefault="004166B1" w:rsidP="00E22277">
            <w:pPr>
              <w:rPr>
                <w:b/>
                <w:bCs/>
              </w:rPr>
            </w:pPr>
          </w:p>
        </w:tc>
        <w:tc>
          <w:tcPr>
            <w:tcW w:w="2970" w:type="dxa"/>
          </w:tcPr>
          <w:p w14:paraId="480F8330" w14:textId="1BE2F28A" w:rsidR="004166B1" w:rsidRPr="00CE16DF" w:rsidRDefault="004166B1" w:rsidP="00D807BE">
            <w:pPr>
              <w:pStyle w:val="ListParagraph"/>
              <w:numPr>
                <w:ilvl w:val="0"/>
                <w:numId w:val="62"/>
              </w:numPr>
              <w:ind w:left="312" w:hanging="284"/>
              <w:jc w:val="left"/>
            </w:pPr>
            <w:r w:rsidRPr="00E84C83">
              <w:t xml:space="preserve">Menampilkan </w:t>
            </w:r>
            <w:r w:rsidR="00F74635">
              <w:t>box edit konten yang akan diubah oleh admin atau pengguna website</w:t>
            </w:r>
          </w:p>
        </w:tc>
      </w:tr>
      <w:tr w:rsidR="004166B1" w14:paraId="64EB8438" w14:textId="77777777" w:rsidTr="00E22277">
        <w:tc>
          <w:tcPr>
            <w:tcW w:w="2797" w:type="dxa"/>
          </w:tcPr>
          <w:p w14:paraId="2E6AE08A" w14:textId="66A3F2D1" w:rsidR="004166B1" w:rsidRPr="00CE16DF" w:rsidRDefault="004166B1" w:rsidP="00D807BE">
            <w:pPr>
              <w:pStyle w:val="ListParagraph"/>
              <w:numPr>
                <w:ilvl w:val="0"/>
                <w:numId w:val="62"/>
              </w:numPr>
              <w:ind w:left="427" w:hanging="426"/>
              <w:jc w:val="left"/>
            </w:pPr>
            <w:r w:rsidRPr="00CE16DF">
              <w:t>M</w:t>
            </w:r>
            <w:r w:rsidR="00F74635">
              <w:t xml:space="preserve">engubah isian box edit konten </w:t>
            </w:r>
          </w:p>
        </w:tc>
        <w:tc>
          <w:tcPr>
            <w:tcW w:w="2970" w:type="dxa"/>
          </w:tcPr>
          <w:p w14:paraId="5534C80D" w14:textId="77777777" w:rsidR="004166B1" w:rsidRPr="00CE16DF" w:rsidRDefault="004166B1" w:rsidP="00E22277">
            <w:pPr>
              <w:jc w:val="left"/>
            </w:pPr>
          </w:p>
        </w:tc>
      </w:tr>
      <w:tr w:rsidR="00F74635" w14:paraId="078E93F8" w14:textId="77777777" w:rsidTr="00E22277">
        <w:tc>
          <w:tcPr>
            <w:tcW w:w="2797" w:type="dxa"/>
          </w:tcPr>
          <w:p w14:paraId="0D8519FD" w14:textId="09B7149D" w:rsidR="00F74635" w:rsidRPr="00CE16DF" w:rsidRDefault="00F74635" w:rsidP="00D807BE">
            <w:pPr>
              <w:pStyle w:val="ListParagraph"/>
              <w:numPr>
                <w:ilvl w:val="0"/>
                <w:numId w:val="62"/>
              </w:numPr>
              <w:ind w:left="427" w:hanging="426"/>
              <w:jc w:val="left"/>
            </w:pPr>
            <w:r>
              <w:lastRenderedPageBreak/>
              <w:t>Menyimpan perubahan data konten dengan memilih tombol “Done”</w:t>
            </w:r>
          </w:p>
        </w:tc>
        <w:tc>
          <w:tcPr>
            <w:tcW w:w="2970" w:type="dxa"/>
          </w:tcPr>
          <w:p w14:paraId="4642B10A" w14:textId="77777777" w:rsidR="00F74635" w:rsidRPr="00CE16DF" w:rsidRDefault="00F74635" w:rsidP="00E22277">
            <w:pPr>
              <w:jc w:val="left"/>
            </w:pPr>
          </w:p>
        </w:tc>
      </w:tr>
      <w:tr w:rsidR="00F74635" w14:paraId="5782DABB" w14:textId="77777777" w:rsidTr="00E22277">
        <w:tc>
          <w:tcPr>
            <w:tcW w:w="2797" w:type="dxa"/>
          </w:tcPr>
          <w:p w14:paraId="3BC91E8F" w14:textId="77777777" w:rsidR="00F74635" w:rsidRDefault="00F74635" w:rsidP="00F74635">
            <w:pPr>
              <w:pStyle w:val="ListParagraph"/>
              <w:ind w:left="427"/>
              <w:jc w:val="left"/>
            </w:pPr>
          </w:p>
        </w:tc>
        <w:tc>
          <w:tcPr>
            <w:tcW w:w="2970" w:type="dxa"/>
          </w:tcPr>
          <w:p w14:paraId="2DA61510" w14:textId="2A3418E0" w:rsidR="00F74635" w:rsidRPr="00CE16DF" w:rsidRDefault="00F74635" w:rsidP="00D807BE">
            <w:pPr>
              <w:pStyle w:val="ListParagraph"/>
              <w:numPr>
                <w:ilvl w:val="0"/>
                <w:numId w:val="62"/>
              </w:numPr>
              <w:jc w:val="left"/>
            </w:pPr>
            <w:r>
              <w:t>Menyimpan perubahan data konten ke dalam halaman website</w:t>
            </w:r>
          </w:p>
        </w:tc>
      </w:tr>
      <w:tr w:rsidR="004166B1" w14:paraId="36ADD516" w14:textId="77777777" w:rsidTr="00E22277">
        <w:tc>
          <w:tcPr>
            <w:tcW w:w="5767" w:type="dxa"/>
            <w:gridSpan w:val="2"/>
            <w:shd w:val="clear" w:color="auto" w:fill="D0CECE" w:themeFill="background2" w:themeFillShade="E6"/>
          </w:tcPr>
          <w:p w14:paraId="3A3C4EF5" w14:textId="77777777" w:rsidR="004166B1" w:rsidRDefault="004166B1" w:rsidP="00E22277">
            <w:pPr>
              <w:jc w:val="center"/>
              <w:rPr>
                <w:b/>
                <w:bCs/>
              </w:rPr>
            </w:pPr>
            <w:r>
              <w:rPr>
                <w:b/>
                <w:bCs/>
              </w:rPr>
              <w:t>Skenario Alternatif</w:t>
            </w:r>
          </w:p>
        </w:tc>
      </w:tr>
      <w:tr w:rsidR="004166B1" w14:paraId="6A602EBB" w14:textId="77777777" w:rsidTr="00E22277">
        <w:tc>
          <w:tcPr>
            <w:tcW w:w="2797" w:type="dxa"/>
          </w:tcPr>
          <w:p w14:paraId="20474A98" w14:textId="77777777" w:rsidR="004166B1" w:rsidRDefault="004166B1" w:rsidP="00E22277">
            <w:pPr>
              <w:rPr>
                <w:b/>
                <w:bCs/>
              </w:rPr>
            </w:pPr>
          </w:p>
        </w:tc>
        <w:tc>
          <w:tcPr>
            <w:tcW w:w="2970" w:type="dxa"/>
          </w:tcPr>
          <w:p w14:paraId="6A055A25" w14:textId="77777777" w:rsidR="004166B1" w:rsidRDefault="004166B1" w:rsidP="00E22277">
            <w:pPr>
              <w:rPr>
                <w:b/>
                <w:bCs/>
              </w:rPr>
            </w:pPr>
          </w:p>
        </w:tc>
      </w:tr>
      <w:tr w:rsidR="004166B1" w14:paraId="6746742E" w14:textId="77777777" w:rsidTr="00E22277">
        <w:tc>
          <w:tcPr>
            <w:tcW w:w="5767" w:type="dxa"/>
            <w:gridSpan w:val="2"/>
            <w:shd w:val="clear" w:color="auto" w:fill="D0CECE" w:themeFill="background2" w:themeFillShade="E6"/>
          </w:tcPr>
          <w:p w14:paraId="06EDAE5A" w14:textId="77777777" w:rsidR="004166B1" w:rsidRDefault="004166B1" w:rsidP="00E22277">
            <w:pPr>
              <w:jc w:val="center"/>
              <w:rPr>
                <w:b/>
                <w:bCs/>
              </w:rPr>
            </w:pPr>
            <w:r>
              <w:rPr>
                <w:b/>
                <w:bCs/>
              </w:rPr>
              <w:t>Skenario Exception</w:t>
            </w:r>
          </w:p>
        </w:tc>
      </w:tr>
      <w:tr w:rsidR="004166B1" w14:paraId="09623061" w14:textId="77777777" w:rsidTr="00E22277">
        <w:tc>
          <w:tcPr>
            <w:tcW w:w="2797" w:type="dxa"/>
          </w:tcPr>
          <w:p w14:paraId="14E3FF7A" w14:textId="77777777" w:rsidR="004166B1" w:rsidRDefault="004166B1" w:rsidP="00E22277">
            <w:pPr>
              <w:jc w:val="left"/>
              <w:rPr>
                <w:b/>
                <w:bCs/>
              </w:rPr>
            </w:pPr>
          </w:p>
        </w:tc>
        <w:tc>
          <w:tcPr>
            <w:tcW w:w="2970" w:type="dxa"/>
          </w:tcPr>
          <w:p w14:paraId="09CC9AFA" w14:textId="77777777" w:rsidR="004166B1" w:rsidRDefault="004166B1" w:rsidP="00E22277">
            <w:pPr>
              <w:rPr>
                <w:b/>
                <w:bCs/>
              </w:rPr>
            </w:pPr>
          </w:p>
        </w:tc>
      </w:tr>
    </w:tbl>
    <w:p w14:paraId="4E2253A2" w14:textId="77777777" w:rsidR="004166B1" w:rsidRPr="004166B1" w:rsidRDefault="004166B1" w:rsidP="004166B1">
      <w:pPr>
        <w:ind w:left="2127"/>
        <w:rPr>
          <w:b/>
          <w:bCs/>
        </w:rPr>
      </w:pPr>
    </w:p>
    <w:p w14:paraId="0FA3A018" w14:textId="506178A7" w:rsidR="00B11E59" w:rsidRDefault="00B11E59" w:rsidP="00B11E59">
      <w:pPr>
        <w:pStyle w:val="ListParagraph"/>
        <w:numPr>
          <w:ilvl w:val="0"/>
          <w:numId w:val="45"/>
        </w:numPr>
        <w:ind w:left="2127"/>
        <w:rPr>
          <w:b/>
          <w:bCs/>
        </w:rPr>
      </w:pPr>
      <w:r>
        <w:rPr>
          <w:b/>
          <w:bCs/>
        </w:rPr>
        <w:t>Use Case Scenario Kelola Shop &amp; Merch</w:t>
      </w:r>
    </w:p>
    <w:p w14:paraId="7FF6D8DC" w14:textId="2BAB0865" w:rsidR="00BF3573" w:rsidRDefault="00BF3573" w:rsidP="00D807BE">
      <w:pPr>
        <w:pStyle w:val="ListParagraph"/>
        <w:numPr>
          <w:ilvl w:val="0"/>
          <w:numId w:val="47"/>
        </w:numPr>
        <w:rPr>
          <w:b/>
          <w:bCs/>
        </w:rPr>
      </w:pPr>
      <w:r>
        <w:rPr>
          <w:b/>
          <w:bCs/>
        </w:rPr>
        <w:t>Skenario Tambah Produk</w:t>
      </w:r>
    </w:p>
    <w:tbl>
      <w:tblPr>
        <w:tblStyle w:val="TableGrid"/>
        <w:tblW w:w="0" w:type="auto"/>
        <w:tblInd w:w="2160" w:type="dxa"/>
        <w:tblLook w:val="04A0" w:firstRow="1" w:lastRow="0" w:firstColumn="1" w:lastColumn="0" w:noHBand="0" w:noVBand="1"/>
      </w:tblPr>
      <w:tblGrid>
        <w:gridCol w:w="2797"/>
        <w:gridCol w:w="2970"/>
      </w:tblGrid>
      <w:tr w:rsidR="00F74635" w14:paraId="62B1CFC5" w14:textId="77777777" w:rsidTr="00E22277">
        <w:tc>
          <w:tcPr>
            <w:tcW w:w="2797" w:type="dxa"/>
          </w:tcPr>
          <w:p w14:paraId="770F22C9" w14:textId="77777777" w:rsidR="00F74635" w:rsidRDefault="00F74635" w:rsidP="00E22277">
            <w:pPr>
              <w:rPr>
                <w:b/>
                <w:bCs/>
              </w:rPr>
            </w:pPr>
            <w:r>
              <w:rPr>
                <w:b/>
                <w:bCs/>
              </w:rPr>
              <w:t>Nama Use Case</w:t>
            </w:r>
          </w:p>
        </w:tc>
        <w:tc>
          <w:tcPr>
            <w:tcW w:w="2970" w:type="dxa"/>
          </w:tcPr>
          <w:p w14:paraId="1AB6679E" w14:textId="2F2FFE90" w:rsidR="00F74635" w:rsidRPr="00841B4F" w:rsidRDefault="00F74635" w:rsidP="00E22277">
            <w:r>
              <w:t>Tambah Produk</w:t>
            </w:r>
          </w:p>
        </w:tc>
      </w:tr>
      <w:tr w:rsidR="00F74635" w14:paraId="600D8184" w14:textId="77777777" w:rsidTr="00E22277">
        <w:tc>
          <w:tcPr>
            <w:tcW w:w="2797" w:type="dxa"/>
          </w:tcPr>
          <w:p w14:paraId="5A7C9B52" w14:textId="77777777" w:rsidR="00F74635" w:rsidRDefault="00F74635" w:rsidP="00E22277">
            <w:pPr>
              <w:rPr>
                <w:b/>
                <w:bCs/>
              </w:rPr>
            </w:pPr>
            <w:r>
              <w:rPr>
                <w:b/>
                <w:bCs/>
              </w:rPr>
              <w:t>Deskripsi</w:t>
            </w:r>
          </w:p>
        </w:tc>
        <w:tc>
          <w:tcPr>
            <w:tcW w:w="2970" w:type="dxa"/>
          </w:tcPr>
          <w:p w14:paraId="795F820F" w14:textId="45D8D9F9" w:rsidR="00F74635" w:rsidRPr="00841B4F" w:rsidRDefault="00F74635" w:rsidP="00E22277">
            <w:r>
              <w:t>Menambah data produk ke dalam website</w:t>
            </w:r>
          </w:p>
        </w:tc>
      </w:tr>
      <w:tr w:rsidR="00F74635" w14:paraId="306CF928" w14:textId="77777777" w:rsidTr="00E22277">
        <w:tc>
          <w:tcPr>
            <w:tcW w:w="2797" w:type="dxa"/>
          </w:tcPr>
          <w:p w14:paraId="012E9FC4" w14:textId="77777777" w:rsidR="00F74635" w:rsidRDefault="00F74635" w:rsidP="00E22277">
            <w:pPr>
              <w:rPr>
                <w:b/>
                <w:bCs/>
              </w:rPr>
            </w:pPr>
            <w:r>
              <w:rPr>
                <w:b/>
                <w:bCs/>
              </w:rPr>
              <w:t>Aktor</w:t>
            </w:r>
          </w:p>
        </w:tc>
        <w:tc>
          <w:tcPr>
            <w:tcW w:w="2970" w:type="dxa"/>
          </w:tcPr>
          <w:p w14:paraId="74B3CA83" w14:textId="2BF90E13" w:rsidR="00F74635" w:rsidRPr="00841B4F" w:rsidRDefault="00F74635" w:rsidP="00E22277">
            <w:pPr>
              <w:jc w:val="left"/>
            </w:pPr>
            <w:r w:rsidRPr="00841B4F">
              <w:t>Admin</w:t>
            </w:r>
            <w:r>
              <w:t xml:space="preserve"> </w:t>
            </w:r>
          </w:p>
        </w:tc>
      </w:tr>
      <w:tr w:rsidR="00F74635" w14:paraId="07E386D4" w14:textId="77777777" w:rsidTr="00E22277">
        <w:tc>
          <w:tcPr>
            <w:tcW w:w="2797" w:type="dxa"/>
          </w:tcPr>
          <w:p w14:paraId="5F9F3265" w14:textId="77777777" w:rsidR="00F74635" w:rsidRDefault="00F74635" w:rsidP="00E22277">
            <w:pPr>
              <w:rPr>
                <w:b/>
                <w:bCs/>
              </w:rPr>
            </w:pPr>
            <w:r>
              <w:rPr>
                <w:b/>
                <w:bCs/>
              </w:rPr>
              <w:t>Triggers</w:t>
            </w:r>
          </w:p>
        </w:tc>
        <w:tc>
          <w:tcPr>
            <w:tcW w:w="2970" w:type="dxa"/>
          </w:tcPr>
          <w:p w14:paraId="795D35BD" w14:textId="10052F2B" w:rsidR="00F74635" w:rsidRPr="00841B4F" w:rsidRDefault="00F74635" w:rsidP="00E22277">
            <w:pPr>
              <w:jc w:val="left"/>
            </w:pPr>
            <w:r w:rsidRPr="00841B4F">
              <w:t xml:space="preserve">Aktor ingin </w:t>
            </w:r>
            <w:r>
              <w:t>menambahkan data produk ke dalam website</w:t>
            </w:r>
          </w:p>
        </w:tc>
      </w:tr>
      <w:tr w:rsidR="00F74635" w14:paraId="34B2AD87" w14:textId="77777777" w:rsidTr="00E22277">
        <w:tc>
          <w:tcPr>
            <w:tcW w:w="2797" w:type="dxa"/>
          </w:tcPr>
          <w:p w14:paraId="3EB82D89" w14:textId="77777777" w:rsidR="00F74635" w:rsidRDefault="00F74635" w:rsidP="00E22277">
            <w:pPr>
              <w:rPr>
                <w:b/>
                <w:bCs/>
              </w:rPr>
            </w:pPr>
            <w:r>
              <w:rPr>
                <w:b/>
                <w:bCs/>
              </w:rPr>
              <w:t>Pre-Condition</w:t>
            </w:r>
          </w:p>
        </w:tc>
        <w:tc>
          <w:tcPr>
            <w:tcW w:w="2970" w:type="dxa"/>
          </w:tcPr>
          <w:p w14:paraId="3AB7B54A" w14:textId="37DCA8D4" w:rsidR="00F74635" w:rsidRPr="00841B4F" w:rsidRDefault="00F74635" w:rsidP="00E22277">
            <w:pPr>
              <w:jc w:val="left"/>
            </w:pPr>
            <w:r w:rsidRPr="00841B4F">
              <w:t xml:space="preserve">Data </w:t>
            </w:r>
            <w:r>
              <w:t>produk belum ditambahkan</w:t>
            </w:r>
          </w:p>
        </w:tc>
      </w:tr>
      <w:tr w:rsidR="00F74635" w14:paraId="674CB0DB" w14:textId="77777777" w:rsidTr="00E22277">
        <w:tc>
          <w:tcPr>
            <w:tcW w:w="2797" w:type="dxa"/>
          </w:tcPr>
          <w:p w14:paraId="45B7DF1F" w14:textId="77777777" w:rsidR="00F74635" w:rsidRDefault="00F74635" w:rsidP="00E22277">
            <w:pPr>
              <w:rPr>
                <w:b/>
                <w:bCs/>
              </w:rPr>
            </w:pPr>
            <w:r>
              <w:rPr>
                <w:b/>
                <w:bCs/>
              </w:rPr>
              <w:t>Post-Condition</w:t>
            </w:r>
          </w:p>
        </w:tc>
        <w:tc>
          <w:tcPr>
            <w:tcW w:w="2970" w:type="dxa"/>
          </w:tcPr>
          <w:p w14:paraId="39F78240" w14:textId="214ECD76" w:rsidR="00F74635" w:rsidRPr="00841B4F" w:rsidRDefault="00F74635" w:rsidP="00E22277">
            <w:pPr>
              <w:jc w:val="left"/>
            </w:pPr>
            <w:r w:rsidRPr="00841B4F">
              <w:t xml:space="preserve">Data </w:t>
            </w:r>
            <w:r>
              <w:t>produk sudah ditambahkan</w:t>
            </w:r>
          </w:p>
        </w:tc>
      </w:tr>
      <w:tr w:rsidR="00F74635" w14:paraId="563FAAA9" w14:textId="77777777" w:rsidTr="00E22277">
        <w:tc>
          <w:tcPr>
            <w:tcW w:w="2797" w:type="dxa"/>
          </w:tcPr>
          <w:p w14:paraId="0429B913" w14:textId="77777777" w:rsidR="00F74635" w:rsidRDefault="00F74635" w:rsidP="00E22277">
            <w:pPr>
              <w:jc w:val="center"/>
              <w:rPr>
                <w:b/>
                <w:bCs/>
              </w:rPr>
            </w:pPr>
            <w:r>
              <w:rPr>
                <w:b/>
                <w:bCs/>
              </w:rPr>
              <w:t>Admin</w:t>
            </w:r>
          </w:p>
        </w:tc>
        <w:tc>
          <w:tcPr>
            <w:tcW w:w="2970" w:type="dxa"/>
          </w:tcPr>
          <w:p w14:paraId="4FADB683" w14:textId="77777777" w:rsidR="00F74635" w:rsidRDefault="00F74635" w:rsidP="00E22277">
            <w:pPr>
              <w:jc w:val="center"/>
              <w:rPr>
                <w:b/>
                <w:bCs/>
              </w:rPr>
            </w:pPr>
            <w:r>
              <w:rPr>
                <w:b/>
                <w:bCs/>
              </w:rPr>
              <w:t>Sistem</w:t>
            </w:r>
          </w:p>
        </w:tc>
      </w:tr>
      <w:tr w:rsidR="00F74635" w14:paraId="345F5D18" w14:textId="77777777" w:rsidTr="00E22277">
        <w:tc>
          <w:tcPr>
            <w:tcW w:w="5767" w:type="dxa"/>
            <w:gridSpan w:val="2"/>
            <w:shd w:val="clear" w:color="auto" w:fill="D0CECE" w:themeFill="background2" w:themeFillShade="E6"/>
          </w:tcPr>
          <w:p w14:paraId="638304E3" w14:textId="77777777" w:rsidR="00F74635" w:rsidRDefault="00F74635" w:rsidP="00E22277">
            <w:pPr>
              <w:jc w:val="center"/>
              <w:rPr>
                <w:b/>
                <w:bCs/>
              </w:rPr>
            </w:pPr>
            <w:r>
              <w:rPr>
                <w:b/>
                <w:bCs/>
              </w:rPr>
              <w:t>Skenario Normal</w:t>
            </w:r>
          </w:p>
        </w:tc>
      </w:tr>
      <w:tr w:rsidR="00F74635" w14:paraId="2D8DE453" w14:textId="77777777" w:rsidTr="00E22277">
        <w:tc>
          <w:tcPr>
            <w:tcW w:w="2797" w:type="dxa"/>
          </w:tcPr>
          <w:p w14:paraId="49833962" w14:textId="48B24B23" w:rsidR="00F74635" w:rsidRPr="00CE16DF" w:rsidRDefault="00F74635" w:rsidP="00D807BE">
            <w:pPr>
              <w:pStyle w:val="ListParagraph"/>
              <w:numPr>
                <w:ilvl w:val="0"/>
                <w:numId w:val="63"/>
              </w:numPr>
              <w:jc w:val="left"/>
            </w:pPr>
            <w:r w:rsidRPr="00E84C83">
              <w:lastRenderedPageBreak/>
              <w:t xml:space="preserve">Memilih </w:t>
            </w:r>
            <w:r w:rsidR="00FC17B4">
              <w:t>menu “Tambah Produk” pada halaman Shop &amp; Merch</w:t>
            </w:r>
          </w:p>
        </w:tc>
        <w:tc>
          <w:tcPr>
            <w:tcW w:w="2970" w:type="dxa"/>
          </w:tcPr>
          <w:p w14:paraId="4A3D525F" w14:textId="77777777" w:rsidR="00F74635" w:rsidRDefault="00F74635" w:rsidP="00E22277">
            <w:pPr>
              <w:rPr>
                <w:b/>
                <w:bCs/>
              </w:rPr>
            </w:pPr>
          </w:p>
        </w:tc>
      </w:tr>
      <w:tr w:rsidR="00F74635" w14:paraId="6233881A" w14:textId="77777777" w:rsidTr="00E22277">
        <w:tc>
          <w:tcPr>
            <w:tcW w:w="2797" w:type="dxa"/>
          </w:tcPr>
          <w:p w14:paraId="377D0784" w14:textId="77777777" w:rsidR="00F74635" w:rsidRDefault="00F74635" w:rsidP="00E22277">
            <w:pPr>
              <w:rPr>
                <w:b/>
                <w:bCs/>
              </w:rPr>
            </w:pPr>
          </w:p>
        </w:tc>
        <w:tc>
          <w:tcPr>
            <w:tcW w:w="2970" w:type="dxa"/>
          </w:tcPr>
          <w:p w14:paraId="529611BE" w14:textId="11A92862" w:rsidR="00F74635" w:rsidRPr="00CE16DF" w:rsidRDefault="00F74635" w:rsidP="00D807BE">
            <w:pPr>
              <w:pStyle w:val="ListParagraph"/>
              <w:numPr>
                <w:ilvl w:val="0"/>
                <w:numId w:val="63"/>
              </w:numPr>
              <w:ind w:left="312" w:hanging="284"/>
              <w:jc w:val="left"/>
            </w:pPr>
            <w:r w:rsidRPr="00E84C83">
              <w:t xml:space="preserve">Menampilkan </w:t>
            </w:r>
            <w:r w:rsidR="00FC17B4">
              <w:t>form tambah produk untuk diisi oleh admin</w:t>
            </w:r>
          </w:p>
        </w:tc>
      </w:tr>
      <w:tr w:rsidR="00F74635" w14:paraId="2704D94C" w14:textId="77777777" w:rsidTr="00E22277">
        <w:tc>
          <w:tcPr>
            <w:tcW w:w="2797" w:type="dxa"/>
          </w:tcPr>
          <w:p w14:paraId="6DF944BB" w14:textId="4869CA76" w:rsidR="00F74635" w:rsidRPr="00CE16DF" w:rsidRDefault="00F74635" w:rsidP="00D807BE">
            <w:pPr>
              <w:pStyle w:val="ListParagraph"/>
              <w:numPr>
                <w:ilvl w:val="0"/>
                <w:numId w:val="63"/>
              </w:numPr>
              <w:ind w:left="427" w:hanging="426"/>
              <w:jc w:val="left"/>
            </w:pPr>
            <w:r w:rsidRPr="00CE16DF">
              <w:t>Me</w:t>
            </w:r>
            <w:r w:rsidR="00FC17B4">
              <w:t xml:space="preserve">ngisi form tambah produk </w:t>
            </w:r>
          </w:p>
        </w:tc>
        <w:tc>
          <w:tcPr>
            <w:tcW w:w="2970" w:type="dxa"/>
          </w:tcPr>
          <w:p w14:paraId="0ECE9A5F" w14:textId="77777777" w:rsidR="00F74635" w:rsidRPr="00CE16DF" w:rsidRDefault="00F74635" w:rsidP="00E22277">
            <w:pPr>
              <w:jc w:val="left"/>
            </w:pPr>
          </w:p>
        </w:tc>
      </w:tr>
      <w:tr w:rsidR="00FC17B4" w14:paraId="4E44DBE2" w14:textId="77777777" w:rsidTr="00E22277">
        <w:tc>
          <w:tcPr>
            <w:tcW w:w="2797" w:type="dxa"/>
          </w:tcPr>
          <w:p w14:paraId="3DBA90C1" w14:textId="4C17BB2D" w:rsidR="00FC17B4" w:rsidRPr="00CE16DF" w:rsidRDefault="00FC17B4" w:rsidP="00D807BE">
            <w:pPr>
              <w:pStyle w:val="ListParagraph"/>
              <w:numPr>
                <w:ilvl w:val="0"/>
                <w:numId w:val="63"/>
              </w:numPr>
              <w:ind w:left="427" w:hanging="426"/>
              <w:jc w:val="left"/>
            </w:pPr>
            <w:r>
              <w:t xml:space="preserve">Menyimpan form tambah produk yang telah diisi </w:t>
            </w:r>
          </w:p>
        </w:tc>
        <w:tc>
          <w:tcPr>
            <w:tcW w:w="2970" w:type="dxa"/>
          </w:tcPr>
          <w:p w14:paraId="395007B7" w14:textId="77777777" w:rsidR="00FC17B4" w:rsidRPr="00CE16DF" w:rsidRDefault="00FC17B4" w:rsidP="00E22277">
            <w:pPr>
              <w:jc w:val="left"/>
            </w:pPr>
          </w:p>
        </w:tc>
      </w:tr>
      <w:tr w:rsidR="00FC17B4" w14:paraId="01737A86" w14:textId="77777777" w:rsidTr="00E22277">
        <w:tc>
          <w:tcPr>
            <w:tcW w:w="2797" w:type="dxa"/>
          </w:tcPr>
          <w:p w14:paraId="158FF8DC" w14:textId="77777777" w:rsidR="00FC17B4" w:rsidRDefault="00FC17B4" w:rsidP="00FC17B4">
            <w:pPr>
              <w:pStyle w:val="ListParagraph"/>
              <w:ind w:left="427"/>
              <w:jc w:val="left"/>
            </w:pPr>
          </w:p>
        </w:tc>
        <w:tc>
          <w:tcPr>
            <w:tcW w:w="2970" w:type="dxa"/>
          </w:tcPr>
          <w:p w14:paraId="4F4ABE4D" w14:textId="7317B301" w:rsidR="00FC17B4" w:rsidRPr="00CE16DF" w:rsidRDefault="00FC17B4" w:rsidP="00FC17B4">
            <w:pPr>
              <w:jc w:val="left"/>
            </w:pPr>
            <w:r>
              <w:t>5.Menyimpan produk yang telah ditambahkan pada database</w:t>
            </w:r>
          </w:p>
        </w:tc>
      </w:tr>
      <w:tr w:rsidR="00FC17B4" w14:paraId="45FA38F1" w14:textId="77777777" w:rsidTr="00E22277">
        <w:tc>
          <w:tcPr>
            <w:tcW w:w="2797" w:type="dxa"/>
          </w:tcPr>
          <w:p w14:paraId="5DD18FD8" w14:textId="77777777" w:rsidR="00FC17B4" w:rsidRDefault="00FC17B4" w:rsidP="00FC17B4">
            <w:pPr>
              <w:pStyle w:val="ListParagraph"/>
              <w:ind w:left="427"/>
              <w:jc w:val="left"/>
            </w:pPr>
          </w:p>
        </w:tc>
        <w:tc>
          <w:tcPr>
            <w:tcW w:w="2970" w:type="dxa"/>
          </w:tcPr>
          <w:p w14:paraId="4B884635" w14:textId="63EEDC48" w:rsidR="00FC17B4" w:rsidRDefault="002806C3" w:rsidP="00FC17B4">
            <w:pPr>
              <w:jc w:val="left"/>
            </w:pPr>
            <w:r>
              <w:t>6.Menampilkan produk yang baru ditambahkan pada halaman utama Shop&amp;Merch</w:t>
            </w:r>
          </w:p>
        </w:tc>
      </w:tr>
      <w:tr w:rsidR="00F74635" w14:paraId="285CCA34" w14:textId="77777777" w:rsidTr="00E22277">
        <w:tc>
          <w:tcPr>
            <w:tcW w:w="5767" w:type="dxa"/>
            <w:gridSpan w:val="2"/>
            <w:shd w:val="clear" w:color="auto" w:fill="D0CECE" w:themeFill="background2" w:themeFillShade="E6"/>
          </w:tcPr>
          <w:p w14:paraId="00110797" w14:textId="77777777" w:rsidR="00F74635" w:rsidRDefault="00F74635" w:rsidP="00E22277">
            <w:pPr>
              <w:jc w:val="center"/>
              <w:rPr>
                <w:b/>
                <w:bCs/>
              </w:rPr>
            </w:pPr>
            <w:r>
              <w:rPr>
                <w:b/>
                <w:bCs/>
              </w:rPr>
              <w:t>Skenario Alternatif</w:t>
            </w:r>
          </w:p>
        </w:tc>
      </w:tr>
      <w:tr w:rsidR="00F74635" w14:paraId="77005925" w14:textId="77777777" w:rsidTr="00E22277">
        <w:tc>
          <w:tcPr>
            <w:tcW w:w="2797" w:type="dxa"/>
          </w:tcPr>
          <w:p w14:paraId="1803E024" w14:textId="77777777" w:rsidR="00F74635" w:rsidRDefault="00F74635" w:rsidP="00E22277">
            <w:pPr>
              <w:rPr>
                <w:b/>
                <w:bCs/>
              </w:rPr>
            </w:pPr>
          </w:p>
        </w:tc>
        <w:tc>
          <w:tcPr>
            <w:tcW w:w="2970" w:type="dxa"/>
          </w:tcPr>
          <w:p w14:paraId="67BA73FB" w14:textId="77777777" w:rsidR="00F74635" w:rsidRDefault="00F74635" w:rsidP="00E22277">
            <w:pPr>
              <w:rPr>
                <w:b/>
                <w:bCs/>
              </w:rPr>
            </w:pPr>
          </w:p>
        </w:tc>
      </w:tr>
      <w:tr w:rsidR="00F74635" w14:paraId="46DB6A01" w14:textId="77777777" w:rsidTr="00E22277">
        <w:tc>
          <w:tcPr>
            <w:tcW w:w="5767" w:type="dxa"/>
            <w:gridSpan w:val="2"/>
            <w:shd w:val="clear" w:color="auto" w:fill="D0CECE" w:themeFill="background2" w:themeFillShade="E6"/>
          </w:tcPr>
          <w:p w14:paraId="6368CF09" w14:textId="77777777" w:rsidR="00F74635" w:rsidRDefault="00F74635" w:rsidP="00E22277">
            <w:pPr>
              <w:jc w:val="center"/>
              <w:rPr>
                <w:b/>
                <w:bCs/>
              </w:rPr>
            </w:pPr>
            <w:r>
              <w:rPr>
                <w:b/>
                <w:bCs/>
              </w:rPr>
              <w:t>Skenario Exception</w:t>
            </w:r>
          </w:p>
        </w:tc>
      </w:tr>
      <w:tr w:rsidR="00F74635" w14:paraId="44D064B1" w14:textId="77777777" w:rsidTr="00E22277">
        <w:tc>
          <w:tcPr>
            <w:tcW w:w="2797" w:type="dxa"/>
          </w:tcPr>
          <w:p w14:paraId="6A7E8B1E" w14:textId="77777777" w:rsidR="00F74635" w:rsidRDefault="00F74635" w:rsidP="00E22277">
            <w:pPr>
              <w:jc w:val="left"/>
              <w:rPr>
                <w:b/>
                <w:bCs/>
              </w:rPr>
            </w:pPr>
          </w:p>
        </w:tc>
        <w:tc>
          <w:tcPr>
            <w:tcW w:w="2970" w:type="dxa"/>
          </w:tcPr>
          <w:p w14:paraId="13ABE72D" w14:textId="77777777" w:rsidR="00F74635" w:rsidRDefault="00F74635" w:rsidP="00E22277">
            <w:pPr>
              <w:rPr>
                <w:b/>
                <w:bCs/>
              </w:rPr>
            </w:pPr>
          </w:p>
        </w:tc>
      </w:tr>
    </w:tbl>
    <w:p w14:paraId="5B6DC296" w14:textId="77777777" w:rsidR="00F74635" w:rsidRPr="00F74635" w:rsidRDefault="00F74635" w:rsidP="00F74635">
      <w:pPr>
        <w:ind w:left="2160"/>
        <w:rPr>
          <w:b/>
          <w:bCs/>
        </w:rPr>
      </w:pPr>
    </w:p>
    <w:p w14:paraId="3BEA5E11" w14:textId="5D85A0C7" w:rsidR="00BF3573" w:rsidRDefault="00BF3573" w:rsidP="00D807BE">
      <w:pPr>
        <w:pStyle w:val="ListParagraph"/>
        <w:numPr>
          <w:ilvl w:val="0"/>
          <w:numId w:val="47"/>
        </w:numPr>
        <w:rPr>
          <w:b/>
          <w:bCs/>
        </w:rPr>
      </w:pPr>
      <w:r>
        <w:rPr>
          <w:b/>
          <w:bCs/>
        </w:rPr>
        <w:t>Skenario Hapus Produk</w:t>
      </w:r>
    </w:p>
    <w:tbl>
      <w:tblPr>
        <w:tblStyle w:val="TableGrid"/>
        <w:tblW w:w="0" w:type="auto"/>
        <w:tblInd w:w="2160" w:type="dxa"/>
        <w:tblLook w:val="04A0" w:firstRow="1" w:lastRow="0" w:firstColumn="1" w:lastColumn="0" w:noHBand="0" w:noVBand="1"/>
      </w:tblPr>
      <w:tblGrid>
        <w:gridCol w:w="2797"/>
        <w:gridCol w:w="2970"/>
      </w:tblGrid>
      <w:tr w:rsidR="002806C3" w14:paraId="27132475" w14:textId="77777777" w:rsidTr="00E22277">
        <w:tc>
          <w:tcPr>
            <w:tcW w:w="2797" w:type="dxa"/>
          </w:tcPr>
          <w:p w14:paraId="713C00F9" w14:textId="77777777" w:rsidR="002806C3" w:rsidRDefault="002806C3" w:rsidP="00E22277">
            <w:pPr>
              <w:rPr>
                <w:b/>
                <w:bCs/>
              </w:rPr>
            </w:pPr>
            <w:r>
              <w:rPr>
                <w:b/>
                <w:bCs/>
              </w:rPr>
              <w:t>Nama Use Case</w:t>
            </w:r>
          </w:p>
        </w:tc>
        <w:tc>
          <w:tcPr>
            <w:tcW w:w="2970" w:type="dxa"/>
          </w:tcPr>
          <w:p w14:paraId="25FE47BF" w14:textId="2884AD91" w:rsidR="002806C3" w:rsidRPr="00841B4F" w:rsidRDefault="002806C3" w:rsidP="00E22277">
            <w:r>
              <w:t>Hapus Produk</w:t>
            </w:r>
          </w:p>
        </w:tc>
      </w:tr>
      <w:tr w:rsidR="002806C3" w14:paraId="24440AC3" w14:textId="77777777" w:rsidTr="00E22277">
        <w:tc>
          <w:tcPr>
            <w:tcW w:w="2797" w:type="dxa"/>
          </w:tcPr>
          <w:p w14:paraId="246A6D94" w14:textId="77777777" w:rsidR="002806C3" w:rsidRDefault="002806C3" w:rsidP="00E22277">
            <w:pPr>
              <w:rPr>
                <w:b/>
                <w:bCs/>
              </w:rPr>
            </w:pPr>
            <w:r>
              <w:rPr>
                <w:b/>
                <w:bCs/>
              </w:rPr>
              <w:t>Deskripsi</w:t>
            </w:r>
          </w:p>
        </w:tc>
        <w:tc>
          <w:tcPr>
            <w:tcW w:w="2970" w:type="dxa"/>
          </w:tcPr>
          <w:p w14:paraId="21FA8EC6" w14:textId="77AEDABA" w:rsidR="002806C3" w:rsidRPr="00841B4F" w:rsidRDefault="002806C3" w:rsidP="00E22277">
            <w:r w:rsidRPr="00841B4F">
              <w:t>Me</w:t>
            </w:r>
            <w:r>
              <w:t>nghapus data produk yang terdapat pada halaman Shop &amp; Merch</w:t>
            </w:r>
          </w:p>
        </w:tc>
      </w:tr>
      <w:tr w:rsidR="002806C3" w14:paraId="73E7906B" w14:textId="77777777" w:rsidTr="00E22277">
        <w:tc>
          <w:tcPr>
            <w:tcW w:w="2797" w:type="dxa"/>
          </w:tcPr>
          <w:p w14:paraId="615DA398" w14:textId="77777777" w:rsidR="002806C3" w:rsidRDefault="002806C3" w:rsidP="00E22277">
            <w:pPr>
              <w:rPr>
                <w:b/>
                <w:bCs/>
              </w:rPr>
            </w:pPr>
            <w:r>
              <w:rPr>
                <w:b/>
                <w:bCs/>
              </w:rPr>
              <w:t>Aktor</w:t>
            </w:r>
          </w:p>
        </w:tc>
        <w:tc>
          <w:tcPr>
            <w:tcW w:w="2970" w:type="dxa"/>
          </w:tcPr>
          <w:p w14:paraId="6059E65E" w14:textId="4E8A213B" w:rsidR="002806C3" w:rsidRPr="00841B4F" w:rsidRDefault="002806C3" w:rsidP="00E22277">
            <w:pPr>
              <w:jc w:val="left"/>
            </w:pPr>
            <w:r w:rsidRPr="00841B4F">
              <w:t>Admin</w:t>
            </w:r>
            <w:r>
              <w:t xml:space="preserve"> </w:t>
            </w:r>
          </w:p>
        </w:tc>
      </w:tr>
      <w:tr w:rsidR="002806C3" w14:paraId="52FC6B6C" w14:textId="77777777" w:rsidTr="00E22277">
        <w:tc>
          <w:tcPr>
            <w:tcW w:w="2797" w:type="dxa"/>
          </w:tcPr>
          <w:p w14:paraId="159C44C5" w14:textId="77777777" w:rsidR="002806C3" w:rsidRDefault="002806C3" w:rsidP="00E22277">
            <w:pPr>
              <w:rPr>
                <w:b/>
                <w:bCs/>
              </w:rPr>
            </w:pPr>
            <w:r>
              <w:rPr>
                <w:b/>
                <w:bCs/>
              </w:rPr>
              <w:lastRenderedPageBreak/>
              <w:t>Triggers</w:t>
            </w:r>
          </w:p>
        </w:tc>
        <w:tc>
          <w:tcPr>
            <w:tcW w:w="2970" w:type="dxa"/>
          </w:tcPr>
          <w:p w14:paraId="270702A0" w14:textId="490FD10C" w:rsidR="002806C3" w:rsidRPr="00841B4F" w:rsidRDefault="002806C3" w:rsidP="00E22277">
            <w:pPr>
              <w:jc w:val="left"/>
            </w:pPr>
            <w:r w:rsidRPr="00841B4F">
              <w:t xml:space="preserve">Aktor ingin </w:t>
            </w:r>
            <w:r>
              <w:t>menghapus data produk pada halaman Shop &amp; Merch</w:t>
            </w:r>
          </w:p>
        </w:tc>
      </w:tr>
      <w:tr w:rsidR="002806C3" w14:paraId="6A2D8BF2" w14:textId="77777777" w:rsidTr="00E22277">
        <w:tc>
          <w:tcPr>
            <w:tcW w:w="2797" w:type="dxa"/>
          </w:tcPr>
          <w:p w14:paraId="38B1EA06" w14:textId="77777777" w:rsidR="002806C3" w:rsidRDefault="002806C3" w:rsidP="00E22277">
            <w:pPr>
              <w:rPr>
                <w:b/>
                <w:bCs/>
              </w:rPr>
            </w:pPr>
            <w:r>
              <w:rPr>
                <w:b/>
                <w:bCs/>
              </w:rPr>
              <w:t>Pre-Condition</w:t>
            </w:r>
          </w:p>
        </w:tc>
        <w:tc>
          <w:tcPr>
            <w:tcW w:w="2970" w:type="dxa"/>
          </w:tcPr>
          <w:p w14:paraId="1C6BAF37" w14:textId="009A6974" w:rsidR="002806C3" w:rsidRPr="00841B4F" w:rsidRDefault="002806C3" w:rsidP="00E22277">
            <w:pPr>
              <w:jc w:val="left"/>
            </w:pPr>
            <w:r>
              <w:t>Data produk belum dihapus</w:t>
            </w:r>
          </w:p>
        </w:tc>
      </w:tr>
      <w:tr w:rsidR="002806C3" w14:paraId="6ACA8E3C" w14:textId="77777777" w:rsidTr="00E22277">
        <w:tc>
          <w:tcPr>
            <w:tcW w:w="2797" w:type="dxa"/>
          </w:tcPr>
          <w:p w14:paraId="705EC13E" w14:textId="77777777" w:rsidR="002806C3" w:rsidRDefault="002806C3" w:rsidP="00E22277">
            <w:pPr>
              <w:rPr>
                <w:b/>
                <w:bCs/>
              </w:rPr>
            </w:pPr>
            <w:r>
              <w:rPr>
                <w:b/>
                <w:bCs/>
              </w:rPr>
              <w:t>Post-Condition</w:t>
            </w:r>
          </w:p>
        </w:tc>
        <w:tc>
          <w:tcPr>
            <w:tcW w:w="2970" w:type="dxa"/>
          </w:tcPr>
          <w:p w14:paraId="7E284ACD" w14:textId="3B913E36" w:rsidR="002806C3" w:rsidRPr="00841B4F" w:rsidRDefault="002806C3" w:rsidP="00E22277">
            <w:pPr>
              <w:jc w:val="left"/>
            </w:pPr>
            <w:r w:rsidRPr="00841B4F">
              <w:t xml:space="preserve">Data </w:t>
            </w:r>
            <w:r>
              <w:t>produk sudah dihapus</w:t>
            </w:r>
          </w:p>
        </w:tc>
      </w:tr>
      <w:tr w:rsidR="002806C3" w14:paraId="185DB129" w14:textId="77777777" w:rsidTr="00E22277">
        <w:tc>
          <w:tcPr>
            <w:tcW w:w="2797" w:type="dxa"/>
          </w:tcPr>
          <w:p w14:paraId="77BF860F" w14:textId="77777777" w:rsidR="002806C3" w:rsidRDefault="002806C3" w:rsidP="00E22277">
            <w:pPr>
              <w:jc w:val="center"/>
              <w:rPr>
                <w:b/>
                <w:bCs/>
              </w:rPr>
            </w:pPr>
            <w:r>
              <w:rPr>
                <w:b/>
                <w:bCs/>
              </w:rPr>
              <w:t>Admin</w:t>
            </w:r>
          </w:p>
        </w:tc>
        <w:tc>
          <w:tcPr>
            <w:tcW w:w="2970" w:type="dxa"/>
          </w:tcPr>
          <w:p w14:paraId="0986EDCE" w14:textId="77777777" w:rsidR="002806C3" w:rsidRDefault="002806C3" w:rsidP="00E22277">
            <w:pPr>
              <w:jc w:val="center"/>
              <w:rPr>
                <w:b/>
                <w:bCs/>
              </w:rPr>
            </w:pPr>
            <w:r>
              <w:rPr>
                <w:b/>
                <w:bCs/>
              </w:rPr>
              <w:t>Sistem</w:t>
            </w:r>
          </w:p>
        </w:tc>
      </w:tr>
      <w:tr w:rsidR="002806C3" w14:paraId="18FE6229" w14:textId="77777777" w:rsidTr="00E22277">
        <w:tc>
          <w:tcPr>
            <w:tcW w:w="5767" w:type="dxa"/>
            <w:gridSpan w:val="2"/>
            <w:shd w:val="clear" w:color="auto" w:fill="D0CECE" w:themeFill="background2" w:themeFillShade="E6"/>
          </w:tcPr>
          <w:p w14:paraId="5D6223A5" w14:textId="77777777" w:rsidR="002806C3" w:rsidRDefault="002806C3" w:rsidP="00E22277">
            <w:pPr>
              <w:jc w:val="center"/>
              <w:rPr>
                <w:b/>
                <w:bCs/>
              </w:rPr>
            </w:pPr>
            <w:r>
              <w:rPr>
                <w:b/>
                <w:bCs/>
              </w:rPr>
              <w:t>Skenario Normal</w:t>
            </w:r>
          </w:p>
        </w:tc>
      </w:tr>
      <w:tr w:rsidR="002806C3" w14:paraId="056AB0D9" w14:textId="77777777" w:rsidTr="00E22277">
        <w:tc>
          <w:tcPr>
            <w:tcW w:w="2797" w:type="dxa"/>
          </w:tcPr>
          <w:p w14:paraId="720883FA" w14:textId="1CEE881A" w:rsidR="002806C3" w:rsidRPr="00CE16DF" w:rsidRDefault="002806C3" w:rsidP="00D807BE">
            <w:pPr>
              <w:pStyle w:val="ListParagraph"/>
              <w:numPr>
                <w:ilvl w:val="0"/>
                <w:numId w:val="64"/>
              </w:numPr>
              <w:jc w:val="left"/>
            </w:pPr>
            <w:r w:rsidRPr="00E84C83">
              <w:t>Memilih menu “</w:t>
            </w:r>
            <w:r>
              <w:t>Hapus Produk</w:t>
            </w:r>
            <w:r w:rsidRPr="00E84C83">
              <w:t>” pad</w:t>
            </w:r>
            <w:r>
              <w:t>a salah satu produk yang akan dihapus</w:t>
            </w:r>
          </w:p>
        </w:tc>
        <w:tc>
          <w:tcPr>
            <w:tcW w:w="2970" w:type="dxa"/>
          </w:tcPr>
          <w:p w14:paraId="4BBBF9CB" w14:textId="77777777" w:rsidR="002806C3" w:rsidRDefault="002806C3" w:rsidP="00E22277">
            <w:pPr>
              <w:rPr>
                <w:b/>
                <w:bCs/>
              </w:rPr>
            </w:pPr>
          </w:p>
        </w:tc>
      </w:tr>
      <w:tr w:rsidR="002806C3" w14:paraId="77E9562B" w14:textId="77777777" w:rsidTr="00E22277">
        <w:tc>
          <w:tcPr>
            <w:tcW w:w="2797" w:type="dxa"/>
          </w:tcPr>
          <w:p w14:paraId="690F2EF9" w14:textId="77777777" w:rsidR="002806C3" w:rsidRDefault="002806C3" w:rsidP="00E22277">
            <w:pPr>
              <w:rPr>
                <w:b/>
                <w:bCs/>
              </w:rPr>
            </w:pPr>
          </w:p>
        </w:tc>
        <w:tc>
          <w:tcPr>
            <w:tcW w:w="2970" w:type="dxa"/>
          </w:tcPr>
          <w:p w14:paraId="068A04DD" w14:textId="2D5D437F" w:rsidR="002806C3" w:rsidRPr="00CE16DF" w:rsidRDefault="002806C3" w:rsidP="00D807BE">
            <w:pPr>
              <w:pStyle w:val="ListParagraph"/>
              <w:numPr>
                <w:ilvl w:val="0"/>
                <w:numId w:val="64"/>
              </w:numPr>
              <w:ind w:left="312" w:hanging="284"/>
              <w:jc w:val="left"/>
            </w:pPr>
            <w:r w:rsidRPr="00E84C83">
              <w:t xml:space="preserve">Menampilkan </w:t>
            </w:r>
            <w:r>
              <w:t>pernyataan konfirmasi “Apakah anda ingin menghapus produk ini ?”</w:t>
            </w:r>
          </w:p>
        </w:tc>
      </w:tr>
      <w:tr w:rsidR="002806C3" w14:paraId="62406CAF" w14:textId="77777777" w:rsidTr="00E22277">
        <w:tc>
          <w:tcPr>
            <w:tcW w:w="2797" w:type="dxa"/>
          </w:tcPr>
          <w:p w14:paraId="4D9B9F30" w14:textId="3B2E6ADD" w:rsidR="002806C3" w:rsidRPr="00CE16DF" w:rsidRDefault="002806C3" w:rsidP="00D807BE">
            <w:pPr>
              <w:pStyle w:val="ListParagraph"/>
              <w:numPr>
                <w:ilvl w:val="0"/>
                <w:numId w:val="64"/>
              </w:numPr>
              <w:ind w:left="427" w:hanging="426"/>
              <w:jc w:val="left"/>
            </w:pPr>
            <w:r w:rsidRPr="00CE16DF">
              <w:t>M</w:t>
            </w:r>
            <w:r>
              <w:t>emilih tombol “YA”</w:t>
            </w:r>
          </w:p>
        </w:tc>
        <w:tc>
          <w:tcPr>
            <w:tcW w:w="2970" w:type="dxa"/>
          </w:tcPr>
          <w:p w14:paraId="6636E01C" w14:textId="77777777" w:rsidR="002806C3" w:rsidRPr="00CE16DF" w:rsidRDefault="002806C3" w:rsidP="00E22277">
            <w:pPr>
              <w:jc w:val="left"/>
            </w:pPr>
          </w:p>
        </w:tc>
      </w:tr>
      <w:tr w:rsidR="002806C3" w14:paraId="122F0EE8" w14:textId="77777777" w:rsidTr="00E22277">
        <w:tc>
          <w:tcPr>
            <w:tcW w:w="2797" w:type="dxa"/>
          </w:tcPr>
          <w:p w14:paraId="4F777A05" w14:textId="77777777" w:rsidR="002806C3" w:rsidRPr="00CE16DF" w:rsidRDefault="002806C3" w:rsidP="002806C3">
            <w:pPr>
              <w:jc w:val="left"/>
            </w:pPr>
          </w:p>
        </w:tc>
        <w:tc>
          <w:tcPr>
            <w:tcW w:w="2970" w:type="dxa"/>
          </w:tcPr>
          <w:p w14:paraId="3590E1B1" w14:textId="2E3EE0B0" w:rsidR="002806C3" w:rsidRPr="00CE16DF" w:rsidRDefault="002806C3" w:rsidP="002806C3">
            <w:pPr>
              <w:jc w:val="left"/>
            </w:pPr>
            <w:r>
              <w:t>4.Menghapus data produk dari halaman Shop&amp;Merch</w:t>
            </w:r>
          </w:p>
        </w:tc>
      </w:tr>
      <w:tr w:rsidR="002806C3" w14:paraId="0E5AEA2E" w14:textId="77777777" w:rsidTr="00E22277">
        <w:tc>
          <w:tcPr>
            <w:tcW w:w="2797" w:type="dxa"/>
          </w:tcPr>
          <w:p w14:paraId="34ABF8AC" w14:textId="77777777" w:rsidR="002806C3" w:rsidRPr="00CE16DF" w:rsidRDefault="002806C3" w:rsidP="002806C3">
            <w:pPr>
              <w:jc w:val="left"/>
            </w:pPr>
          </w:p>
        </w:tc>
        <w:tc>
          <w:tcPr>
            <w:tcW w:w="2970" w:type="dxa"/>
          </w:tcPr>
          <w:p w14:paraId="446FC164" w14:textId="60FA6FEA" w:rsidR="002806C3" w:rsidRDefault="002806C3" w:rsidP="002806C3">
            <w:pPr>
              <w:jc w:val="left"/>
            </w:pPr>
            <w:r>
              <w:t>5.Menampilkan data produk yang baru pada Shop&amp;Merch</w:t>
            </w:r>
          </w:p>
        </w:tc>
      </w:tr>
      <w:tr w:rsidR="002806C3" w14:paraId="0FDE4B40" w14:textId="77777777" w:rsidTr="00E22277">
        <w:tc>
          <w:tcPr>
            <w:tcW w:w="5767" w:type="dxa"/>
            <w:gridSpan w:val="2"/>
            <w:shd w:val="clear" w:color="auto" w:fill="D0CECE" w:themeFill="background2" w:themeFillShade="E6"/>
          </w:tcPr>
          <w:p w14:paraId="5C965F99" w14:textId="77777777" w:rsidR="002806C3" w:rsidRDefault="002806C3" w:rsidP="00E22277">
            <w:pPr>
              <w:jc w:val="center"/>
              <w:rPr>
                <w:b/>
                <w:bCs/>
              </w:rPr>
            </w:pPr>
            <w:r>
              <w:rPr>
                <w:b/>
                <w:bCs/>
              </w:rPr>
              <w:t>Skenario Alternatif</w:t>
            </w:r>
          </w:p>
        </w:tc>
      </w:tr>
      <w:tr w:rsidR="002806C3" w14:paraId="59004E91" w14:textId="77777777" w:rsidTr="00E22277">
        <w:tc>
          <w:tcPr>
            <w:tcW w:w="2797" w:type="dxa"/>
          </w:tcPr>
          <w:p w14:paraId="7129C5ED" w14:textId="77777777" w:rsidR="002806C3" w:rsidRDefault="002806C3" w:rsidP="00E22277">
            <w:pPr>
              <w:rPr>
                <w:b/>
                <w:bCs/>
              </w:rPr>
            </w:pPr>
          </w:p>
        </w:tc>
        <w:tc>
          <w:tcPr>
            <w:tcW w:w="2970" w:type="dxa"/>
          </w:tcPr>
          <w:p w14:paraId="6A9B0AF5" w14:textId="77777777" w:rsidR="002806C3" w:rsidRDefault="002806C3" w:rsidP="00E22277">
            <w:pPr>
              <w:rPr>
                <w:b/>
                <w:bCs/>
              </w:rPr>
            </w:pPr>
          </w:p>
        </w:tc>
      </w:tr>
      <w:tr w:rsidR="002806C3" w14:paraId="6572FC03" w14:textId="77777777" w:rsidTr="00E22277">
        <w:tc>
          <w:tcPr>
            <w:tcW w:w="5767" w:type="dxa"/>
            <w:gridSpan w:val="2"/>
            <w:shd w:val="clear" w:color="auto" w:fill="D0CECE" w:themeFill="background2" w:themeFillShade="E6"/>
          </w:tcPr>
          <w:p w14:paraId="7BD2EA49" w14:textId="77777777" w:rsidR="002806C3" w:rsidRDefault="002806C3" w:rsidP="00E22277">
            <w:pPr>
              <w:jc w:val="center"/>
              <w:rPr>
                <w:b/>
                <w:bCs/>
              </w:rPr>
            </w:pPr>
            <w:r>
              <w:rPr>
                <w:b/>
                <w:bCs/>
              </w:rPr>
              <w:t>Skenario Exception</w:t>
            </w:r>
          </w:p>
        </w:tc>
      </w:tr>
      <w:tr w:rsidR="002806C3" w14:paraId="60C4C43F" w14:textId="77777777" w:rsidTr="00E22277">
        <w:tc>
          <w:tcPr>
            <w:tcW w:w="2797" w:type="dxa"/>
          </w:tcPr>
          <w:p w14:paraId="073AE4EC" w14:textId="77777777" w:rsidR="002806C3" w:rsidRDefault="002806C3" w:rsidP="00E22277">
            <w:pPr>
              <w:jc w:val="left"/>
              <w:rPr>
                <w:b/>
                <w:bCs/>
              </w:rPr>
            </w:pPr>
          </w:p>
        </w:tc>
        <w:tc>
          <w:tcPr>
            <w:tcW w:w="2970" w:type="dxa"/>
          </w:tcPr>
          <w:p w14:paraId="796CDF70" w14:textId="77777777" w:rsidR="002806C3" w:rsidRDefault="002806C3" w:rsidP="00E22277">
            <w:pPr>
              <w:rPr>
                <w:b/>
                <w:bCs/>
              </w:rPr>
            </w:pPr>
          </w:p>
        </w:tc>
      </w:tr>
    </w:tbl>
    <w:p w14:paraId="6A75DE56" w14:textId="77777777" w:rsidR="002806C3" w:rsidRPr="002806C3" w:rsidRDefault="002806C3" w:rsidP="002806C3">
      <w:pPr>
        <w:ind w:left="2160"/>
        <w:rPr>
          <w:b/>
          <w:bCs/>
        </w:rPr>
      </w:pPr>
    </w:p>
    <w:p w14:paraId="465E6EC4" w14:textId="02A450F5" w:rsidR="00BF3573" w:rsidRDefault="00BF3573" w:rsidP="00D807BE">
      <w:pPr>
        <w:pStyle w:val="ListParagraph"/>
        <w:numPr>
          <w:ilvl w:val="0"/>
          <w:numId w:val="47"/>
        </w:numPr>
        <w:rPr>
          <w:b/>
          <w:bCs/>
        </w:rPr>
      </w:pPr>
      <w:r>
        <w:rPr>
          <w:b/>
          <w:bCs/>
        </w:rPr>
        <w:t>Skenario Update Produk</w:t>
      </w:r>
    </w:p>
    <w:tbl>
      <w:tblPr>
        <w:tblStyle w:val="TableGrid"/>
        <w:tblW w:w="0" w:type="auto"/>
        <w:tblInd w:w="2160" w:type="dxa"/>
        <w:tblLook w:val="04A0" w:firstRow="1" w:lastRow="0" w:firstColumn="1" w:lastColumn="0" w:noHBand="0" w:noVBand="1"/>
      </w:tblPr>
      <w:tblGrid>
        <w:gridCol w:w="2797"/>
        <w:gridCol w:w="2970"/>
      </w:tblGrid>
      <w:tr w:rsidR="002806C3" w14:paraId="16E95E28" w14:textId="77777777" w:rsidTr="00E22277">
        <w:tc>
          <w:tcPr>
            <w:tcW w:w="2797" w:type="dxa"/>
          </w:tcPr>
          <w:p w14:paraId="5DB1CB41" w14:textId="77777777" w:rsidR="002806C3" w:rsidRDefault="002806C3" w:rsidP="00E22277">
            <w:pPr>
              <w:rPr>
                <w:b/>
                <w:bCs/>
              </w:rPr>
            </w:pPr>
            <w:r>
              <w:rPr>
                <w:b/>
                <w:bCs/>
              </w:rPr>
              <w:t>Nama Use Case</w:t>
            </w:r>
          </w:p>
        </w:tc>
        <w:tc>
          <w:tcPr>
            <w:tcW w:w="2970" w:type="dxa"/>
          </w:tcPr>
          <w:p w14:paraId="08CF61D8" w14:textId="36B7C10E" w:rsidR="002806C3" w:rsidRPr="00841B4F" w:rsidRDefault="002806C3" w:rsidP="00E22277">
            <w:r>
              <w:t>Update Produk</w:t>
            </w:r>
          </w:p>
        </w:tc>
      </w:tr>
      <w:tr w:rsidR="002806C3" w14:paraId="15626F7E" w14:textId="77777777" w:rsidTr="00E22277">
        <w:tc>
          <w:tcPr>
            <w:tcW w:w="2797" w:type="dxa"/>
          </w:tcPr>
          <w:p w14:paraId="11CDF156" w14:textId="77777777" w:rsidR="002806C3" w:rsidRDefault="002806C3" w:rsidP="00E22277">
            <w:pPr>
              <w:rPr>
                <w:b/>
                <w:bCs/>
              </w:rPr>
            </w:pPr>
            <w:r>
              <w:rPr>
                <w:b/>
                <w:bCs/>
              </w:rPr>
              <w:lastRenderedPageBreak/>
              <w:t>Deskripsi</w:t>
            </w:r>
          </w:p>
        </w:tc>
        <w:tc>
          <w:tcPr>
            <w:tcW w:w="2970" w:type="dxa"/>
          </w:tcPr>
          <w:p w14:paraId="24B02AB0" w14:textId="48B210AF" w:rsidR="002806C3" w:rsidRPr="00841B4F" w:rsidRDefault="002806C3" w:rsidP="00E22277">
            <w:r>
              <w:t>Mengubah informasi produk pada halaman Shop&amp;Merch</w:t>
            </w:r>
          </w:p>
        </w:tc>
      </w:tr>
      <w:tr w:rsidR="002806C3" w14:paraId="6DEEBD4E" w14:textId="77777777" w:rsidTr="00E22277">
        <w:tc>
          <w:tcPr>
            <w:tcW w:w="2797" w:type="dxa"/>
          </w:tcPr>
          <w:p w14:paraId="7C5BE82C" w14:textId="77777777" w:rsidR="002806C3" w:rsidRDefault="002806C3" w:rsidP="00E22277">
            <w:pPr>
              <w:rPr>
                <w:b/>
                <w:bCs/>
              </w:rPr>
            </w:pPr>
            <w:r>
              <w:rPr>
                <w:b/>
                <w:bCs/>
              </w:rPr>
              <w:t>Aktor</w:t>
            </w:r>
          </w:p>
        </w:tc>
        <w:tc>
          <w:tcPr>
            <w:tcW w:w="2970" w:type="dxa"/>
          </w:tcPr>
          <w:p w14:paraId="6CE6D10C" w14:textId="63D2BB1C" w:rsidR="002806C3" w:rsidRPr="00841B4F" w:rsidRDefault="002806C3" w:rsidP="00E22277">
            <w:pPr>
              <w:jc w:val="left"/>
            </w:pPr>
            <w:r w:rsidRPr="00841B4F">
              <w:t>Admin</w:t>
            </w:r>
            <w:r>
              <w:t xml:space="preserve"> </w:t>
            </w:r>
          </w:p>
        </w:tc>
      </w:tr>
      <w:tr w:rsidR="002806C3" w14:paraId="41B04F63" w14:textId="77777777" w:rsidTr="00E22277">
        <w:tc>
          <w:tcPr>
            <w:tcW w:w="2797" w:type="dxa"/>
          </w:tcPr>
          <w:p w14:paraId="7AE15497" w14:textId="77777777" w:rsidR="002806C3" w:rsidRDefault="002806C3" w:rsidP="00E22277">
            <w:pPr>
              <w:rPr>
                <w:b/>
                <w:bCs/>
              </w:rPr>
            </w:pPr>
            <w:r>
              <w:rPr>
                <w:b/>
                <w:bCs/>
              </w:rPr>
              <w:t>Triggers</w:t>
            </w:r>
          </w:p>
        </w:tc>
        <w:tc>
          <w:tcPr>
            <w:tcW w:w="2970" w:type="dxa"/>
          </w:tcPr>
          <w:p w14:paraId="31771D6B" w14:textId="15A15E12" w:rsidR="002806C3" w:rsidRPr="00841B4F" w:rsidRDefault="002806C3" w:rsidP="00E22277">
            <w:pPr>
              <w:jc w:val="left"/>
            </w:pPr>
            <w:r w:rsidRPr="00841B4F">
              <w:t xml:space="preserve">Aktor ingin </w:t>
            </w:r>
            <w:r w:rsidR="000B51F2">
              <w:t>mengubah informasi produk pada halaman Shop&amp;Merch</w:t>
            </w:r>
          </w:p>
        </w:tc>
      </w:tr>
      <w:tr w:rsidR="002806C3" w14:paraId="63191982" w14:textId="77777777" w:rsidTr="00E22277">
        <w:tc>
          <w:tcPr>
            <w:tcW w:w="2797" w:type="dxa"/>
          </w:tcPr>
          <w:p w14:paraId="23E267AD" w14:textId="77777777" w:rsidR="002806C3" w:rsidRDefault="002806C3" w:rsidP="00E22277">
            <w:pPr>
              <w:rPr>
                <w:b/>
                <w:bCs/>
              </w:rPr>
            </w:pPr>
            <w:r>
              <w:rPr>
                <w:b/>
                <w:bCs/>
              </w:rPr>
              <w:t>Pre-Condition</w:t>
            </w:r>
          </w:p>
        </w:tc>
        <w:tc>
          <w:tcPr>
            <w:tcW w:w="2970" w:type="dxa"/>
          </w:tcPr>
          <w:p w14:paraId="3FB0221A" w14:textId="53718E5F" w:rsidR="002806C3" w:rsidRPr="00841B4F" w:rsidRDefault="000B51F2" w:rsidP="00E22277">
            <w:pPr>
              <w:jc w:val="left"/>
            </w:pPr>
            <w:r>
              <w:t>Data produk belum dirubah</w:t>
            </w:r>
          </w:p>
        </w:tc>
      </w:tr>
      <w:tr w:rsidR="002806C3" w14:paraId="2E7BB2A3" w14:textId="77777777" w:rsidTr="00E22277">
        <w:tc>
          <w:tcPr>
            <w:tcW w:w="2797" w:type="dxa"/>
          </w:tcPr>
          <w:p w14:paraId="54F476CD" w14:textId="77777777" w:rsidR="002806C3" w:rsidRDefault="002806C3" w:rsidP="00E22277">
            <w:pPr>
              <w:rPr>
                <w:b/>
                <w:bCs/>
              </w:rPr>
            </w:pPr>
            <w:r>
              <w:rPr>
                <w:b/>
                <w:bCs/>
              </w:rPr>
              <w:t>Post-Condition</w:t>
            </w:r>
          </w:p>
        </w:tc>
        <w:tc>
          <w:tcPr>
            <w:tcW w:w="2970" w:type="dxa"/>
          </w:tcPr>
          <w:p w14:paraId="417E89DD" w14:textId="68B06CD9" w:rsidR="002806C3" w:rsidRPr="00841B4F" w:rsidRDefault="002806C3" w:rsidP="00E22277">
            <w:pPr>
              <w:jc w:val="left"/>
            </w:pPr>
            <w:r w:rsidRPr="00841B4F">
              <w:t xml:space="preserve">Data </w:t>
            </w:r>
            <w:r w:rsidR="000B51F2">
              <w:t>produk</w:t>
            </w:r>
            <w:r>
              <w:t xml:space="preserve"> telah </w:t>
            </w:r>
            <w:r w:rsidR="000B51F2">
              <w:t>dirubah</w:t>
            </w:r>
          </w:p>
        </w:tc>
      </w:tr>
      <w:tr w:rsidR="002806C3" w14:paraId="7DFD10D6" w14:textId="77777777" w:rsidTr="00E22277">
        <w:tc>
          <w:tcPr>
            <w:tcW w:w="2797" w:type="dxa"/>
          </w:tcPr>
          <w:p w14:paraId="5A80D867" w14:textId="77777777" w:rsidR="002806C3" w:rsidRDefault="002806C3" w:rsidP="00E22277">
            <w:pPr>
              <w:jc w:val="center"/>
              <w:rPr>
                <w:b/>
                <w:bCs/>
              </w:rPr>
            </w:pPr>
            <w:r>
              <w:rPr>
                <w:b/>
                <w:bCs/>
              </w:rPr>
              <w:t>Admin</w:t>
            </w:r>
          </w:p>
        </w:tc>
        <w:tc>
          <w:tcPr>
            <w:tcW w:w="2970" w:type="dxa"/>
          </w:tcPr>
          <w:p w14:paraId="1BFAC24F" w14:textId="77777777" w:rsidR="002806C3" w:rsidRDefault="002806C3" w:rsidP="00E22277">
            <w:pPr>
              <w:jc w:val="center"/>
              <w:rPr>
                <w:b/>
                <w:bCs/>
              </w:rPr>
            </w:pPr>
            <w:r>
              <w:rPr>
                <w:b/>
                <w:bCs/>
              </w:rPr>
              <w:t>Sistem</w:t>
            </w:r>
          </w:p>
        </w:tc>
      </w:tr>
      <w:tr w:rsidR="002806C3" w14:paraId="58A0F4CD" w14:textId="77777777" w:rsidTr="00E22277">
        <w:tc>
          <w:tcPr>
            <w:tcW w:w="5767" w:type="dxa"/>
            <w:gridSpan w:val="2"/>
            <w:shd w:val="clear" w:color="auto" w:fill="D0CECE" w:themeFill="background2" w:themeFillShade="E6"/>
          </w:tcPr>
          <w:p w14:paraId="707BCE29" w14:textId="77777777" w:rsidR="002806C3" w:rsidRDefault="002806C3" w:rsidP="00E22277">
            <w:pPr>
              <w:jc w:val="center"/>
              <w:rPr>
                <w:b/>
                <w:bCs/>
              </w:rPr>
            </w:pPr>
            <w:r>
              <w:rPr>
                <w:b/>
                <w:bCs/>
              </w:rPr>
              <w:t>Skenario Normal</w:t>
            </w:r>
          </w:p>
        </w:tc>
      </w:tr>
      <w:tr w:rsidR="002806C3" w14:paraId="5054C3F2" w14:textId="77777777" w:rsidTr="00E22277">
        <w:tc>
          <w:tcPr>
            <w:tcW w:w="2797" w:type="dxa"/>
          </w:tcPr>
          <w:p w14:paraId="31DC4AB2" w14:textId="5210C43A" w:rsidR="002806C3" w:rsidRPr="00CE16DF" w:rsidRDefault="002806C3" w:rsidP="00D807BE">
            <w:pPr>
              <w:pStyle w:val="ListParagraph"/>
              <w:numPr>
                <w:ilvl w:val="0"/>
                <w:numId w:val="65"/>
              </w:numPr>
              <w:jc w:val="left"/>
            </w:pPr>
            <w:r w:rsidRPr="00E84C83">
              <w:t>Memilih menu “</w:t>
            </w:r>
            <w:r w:rsidR="000B51F2">
              <w:t>Edit</w:t>
            </w:r>
            <w:r w:rsidRPr="00E84C83">
              <w:t xml:space="preserve">” pada </w:t>
            </w:r>
            <w:r w:rsidR="000B51F2">
              <w:t>salah produk yang telah dipilih untuk dirubah</w:t>
            </w:r>
          </w:p>
        </w:tc>
        <w:tc>
          <w:tcPr>
            <w:tcW w:w="2970" w:type="dxa"/>
          </w:tcPr>
          <w:p w14:paraId="6B2A498E" w14:textId="77777777" w:rsidR="002806C3" w:rsidRDefault="002806C3" w:rsidP="00E22277">
            <w:pPr>
              <w:rPr>
                <w:b/>
                <w:bCs/>
              </w:rPr>
            </w:pPr>
          </w:p>
        </w:tc>
      </w:tr>
      <w:tr w:rsidR="002806C3" w14:paraId="536A7D82" w14:textId="77777777" w:rsidTr="00E22277">
        <w:tc>
          <w:tcPr>
            <w:tcW w:w="2797" w:type="dxa"/>
          </w:tcPr>
          <w:p w14:paraId="5EEE0263" w14:textId="77777777" w:rsidR="002806C3" w:rsidRDefault="002806C3" w:rsidP="00E22277">
            <w:pPr>
              <w:rPr>
                <w:b/>
                <w:bCs/>
              </w:rPr>
            </w:pPr>
          </w:p>
        </w:tc>
        <w:tc>
          <w:tcPr>
            <w:tcW w:w="2970" w:type="dxa"/>
          </w:tcPr>
          <w:p w14:paraId="6BDE8A3F" w14:textId="7B5F0819" w:rsidR="002806C3" w:rsidRPr="00CE16DF" w:rsidRDefault="002806C3" w:rsidP="00D807BE">
            <w:pPr>
              <w:pStyle w:val="ListParagraph"/>
              <w:numPr>
                <w:ilvl w:val="0"/>
                <w:numId w:val="65"/>
              </w:numPr>
              <w:ind w:left="312" w:hanging="284"/>
              <w:jc w:val="left"/>
            </w:pPr>
            <w:r w:rsidRPr="00E84C83">
              <w:t xml:space="preserve">Menampilkan </w:t>
            </w:r>
            <w:r w:rsidR="000B51F2">
              <w:t>form edit untuk merubah informasi sebelumnya</w:t>
            </w:r>
          </w:p>
        </w:tc>
      </w:tr>
      <w:tr w:rsidR="002806C3" w14:paraId="428D428B" w14:textId="77777777" w:rsidTr="00E22277">
        <w:tc>
          <w:tcPr>
            <w:tcW w:w="2797" w:type="dxa"/>
          </w:tcPr>
          <w:p w14:paraId="375DD059" w14:textId="16880993" w:rsidR="002806C3" w:rsidRPr="00CE16DF" w:rsidRDefault="000B51F2" w:rsidP="00D807BE">
            <w:pPr>
              <w:pStyle w:val="ListParagraph"/>
              <w:numPr>
                <w:ilvl w:val="0"/>
                <w:numId w:val="65"/>
              </w:numPr>
              <w:ind w:left="427" w:hanging="426"/>
              <w:jc w:val="left"/>
            </w:pPr>
            <w:r>
              <w:t>Mengisi form edit sesuai dengan perubahan yang akan diubah</w:t>
            </w:r>
          </w:p>
        </w:tc>
        <w:tc>
          <w:tcPr>
            <w:tcW w:w="2970" w:type="dxa"/>
          </w:tcPr>
          <w:p w14:paraId="250EC44B" w14:textId="77777777" w:rsidR="002806C3" w:rsidRPr="00CE16DF" w:rsidRDefault="002806C3" w:rsidP="00E22277">
            <w:pPr>
              <w:jc w:val="left"/>
            </w:pPr>
          </w:p>
        </w:tc>
      </w:tr>
      <w:tr w:rsidR="000B51F2" w14:paraId="09FAB9F1" w14:textId="77777777" w:rsidTr="00E22277">
        <w:tc>
          <w:tcPr>
            <w:tcW w:w="2797" w:type="dxa"/>
          </w:tcPr>
          <w:p w14:paraId="7843C5E9" w14:textId="2182652A" w:rsidR="000B51F2" w:rsidRDefault="000B51F2" w:rsidP="000B51F2">
            <w:pPr>
              <w:jc w:val="left"/>
            </w:pPr>
            <w:r>
              <w:t>4.Menyimpan perubahan yang telah diisi pada form edit dengan menekan tombol “Done”</w:t>
            </w:r>
          </w:p>
        </w:tc>
        <w:tc>
          <w:tcPr>
            <w:tcW w:w="2970" w:type="dxa"/>
          </w:tcPr>
          <w:p w14:paraId="5B0C8297" w14:textId="1D26E92D" w:rsidR="000B51F2" w:rsidRPr="00CE16DF" w:rsidRDefault="000B51F2" w:rsidP="00E22277">
            <w:pPr>
              <w:jc w:val="left"/>
            </w:pPr>
          </w:p>
        </w:tc>
      </w:tr>
      <w:tr w:rsidR="000B51F2" w14:paraId="6BC4A142" w14:textId="77777777" w:rsidTr="00E22277">
        <w:tc>
          <w:tcPr>
            <w:tcW w:w="2797" w:type="dxa"/>
          </w:tcPr>
          <w:p w14:paraId="758BB07E" w14:textId="77777777" w:rsidR="000B51F2" w:rsidRDefault="000B51F2" w:rsidP="000B51F2">
            <w:pPr>
              <w:jc w:val="left"/>
            </w:pPr>
          </w:p>
        </w:tc>
        <w:tc>
          <w:tcPr>
            <w:tcW w:w="2970" w:type="dxa"/>
          </w:tcPr>
          <w:p w14:paraId="0AFECB29" w14:textId="2E128C47" w:rsidR="000B51F2" w:rsidRPr="00CE16DF" w:rsidRDefault="000B51F2" w:rsidP="000B51F2">
            <w:pPr>
              <w:jc w:val="left"/>
            </w:pPr>
            <w:r>
              <w:t>5.Menyimpan perubahan pada sistem dan pada halaman Shop&amp;Merch</w:t>
            </w:r>
          </w:p>
        </w:tc>
      </w:tr>
      <w:tr w:rsidR="000B51F2" w14:paraId="2EB30AEE" w14:textId="77777777" w:rsidTr="00E22277">
        <w:tc>
          <w:tcPr>
            <w:tcW w:w="2797" w:type="dxa"/>
          </w:tcPr>
          <w:p w14:paraId="63D9347C" w14:textId="77777777" w:rsidR="000B51F2" w:rsidRDefault="000B51F2" w:rsidP="000B51F2">
            <w:pPr>
              <w:jc w:val="left"/>
            </w:pPr>
          </w:p>
        </w:tc>
        <w:tc>
          <w:tcPr>
            <w:tcW w:w="2970" w:type="dxa"/>
          </w:tcPr>
          <w:p w14:paraId="1EBF5F2D" w14:textId="289B9214" w:rsidR="000B51F2" w:rsidRDefault="000B51F2" w:rsidP="000B51F2">
            <w:pPr>
              <w:jc w:val="left"/>
            </w:pPr>
            <w:r>
              <w:t>6.Menampilkan perubahan pada halaman Shop&amp;Merch</w:t>
            </w:r>
          </w:p>
        </w:tc>
      </w:tr>
      <w:tr w:rsidR="002806C3" w14:paraId="3F42979D" w14:textId="77777777" w:rsidTr="00E22277">
        <w:tc>
          <w:tcPr>
            <w:tcW w:w="5767" w:type="dxa"/>
            <w:gridSpan w:val="2"/>
            <w:shd w:val="clear" w:color="auto" w:fill="D0CECE" w:themeFill="background2" w:themeFillShade="E6"/>
          </w:tcPr>
          <w:p w14:paraId="403EAB68" w14:textId="77777777" w:rsidR="002806C3" w:rsidRDefault="002806C3" w:rsidP="00E22277">
            <w:pPr>
              <w:jc w:val="center"/>
              <w:rPr>
                <w:b/>
                <w:bCs/>
              </w:rPr>
            </w:pPr>
            <w:r>
              <w:rPr>
                <w:b/>
                <w:bCs/>
              </w:rPr>
              <w:t>Skenario Alternatif</w:t>
            </w:r>
          </w:p>
        </w:tc>
      </w:tr>
      <w:tr w:rsidR="002806C3" w14:paraId="6ED58882" w14:textId="77777777" w:rsidTr="00E22277">
        <w:tc>
          <w:tcPr>
            <w:tcW w:w="2797" w:type="dxa"/>
          </w:tcPr>
          <w:p w14:paraId="33D48BA8" w14:textId="77777777" w:rsidR="002806C3" w:rsidRDefault="002806C3" w:rsidP="00E22277">
            <w:pPr>
              <w:rPr>
                <w:b/>
                <w:bCs/>
              </w:rPr>
            </w:pPr>
          </w:p>
        </w:tc>
        <w:tc>
          <w:tcPr>
            <w:tcW w:w="2970" w:type="dxa"/>
          </w:tcPr>
          <w:p w14:paraId="7BFE88DD" w14:textId="77777777" w:rsidR="002806C3" w:rsidRDefault="002806C3" w:rsidP="00E22277">
            <w:pPr>
              <w:rPr>
                <w:b/>
                <w:bCs/>
              </w:rPr>
            </w:pPr>
          </w:p>
        </w:tc>
      </w:tr>
      <w:tr w:rsidR="002806C3" w14:paraId="697B58E1" w14:textId="77777777" w:rsidTr="00E22277">
        <w:tc>
          <w:tcPr>
            <w:tcW w:w="5767" w:type="dxa"/>
            <w:gridSpan w:val="2"/>
            <w:shd w:val="clear" w:color="auto" w:fill="D0CECE" w:themeFill="background2" w:themeFillShade="E6"/>
          </w:tcPr>
          <w:p w14:paraId="10E2D7BE" w14:textId="77777777" w:rsidR="002806C3" w:rsidRDefault="002806C3" w:rsidP="00E22277">
            <w:pPr>
              <w:jc w:val="center"/>
              <w:rPr>
                <w:b/>
                <w:bCs/>
              </w:rPr>
            </w:pPr>
            <w:r>
              <w:rPr>
                <w:b/>
                <w:bCs/>
              </w:rPr>
              <w:t>Skenario Exception</w:t>
            </w:r>
          </w:p>
        </w:tc>
      </w:tr>
      <w:tr w:rsidR="002806C3" w14:paraId="211A5025" w14:textId="77777777" w:rsidTr="00E22277">
        <w:tc>
          <w:tcPr>
            <w:tcW w:w="2797" w:type="dxa"/>
          </w:tcPr>
          <w:p w14:paraId="3C0DAD2B" w14:textId="77777777" w:rsidR="002806C3" w:rsidRDefault="002806C3" w:rsidP="00E22277">
            <w:pPr>
              <w:jc w:val="left"/>
              <w:rPr>
                <w:b/>
                <w:bCs/>
              </w:rPr>
            </w:pPr>
          </w:p>
        </w:tc>
        <w:tc>
          <w:tcPr>
            <w:tcW w:w="2970" w:type="dxa"/>
          </w:tcPr>
          <w:p w14:paraId="73B92701" w14:textId="77777777" w:rsidR="002806C3" w:rsidRDefault="002806C3" w:rsidP="00E22277">
            <w:pPr>
              <w:rPr>
                <w:b/>
                <w:bCs/>
              </w:rPr>
            </w:pPr>
          </w:p>
        </w:tc>
      </w:tr>
    </w:tbl>
    <w:p w14:paraId="74C27E86" w14:textId="77777777" w:rsidR="002806C3" w:rsidRPr="002806C3" w:rsidRDefault="002806C3" w:rsidP="002806C3">
      <w:pPr>
        <w:ind w:left="2127"/>
        <w:rPr>
          <w:b/>
          <w:bCs/>
        </w:rPr>
      </w:pPr>
    </w:p>
    <w:p w14:paraId="03C49F63" w14:textId="35C30F92" w:rsidR="00B11E59" w:rsidRDefault="00BF3573" w:rsidP="00BF3573">
      <w:pPr>
        <w:pStyle w:val="ListParagraph"/>
        <w:numPr>
          <w:ilvl w:val="0"/>
          <w:numId w:val="45"/>
        </w:numPr>
        <w:ind w:left="2127"/>
        <w:rPr>
          <w:b/>
          <w:bCs/>
        </w:rPr>
      </w:pPr>
      <w:r>
        <w:rPr>
          <w:b/>
          <w:bCs/>
        </w:rPr>
        <w:t xml:space="preserve">Use Case Scenario Kelola Portofolio </w:t>
      </w:r>
    </w:p>
    <w:p w14:paraId="056B9BE4" w14:textId="733FD2EB" w:rsidR="00BF3573" w:rsidRDefault="00BF3573" w:rsidP="00D807BE">
      <w:pPr>
        <w:pStyle w:val="ListParagraph"/>
        <w:numPr>
          <w:ilvl w:val="0"/>
          <w:numId w:val="47"/>
        </w:numPr>
        <w:rPr>
          <w:b/>
          <w:bCs/>
        </w:rPr>
      </w:pPr>
      <w:r>
        <w:rPr>
          <w:b/>
          <w:bCs/>
        </w:rPr>
        <w:t>Skenario Tambah Portofolio</w:t>
      </w:r>
    </w:p>
    <w:tbl>
      <w:tblPr>
        <w:tblStyle w:val="TableGrid"/>
        <w:tblW w:w="0" w:type="auto"/>
        <w:tblInd w:w="2160" w:type="dxa"/>
        <w:tblLook w:val="04A0" w:firstRow="1" w:lastRow="0" w:firstColumn="1" w:lastColumn="0" w:noHBand="0" w:noVBand="1"/>
      </w:tblPr>
      <w:tblGrid>
        <w:gridCol w:w="2797"/>
        <w:gridCol w:w="2970"/>
      </w:tblGrid>
      <w:tr w:rsidR="000B51F2" w14:paraId="1747D979" w14:textId="77777777" w:rsidTr="00E22277">
        <w:tc>
          <w:tcPr>
            <w:tcW w:w="2797" w:type="dxa"/>
          </w:tcPr>
          <w:p w14:paraId="4C50D42C" w14:textId="77777777" w:rsidR="000B51F2" w:rsidRDefault="000B51F2" w:rsidP="00E22277">
            <w:pPr>
              <w:rPr>
                <w:b/>
                <w:bCs/>
              </w:rPr>
            </w:pPr>
            <w:r>
              <w:rPr>
                <w:b/>
                <w:bCs/>
              </w:rPr>
              <w:t>Nama Use Case</w:t>
            </w:r>
          </w:p>
        </w:tc>
        <w:tc>
          <w:tcPr>
            <w:tcW w:w="2970" w:type="dxa"/>
          </w:tcPr>
          <w:p w14:paraId="53E8711A" w14:textId="66378C55" w:rsidR="000B51F2" w:rsidRPr="00841B4F" w:rsidRDefault="000B51F2" w:rsidP="00E22277">
            <w:r>
              <w:t>Tambah Portofolio</w:t>
            </w:r>
          </w:p>
        </w:tc>
      </w:tr>
      <w:tr w:rsidR="000B51F2" w14:paraId="72CF64B6" w14:textId="77777777" w:rsidTr="00E22277">
        <w:tc>
          <w:tcPr>
            <w:tcW w:w="2797" w:type="dxa"/>
          </w:tcPr>
          <w:p w14:paraId="3A6EC76E" w14:textId="77777777" w:rsidR="000B51F2" w:rsidRDefault="000B51F2" w:rsidP="00E22277">
            <w:pPr>
              <w:rPr>
                <w:b/>
                <w:bCs/>
              </w:rPr>
            </w:pPr>
            <w:r>
              <w:rPr>
                <w:b/>
                <w:bCs/>
              </w:rPr>
              <w:t>Deskripsi</w:t>
            </w:r>
          </w:p>
        </w:tc>
        <w:tc>
          <w:tcPr>
            <w:tcW w:w="2970" w:type="dxa"/>
          </w:tcPr>
          <w:p w14:paraId="46E5A3F2" w14:textId="7E5B61D2" w:rsidR="000B51F2" w:rsidRPr="00841B4F" w:rsidRDefault="000B51F2" w:rsidP="00E22277">
            <w:r>
              <w:t>Menambakan portofolio pada</w:t>
            </w:r>
            <w:r w:rsidR="005007B6">
              <w:t xml:space="preserve"> halaman pengunjung member</w:t>
            </w:r>
          </w:p>
        </w:tc>
      </w:tr>
      <w:tr w:rsidR="000B51F2" w14:paraId="3405466E" w14:textId="77777777" w:rsidTr="00E22277">
        <w:tc>
          <w:tcPr>
            <w:tcW w:w="2797" w:type="dxa"/>
          </w:tcPr>
          <w:p w14:paraId="1957863E" w14:textId="77777777" w:rsidR="000B51F2" w:rsidRDefault="000B51F2" w:rsidP="00E22277">
            <w:pPr>
              <w:rPr>
                <w:b/>
                <w:bCs/>
              </w:rPr>
            </w:pPr>
            <w:r>
              <w:rPr>
                <w:b/>
                <w:bCs/>
              </w:rPr>
              <w:t>Aktor</w:t>
            </w:r>
          </w:p>
        </w:tc>
        <w:tc>
          <w:tcPr>
            <w:tcW w:w="2970" w:type="dxa"/>
          </w:tcPr>
          <w:p w14:paraId="4DC5B032" w14:textId="5D321D1D" w:rsidR="000B51F2" w:rsidRPr="00841B4F" w:rsidRDefault="000B51F2" w:rsidP="00E22277">
            <w:pPr>
              <w:jc w:val="left"/>
            </w:pPr>
            <w:r>
              <w:t xml:space="preserve"> Pengunjung Website</w:t>
            </w:r>
            <w:r w:rsidR="005007B6">
              <w:t xml:space="preserve"> (Member)</w:t>
            </w:r>
          </w:p>
        </w:tc>
      </w:tr>
      <w:tr w:rsidR="000B51F2" w14:paraId="1A18D75D" w14:textId="77777777" w:rsidTr="00E22277">
        <w:tc>
          <w:tcPr>
            <w:tcW w:w="2797" w:type="dxa"/>
          </w:tcPr>
          <w:p w14:paraId="496BC2C0" w14:textId="77777777" w:rsidR="000B51F2" w:rsidRDefault="000B51F2" w:rsidP="00E22277">
            <w:pPr>
              <w:rPr>
                <w:b/>
                <w:bCs/>
              </w:rPr>
            </w:pPr>
            <w:r>
              <w:rPr>
                <w:b/>
                <w:bCs/>
              </w:rPr>
              <w:t>Triggers</w:t>
            </w:r>
          </w:p>
        </w:tc>
        <w:tc>
          <w:tcPr>
            <w:tcW w:w="2970" w:type="dxa"/>
          </w:tcPr>
          <w:p w14:paraId="461B22F4" w14:textId="367887B3" w:rsidR="000B51F2" w:rsidRPr="00841B4F" w:rsidRDefault="000B51F2" w:rsidP="00E22277">
            <w:pPr>
              <w:jc w:val="left"/>
            </w:pPr>
            <w:r w:rsidRPr="00841B4F">
              <w:t xml:space="preserve">Aktor ingin </w:t>
            </w:r>
            <w:r w:rsidR="005007B6">
              <w:t>menambahkan data portofolio pada halaman Kelola Portofolio</w:t>
            </w:r>
          </w:p>
        </w:tc>
      </w:tr>
      <w:tr w:rsidR="000B51F2" w14:paraId="26A91D1A" w14:textId="77777777" w:rsidTr="00E22277">
        <w:tc>
          <w:tcPr>
            <w:tcW w:w="2797" w:type="dxa"/>
          </w:tcPr>
          <w:p w14:paraId="460AD3C4" w14:textId="77777777" w:rsidR="000B51F2" w:rsidRDefault="000B51F2" w:rsidP="00E22277">
            <w:pPr>
              <w:rPr>
                <w:b/>
                <w:bCs/>
              </w:rPr>
            </w:pPr>
            <w:r>
              <w:rPr>
                <w:b/>
                <w:bCs/>
              </w:rPr>
              <w:t>Pre-Condition</w:t>
            </w:r>
          </w:p>
        </w:tc>
        <w:tc>
          <w:tcPr>
            <w:tcW w:w="2970" w:type="dxa"/>
          </w:tcPr>
          <w:p w14:paraId="286ADCE6" w14:textId="5EBC7915" w:rsidR="000B51F2" w:rsidRPr="00841B4F" w:rsidRDefault="000B51F2" w:rsidP="00E22277">
            <w:pPr>
              <w:jc w:val="left"/>
            </w:pPr>
            <w:r w:rsidRPr="00841B4F">
              <w:t xml:space="preserve">Data </w:t>
            </w:r>
            <w:r w:rsidR="005007B6">
              <w:t xml:space="preserve">portofolio </w:t>
            </w:r>
            <w:r>
              <w:t>belum di</w:t>
            </w:r>
            <w:r w:rsidR="005007B6">
              <w:t>tambahkan</w:t>
            </w:r>
          </w:p>
        </w:tc>
      </w:tr>
      <w:tr w:rsidR="000B51F2" w14:paraId="18364F2F" w14:textId="77777777" w:rsidTr="00E22277">
        <w:tc>
          <w:tcPr>
            <w:tcW w:w="2797" w:type="dxa"/>
          </w:tcPr>
          <w:p w14:paraId="40CE351A" w14:textId="77777777" w:rsidR="000B51F2" w:rsidRDefault="000B51F2" w:rsidP="00E22277">
            <w:pPr>
              <w:rPr>
                <w:b/>
                <w:bCs/>
              </w:rPr>
            </w:pPr>
            <w:r>
              <w:rPr>
                <w:b/>
                <w:bCs/>
              </w:rPr>
              <w:t>Post-Condition</w:t>
            </w:r>
          </w:p>
        </w:tc>
        <w:tc>
          <w:tcPr>
            <w:tcW w:w="2970" w:type="dxa"/>
          </w:tcPr>
          <w:p w14:paraId="41D80B4D" w14:textId="646F58FB" w:rsidR="000B51F2" w:rsidRPr="00841B4F" w:rsidRDefault="000B51F2" w:rsidP="00E22277">
            <w:pPr>
              <w:jc w:val="left"/>
            </w:pPr>
            <w:r w:rsidRPr="00841B4F">
              <w:t xml:space="preserve">Data </w:t>
            </w:r>
            <w:r w:rsidR="005007B6">
              <w:t>portofolio sudah ditambahkan</w:t>
            </w:r>
          </w:p>
        </w:tc>
      </w:tr>
      <w:tr w:rsidR="000B51F2" w14:paraId="1DC5949D" w14:textId="77777777" w:rsidTr="00E22277">
        <w:tc>
          <w:tcPr>
            <w:tcW w:w="2797" w:type="dxa"/>
          </w:tcPr>
          <w:p w14:paraId="7688791D" w14:textId="77777777" w:rsidR="000B51F2" w:rsidRDefault="000B51F2" w:rsidP="00E22277">
            <w:pPr>
              <w:jc w:val="center"/>
              <w:rPr>
                <w:b/>
                <w:bCs/>
              </w:rPr>
            </w:pPr>
            <w:r>
              <w:rPr>
                <w:b/>
                <w:bCs/>
              </w:rPr>
              <w:t>Admin</w:t>
            </w:r>
          </w:p>
        </w:tc>
        <w:tc>
          <w:tcPr>
            <w:tcW w:w="2970" w:type="dxa"/>
          </w:tcPr>
          <w:p w14:paraId="6C9B52D5" w14:textId="77777777" w:rsidR="000B51F2" w:rsidRDefault="000B51F2" w:rsidP="00E22277">
            <w:pPr>
              <w:jc w:val="center"/>
              <w:rPr>
                <w:b/>
                <w:bCs/>
              </w:rPr>
            </w:pPr>
            <w:r>
              <w:rPr>
                <w:b/>
                <w:bCs/>
              </w:rPr>
              <w:t>Sistem</w:t>
            </w:r>
          </w:p>
        </w:tc>
      </w:tr>
      <w:tr w:rsidR="000B51F2" w14:paraId="0746FFD8" w14:textId="77777777" w:rsidTr="00E22277">
        <w:tc>
          <w:tcPr>
            <w:tcW w:w="5767" w:type="dxa"/>
            <w:gridSpan w:val="2"/>
            <w:shd w:val="clear" w:color="auto" w:fill="D0CECE" w:themeFill="background2" w:themeFillShade="E6"/>
          </w:tcPr>
          <w:p w14:paraId="3FE31FC8" w14:textId="77777777" w:rsidR="000B51F2" w:rsidRDefault="000B51F2" w:rsidP="00E22277">
            <w:pPr>
              <w:jc w:val="center"/>
              <w:rPr>
                <w:b/>
                <w:bCs/>
              </w:rPr>
            </w:pPr>
            <w:r>
              <w:rPr>
                <w:b/>
                <w:bCs/>
              </w:rPr>
              <w:t>Skenario Normal</w:t>
            </w:r>
          </w:p>
        </w:tc>
      </w:tr>
      <w:tr w:rsidR="000B51F2" w14:paraId="75E2547A" w14:textId="77777777" w:rsidTr="00E22277">
        <w:tc>
          <w:tcPr>
            <w:tcW w:w="2797" w:type="dxa"/>
          </w:tcPr>
          <w:p w14:paraId="49D1C02F" w14:textId="7598AA29" w:rsidR="000B51F2" w:rsidRPr="00CE16DF" w:rsidRDefault="000B51F2" w:rsidP="00D807BE">
            <w:pPr>
              <w:pStyle w:val="ListParagraph"/>
              <w:numPr>
                <w:ilvl w:val="0"/>
                <w:numId w:val="66"/>
              </w:numPr>
              <w:jc w:val="left"/>
            </w:pPr>
            <w:r w:rsidRPr="00E84C83">
              <w:t>Memilih menu “</w:t>
            </w:r>
            <w:r w:rsidR="005007B6">
              <w:t>Tambah Portofolio</w:t>
            </w:r>
            <w:r w:rsidRPr="00E84C83">
              <w:t xml:space="preserve">” pada </w:t>
            </w:r>
            <w:r w:rsidR="005007B6">
              <w:t>halaman Kelola Portofolio</w:t>
            </w:r>
          </w:p>
        </w:tc>
        <w:tc>
          <w:tcPr>
            <w:tcW w:w="2970" w:type="dxa"/>
          </w:tcPr>
          <w:p w14:paraId="0EC6A631" w14:textId="77777777" w:rsidR="000B51F2" w:rsidRDefault="000B51F2" w:rsidP="00E22277">
            <w:pPr>
              <w:rPr>
                <w:b/>
                <w:bCs/>
              </w:rPr>
            </w:pPr>
          </w:p>
        </w:tc>
      </w:tr>
      <w:tr w:rsidR="000B51F2" w14:paraId="0FCF24C1" w14:textId="77777777" w:rsidTr="00E22277">
        <w:tc>
          <w:tcPr>
            <w:tcW w:w="2797" w:type="dxa"/>
          </w:tcPr>
          <w:p w14:paraId="06CFD2BF" w14:textId="77777777" w:rsidR="000B51F2" w:rsidRDefault="000B51F2" w:rsidP="00E22277">
            <w:pPr>
              <w:rPr>
                <w:b/>
                <w:bCs/>
              </w:rPr>
            </w:pPr>
          </w:p>
        </w:tc>
        <w:tc>
          <w:tcPr>
            <w:tcW w:w="2970" w:type="dxa"/>
          </w:tcPr>
          <w:p w14:paraId="6DD497C4" w14:textId="7A5D22E9" w:rsidR="000B51F2" w:rsidRPr="00CE16DF" w:rsidRDefault="0025307C" w:rsidP="00D807BE">
            <w:pPr>
              <w:pStyle w:val="ListParagraph"/>
              <w:numPr>
                <w:ilvl w:val="0"/>
                <w:numId w:val="66"/>
              </w:numPr>
              <w:ind w:left="312" w:hanging="284"/>
              <w:jc w:val="left"/>
            </w:pPr>
            <w:r>
              <w:t>Menampilkan form tambah portofolio</w:t>
            </w:r>
          </w:p>
        </w:tc>
      </w:tr>
      <w:tr w:rsidR="000B51F2" w14:paraId="31F8E8D0" w14:textId="77777777" w:rsidTr="00E22277">
        <w:tc>
          <w:tcPr>
            <w:tcW w:w="2797" w:type="dxa"/>
          </w:tcPr>
          <w:p w14:paraId="18C1BEFB" w14:textId="72E2235A" w:rsidR="000B51F2" w:rsidRPr="00CE16DF" w:rsidRDefault="0025307C" w:rsidP="00D807BE">
            <w:pPr>
              <w:pStyle w:val="ListParagraph"/>
              <w:numPr>
                <w:ilvl w:val="0"/>
                <w:numId w:val="66"/>
              </w:numPr>
              <w:ind w:left="427" w:hanging="426"/>
              <w:jc w:val="left"/>
            </w:pPr>
            <w:r>
              <w:t>Menngisi form tambah portofolio dengan data portofolio yang valid</w:t>
            </w:r>
          </w:p>
        </w:tc>
        <w:tc>
          <w:tcPr>
            <w:tcW w:w="2970" w:type="dxa"/>
          </w:tcPr>
          <w:p w14:paraId="5BC865DE" w14:textId="77777777" w:rsidR="000B51F2" w:rsidRPr="00CE16DF" w:rsidRDefault="000B51F2" w:rsidP="00E22277">
            <w:pPr>
              <w:jc w:val="left"/>
            </w:pPr>
          </w:p>
        </w:tc>
      </w:tr>
      <w:tr w:rsidR="0025307C" w14:paraId="1E420B52" w14:textId="77777777" w:rsidTr="00E22277">
        <w:tc>
          <w:tcPr>
            <w:tcW w:w="2797" w:type="dxa"/>
          </w:tcPr>
          <w:p w14:paraId="6FA090FB" w14:textId="0705E831" w:rsidR="0025307C" w:rsidRDefault="0025307C" w:rsidP="00D807BE">
            <w:pPr>
              <w:pStyle w:val="ListParagraph"/>
              <w:numPr>
                <w:ilvl w:val="0"/>
                <w:numId w:val="66"/>
              </w:numPr>
              <w:ind w:left="427" w:hanging="426"/>
              <w:jc w:val="left"/>
            </w:pPr>
            <w:r>
              <w:t>Menyimpan data portofolio yang valid dengan menenkan tombol “Save”</w:t>
            </w:r>
          </w:p>
        </w:tc>
        <w:tc>
          <w:tcPr>
            <w:tcW w:w="2970" w:type="dxa"/>
          </w:tcPr>
          <w:p w14:paraId="7DE6E73D" w14:textId="77777777" w:rsidR="0025307C" w:rsidRPr="00CE16DF" w:rsidRDefault="0025307C" w:rsidP="00E22277">
            <w:pPr>
              <w:jc w:val="left"/>
            </w:pPr>
          </w:p>
        </w:tc>
      </w:tr>
      <w:tr w:rsidR="0025307C" w14:paraId="7891F569" w14:textId="77777777" w:rsidTr="00E22277">
        <w:tc>
          <w:tcPr>
            <w:tcW w:w="2797" w:type="dxa"/>
          </w:tcPr>
          <w:p w14:paraId="78DC606B" w14:textId="77777777" w:rsidR="0025307C" w:rsidRDefault="0025307C" w:rsidP="0025307C">
            <w:pPr>
              <w:pStyle w:val="ListParagraph"/>
              <w:ind w:left="427"/>
              <w:jc w:val="left"/>
            </w:pPr>
          </w:p>
        </w:tc>
        <w:tc>
          <w:tcPr>
            <w:tcW w:w="2970" w:type="dxa"/>
          </w:tcPr>
          <w:p w14:paraId="396BD332" w14:textId="1C797AC9" w:rsidR="0025307C" w:rsidRPr="00CE16DF" w:rsidRDefault="0025307C" w:rsidP="00E22277">
            <w:pPr>
              <w:jc w:val="left"/>
            </w:pPr>
            <w:r>
              <w:t>5.Menyimpan data portofolio kedalam database website</w:t>
            </w:r>
          </w:p>
        </w:tc>
      </w:tr>
      <w:tr w:rsidR="0025307C" w14:paraId="11FEE31C" w14:textId="77777777" w:rsidTr="00E22277">
        <w:tc>
          <w:tcPr>
            <w:tcW w:w="2797" w:type="dxa"/>
          </w:tcPr>
          <w:p w14:paraId="3D2907D1" w14:textId="77777777" w:rsidR="0025307C" w:rsidRDefault="0025307C" w:rsidP="0025307C">
            <w:pPr>
              <w:pStyle w:val="ListParagraph"/>
              <w:ind w:left="427"/>
              <w:jc w:val="left"/>
            </w:pPr>
          </w:p>
        </w:tc>
        <w:tc>
          <w:tcPr>
            <w:tcW w:w="2970" w:type="dxa"/>
          </w:tcPr>
          <w:p w14:paraId="6A1DBD95" w14:textId="73C5DF85" w:rsidR="0025307C" w:rsidRDefault="0025307C" w:rsidP="00E22277">
            <w:pPr>
              <w:jc w:val="left"/>
            </w:pPr>
            <w:r>
              <w:t>6.Menampilkan data portofolio ke halaman utama Kelola Portofolio</w:t>
            </w:r>
          </w:p>
        </w:tc>
      </w:tr>
      <w:tr w:rsidR="000B51F2" w14:paraId="1B998E11" w14:textId="77777777" w:rsidTr="00E22277">
        <w:tc>
          <w:tcPr>
            <w:tcW w:w="5767" w:type="dxa"/>
            <w:gridSpan w:val="2"/>
            <w:shd w:val="clear" w:color="auto" w:fill="D0CECE" w:themeFill="background2" w:themeFillShade="E6"/>
          </w:tcPr>
          <w:p w14:paraId="3508545F" w14:textId="77777777" w:rsidR="000B51F2" w:rsidRDefault="000B51F2" w:rsidP="00E22277">
            <w:pPr>
              <w:jc w:val="center"/>
              <w:rPr>
                <w:b/>
                <w:bCs/>
              </w:rPr>
            </w:pPr>
            <w:r>
              <w:rPr>
                <w:b/>
                <w:bCs/>
              </w:rPr>
              <w:t>Skenario Alternatif</w:t>
            </w:r>
          </w:p>
        </w:tc>
      </w:tr>
      <w:tr w:rsidR="000B51F2" w14:paraId="3DFF71E8" w14:textId="77777777" w:rsidTr="00E22277">
        <w:tc>
          <w:tcPr>
            <w:tcW w:w="2797" w:type="dxa"/>
          </w:tcPr>
          <w:p w14:paraId="1F0E6F88" w14:textId="77777777" w:rsidR="000B51F2" w:rsidRDefault="000B51F2" w:rsidP="00E22277">
            <w:pPr>
              <w:rPr>
                <w:b/>
                <w:bCs/>
              </w:rPr>
            </w:pPr>
          </w:p>
        </w:tc>
        <w:tc>
          <w:tcPr>
            <w:tcW w:w="2970" w:type="dxa"/>
          </w:tcPr>
          <w:p w14:paraId="07D97F90" w14:textId="77777777" w:rsidR="000B51F2" w:rsidRDefault="000B51F2" w:rsidP="00E22277">
            <w:pPr>
              <w:rPr>
                <w:b/>
                <w:bCs/>
              </w:rPr>
            </w:pPr>
          </w:p>
        </w:tc>
      </w:tr>
      <w:tr w:rsidR="000B51F2" w14:paraId="200DD317" w14:textId="77777777" w:rsidTr="00E22277">
        <w:tc>
          <w:tcPr>
            <w:tcW w:w="5767" w:type="dxa"/>
            <w:gridSpan w:val="2"/>
            <w:shd w:val="clear" w:color="auto" w:fill="D0CECE" w:themeFill="background2" w:themeFillShade="E6"/>
          </w:tcPr>
          <w:p w14:paraId="0BC1ACC6" w14:textId="77777777" w:rsidR="000B51F2" w:rsidRDefault="000B51F2" w:rsidP="00E22277">
            <w:pPr>
              <w:jc w:val="center"/>
              <w:rPr>
                <w:b/>
                <w:bCs/>
              </w:rPr>
            </w:pPr>
            <w:r>
              <w:rPr>
                <w:b/>
                <w:bCs/>
              </w:rPr>
              <w:t>Skenario Exception</w:t>
            </w:r>
          </w:p>
        </w:tc>
      </w:tr>
      <w:tr w:rsidR="000B51F2" w14:paraId="127CFE21" w14:textId="77777777" w:rsidTr="00E22277">
        <w:tc>
          <w:tcPr>
            <w:tcW w:w="2797" w:type="dxa"/>
          </w:tcPr>
          <w:p w14:paraId="4D67E4CF" w14:textId="77777777" w:rsidR="000B51F2" w:rsidRDefault="000B51F2" w:rsidP="00E22277">
            <w:pPr>
              <w:jc w:val="left"/>
              <w:rPr>
                <w:b/>
                <w:bCs/>
              </w:rPr>
            </w:pPr>
          </w:p>
        </w:tc>
        <w:tc>
          <w:tcPr>
            <w:tcW w:w="2970" w:type="dxa"/>
          </w:tcPr>
          <w:p w14:paraId="25C1AFAB" w14:textId="77777777" w:rsidR="000B51F2" w:rsidRDefault="000B51F2" w:rsidP="00E22277">
            <w:pPr>
              <w:rPr>
                <w:b/>
                <w:bCs/>
              </w:rPr>
            </w:pPr>
          </w:p>
        </w:tc>
      </w:tr>
    </w:tbl>
    <w:p w14:paraId="728B7069" w14:textId="77777777" w:rsidR="000B51F2" w:rsidRPr="000B51F2" w:rsidRDefault="000B51F2" w:rsidP="000B51F2">
      <w:pPr>
        <w:ind w:left="2160"/>
        <w:rPr>
          <w:b/>
          <w:bCs/>
        </w:rPr>
      </w:pPr>
    </w:p>
    <w:p w14:paraId="0C483314" w14:textId="091CF71B" w:rsidR="00BF3573" w:rsidRDefault="00BF3573" w:rsidP="00D807BE">
      <w:pPr>
        <w:pStyle w:val="ListParagraph"/>
        <w:numPr>
          <w:ilvl w:val="0"/>
          <w:numId w:val="47"/>
        </w:numPr>
        <w:rPr>
          <w:b/>
          <w:bCs/>
        </w:rPr>
      </w:pPr>
      <w:r>
        <w:rPr>
          <w:b/>
          <w:bCs/>
        </w:rPr>
        <w:t>Skenario Hapus Portofolio</w:t>
      </w:r>
    </w:p>
    <w:tbl>
      <w:tblPr>
        <w:tblStyle w:val="TableGrid"/>
        <w:tblW w:w="0" w:type="auto"/>
        <w:tblInd w:w="2160" w:type="dxa"/>
        <w:tblLook w:val="04A0" w:firstRow="1" w:lastRow="0" w:firstColumn="1" w:lastColumn="0" w:noHBand="0" w:noVBand="1"/>
      </w:tblPr>
      <w:tblGrid>
        <w:gridCol w:w="2797"/>
        <w:gridCol w:w="2970"/>
      </w:tblGrid>
      <w:tr w:rsidR="0025307C" w14:paraId="5F9F7B4E" w14:textId="77777777" w:rsidTr="00E22277">
        <w:tc>
          <w:tcPr>
            <w:tcW w:w="2797" w:type="dxa"/>
          </w:tcPr>
          <w:p w14:paraId="2DC68EE2" w14:textId="77777777" w:rsidR="0025307C" w:rsidRDefault="0025307C" w:rsidP="00E22277">
            <w:pPr>
              <w:rPr>
                <w:b/>
                <w:bCs/>
              </w:rPr>
            </w:pPr>
            <w:r>
              <w:rPr>
                <w:b/>
                <w:bCs/>
              </w:rPr>
              <w:t>Nama Use Case</w:t>
            </w:r>
          </w:p>
        </w:tc>
        <w:tc>
          <w:tcPr>
            <w:tcW w:w="2970" w:type="dxa"/>
          </w:tcPr>
          <w:p w14:paraId="35643058" w14:textId="2782DDD9" w:rsidR="0025307C" w:rsidRPr="00841B4F" w:rsidRDefault="0025307C" w:rsidP="00E22277">
            <w:r>
              <w:t>Hapus Portofolio</w:t>
            </w:r>
          </w:p>
        </w:tc>
      </w:tr>
      <w:tr w:rsidR="0025307C" w14:paraId="270798B3" w14:textId="77777777" w:rsidTr="00E22277">
        <w:tc>
          <w:tcPr>
            <w:tcW w:w="2797" w:type="dxa"/>
          </w:tcPr>
          <w:p w14:paraId="044A494A" w14:textId="77777777" w:rsidR="0025307C" w:rsidRDefault="0025307C" w:rsidP="00E22277">
            <w:pPr>
              <w:rPr>
                <w:b/>
                <w:bCs/>
              </w:rPr>
            </w:pPr>
            <w:r>
              <w:rPr>
                <w:b/>
                <w:bCs/>
              </w:rPr>
              <w:t>Deskripsi</w:t>
            </w:r>
          </w:p>
        </w:tc>
        <w:tc>
          <w:tcPr>
            <w:tcW w:w="2970" w:type="dxa"/>
          </w:tcPr>
          <w:p w14:paraId="30EA4937" w14:textId="440203A3" w:rsidR="0025307C" w:rsidRPr="00841B4F" w:rsidRDefault="0025307C" w:rsidP="00E22277">
            <w:r w:rsidRPr="00841B4F">
              <w:t>Me</w:t>
            </w:r>
            <w:r>
              <w:t>hapus data portofolio yang tersedia pada database</w:t>
            </w:r>
          </w:p>
        </w:tc>
      </w:tr>
      <w:tr w:rsidR="0025307C" w14:paraId="6F88208C" w14:textId="77777777" w:rsidTr="00E22277">
        <w:tc>
          <w:tcPr>
            <w:tcW w:w="2797" w:type="dxa"/>
          </w:tcPr>
          <w:p w14:paraId="6979DD12" w14:textId="77777777" w:rsidR="0025307C" w:rsidRDefault="0025307C" w:rsidP="00E22277">
            <w:pPr>
              <w:rPr>
                <w:b/>
                <w:bCs/>
              </w:rPr>
            </w:pPr>
            <w:r>
              <w:rPr>
                <w:b/>
                <w:bCs/>
              </w:rPr>
              <w:t>Aktor</w:t>
            </w:r>
          </w:p>
        </w:tc>
        <w:tc>
          <w:tcPr>
            <w:tcW w:w="2970" w:type="dxa"/>
          </w:tcPr>
          <w:p w14:paraId="0322F7C6" w14:textId="3114A80A" w:rsidR="0025307C" w:rsidRPr="00841B4F" w:rsidRDefault="0025307C" w:rsidP="00E22277">
            <w:pPr>
              <w:jc w:val="left"/>
            </w:pPr>
            <w:r>
              <w:t>Pengunjung Website (Member)</w:t>
            </w:r>
          </w:p>
        </w:tc>
      </w:tr>
      <w:tr w:rsidR="0025307C" w14:paraId="0E16086E" w14:textId="77777777" w:rsidTr="00E22277">
        <w:tc>
          <w:tcPr>
            <w:tcW w:w="2797" w:type="dxa"/>
          </w:tcPr>
          <w:p w14:paraId="54558EDA" w14:textId="77777777" w:rsidR="0025307C" w:rsidRDefault="0025307C" w:rsidP="00E22277">
            <w:pPr>
              <w:rPr>
                <w:b/>
                <w:bCs/>
              </w:rPr>
            </w:pPr>
            <w:r>
              <w:rPr>
                <w:b/>
                <w:bCs/>
              </w:rPr>
              <w:t>Triggers</w:t>
            </w:r>
          </w:p>
        </w:tc>
        <w:tc>
          <w:tcPr>
            <w:tcW w:w="2970" w:type="dxa"/>
          </w:tcPr>
          <w:p w14:paraId="715612A4" w14:textId="29097152" w:rsidR="0025307C" w:rsidRPr="00841B4F" w:rsidRDefault="0025307C" w:rsidP="00E22277">
            <w:pPr>
              <w:jc w:val="left"/>
            </w:pPr>
            <w:r w:rsidRPr="00841B4F">
              <w:t xml:space="preserve">Aktor ingin </w:t>
            </w:r>
            <w:r>
              <w:t xml:space="preserve">menghapus data portofolio </w:t>
            </w:r>
          </w:p>
        </w:tc>
      </w:tr>
      <w:tr w:rsidR="0025307C" w14:paraId="004F9AA7" w14:textId="77777777" w:rsidTr="00E22277">
        <w:tc>
          <w:tcPr>
            <w:tcW w:w="2797" w:type="dxa"/>
          </w:tcPr>
          <w:p w14:paraId="7E4E1855" w14:textId="77777777" w:rsidR="0025307C" w:rsidRDefault="0025307C" w:rsidP="00E22277">
            <w:pPr>
              <w:rPr>
                <w:b/>
                <w:bCs/>
              </w:rPr>
            </w:pPr>
            <w:r>
              <w:rPr>
                <w:b/>
                <w:bCs/>
              </w:rPr>
              <w:lastRenderedPageBreak/>
              <w:t>Pre-Condition</w:t>
            </w:r>
          </w:p>
        </w:tc>
        <w:tc>
          <w:tcPr>
            <w:tcW w:w="2970" w:type="dxa"/>
          </w:tcPr>
          <w:p w14:paraId="150873CF" w14:textId="1ABD9A92" w:rsidR="0025307C" w:rsidRPr="00841B4F" w:rsidRDefault="0025307C" w:rsidP="00E22277">
            <w:pPr>
              <w:jc w:val="left"/>
            </w:pPr>
            <w:r w:rsidRPr="00841B4F">
              <w:t xml:space="preserve">Data </w:t>
            </w:r>
            <w:r>
              <w:t>portofolio belum dihapus</w:t>
            </w:r>
          </w:p>
        </w:tc>
      </w:tr>
      <w:tr w:rsidR="0025307C" w14:paraId="6E61B959" w14:textId="77777777" w:rsidTr="00E22277">
        <w:tc>
          <w:tcPr>
            <w:tcW w:w="2797" w:type="dxa"/>
          </w:tcPr>
          <w:p w14:paraId="08ECB2F7" w14:textId="77777777" w:rsidR="0025307C" w:rsidRDefault="0025307C" w:rsidP="00E22277">
            <w:pPr>
              <w:rPr>
                <w:b/>
                <w:bCs/>
              </w:rPr>
            </w:pPr>
            <w:r>
              <w:rPr>
                <w:b/>
                <w:bCs/>
              </w:rPr>
              <w:t>Post-Condition</w:t>
            </w:r>
          </w:p>
        </w:tc>
        <w:tc>
          <w:tcPr>
            <w:tcW w:w="2970" w:type="dxa"/>
          </w:tcPr>
          <w:p w14:paraId="7B9A6D58" w14:textId="5C11E836" w:rsidR="0025307C" w:rsidRPr="00841B4F" w:rsidRDefault="0025307C" w:rsidP="00E22277">
            <w:pPr>
              <w:jc w:val="left"/>
            </w:pPr>
            <w:r w:rsidRPr="00841B4F">
              <w:t xml:space="preserve">Data </w:t>
            </w:r>
            <w:r>
              <w:t>portofolio sudah dihapus</w:t>
            </w:r>
          </w:p>
        </w:tc>
      </w:tr>
      <w:tr w:rsidR="0025307C" w14:paraId="6D6A3097" w14:textId="77777777" w:rsidTr="00E22277">
        <w:tc>
          <w:tcPr>
            <w:tcW w:w="2797" w:type="dxa"/>
          </w:tcPr>
          <w:p w14:paraId="36108E15" w14:textId="77777777" w:rsidR="0025307C" w:rsidRDefault="0025307C" w:rsidP="00E22277">
            <w:pPr>
              <w:jc w:val="center"/>
              <w:rPr>
                <w:b/>
                <w:bCs/>
              </w:rPr>
            </w:pPr>
            <w:r>
              <w:rPr>
                <w:b/>
                <w:bCs/>
              </w:rPr>
              <w:t>Admin</w:t>
            </w:r>
          </w:p>
        </w:tc>
        <w:tc>
          <w:tcPr>
            <w:tcW w:w="2970" w:type="dxa"/>
          </w:tcPr>
          <w:p w14:paraId="3427941F" w14:textId="77777777" w:rsidR="0025307C" w:rsidRDefault="0025307C" w:rsidP="00E22277">
            <w:pPr>
              <w:jc w:val="center"/>
              <w:rPr>
                <w:b/>
                <w:bCs/>
              </w:rPr>
            </w:pPr>
            <w:r>
              <w:rPr>
                <w:b/>
                <w:bCs/>
              </w:rPr>
              <w:t>Sistem</w:t>
            </w:r>
          </w:p>
        </w:tc>
      </w:tr>
      <w:tr w:rsidR="0025307C" w14:paraId="5E43435E" w14:textId="77777777" w:rsidTr="00E22277">
        <w:tc>
          <w:tcPr>
            <w:tcW w:w="5767" w:type="dxa"/>
            <w:gridSpan w:val="2"/>
            <w:shd w:val="clear" w:color="auto" w:fill="D0CECE" w:themeFill="background2" w:themeFillShade="E6"/>
          </w:tcPr>
          <w:p w14:paraId="1DD70E10" w14:textId="77777777" w:rsidR="0025307C" w:rsidRDefault="0025307C" w:rsidP="00E22277">
            <w:pPr>
              <w:jc w:val="center"/>
              <w:rPr>
                <w:b/>
                <w:bCs/>
              </w:rPr>
            </w:pPr>
            <w:r>
              <w:rPr>
                <w:b/>
                <w:bCs/>
              </w:rPr>
              <w:t>Skenario Normal</w:t>
            </w:r>
          </w:p>
        </w:tc>
      </w:tr>
      <w:tr w:rsidR="0025307C" w14:paraId="1050EE64" w14:textId="77777777" w:rsidTr="00E22277">
        <w:tc>
          <w:tcPr>
            <w:tcW w:w="2797" w:type="dxa"/>
          </w:tcPr>
          <w:p w14:paraId="557C58E5" w14:textId="452C1659" w:rsidR="0025307C" w:rsidRPr="00CE16DF" w:rsidRDefault="0025307C" w:rsidP="00D807BE">
            <w:pPr>
              <w:pStyle w:val="ListParagraph"/>
              <w:numPr>
                <w:ilvl w:val="0"/>
                <w:numId w:val="67"/>
              </w:numPr>
              <w:jc w:val="left"/>
            </w:pPr>
            <w:r w:rsidRPr="00E84C83">
              <w:t xml:space="preserve">Memilih menu </w:t>
            </w:r>
            <w:r>
              <w:t>“Hapus Portofolio” pada salah satu portofolio yang tersedia</w:t>
            </w:r>
          </w:p>
        </w:tc>
        <w:tc>
          <w:tcPr>
            <w:tcW w:w="2970" w:type="dxa"/>
          </w:tcPr>
          <w:p w14:paraId="1E6B2AAD" w14:textId="77777777" w:rsidR="0025307C" w:rsidRDefault="0025307C" w:rsidP="00E22277">
            <w:pPr>
              <w:rPr>
                <w:b/>
                <w:bCs/>
              </w:rPr>
            </w:pPr>
          </w:p>
        </w:tc>
      </w:tr>
      <w:tr w:rsidR="0025307C" w14:paraId="59F9EFDE" w14:textId="77777777" w:rsidTr="00E22277">
        <w:tc>
          <w:tcPr>
            <w:tcW w:w="2797" w:type="dxa"/>
          </w:tcPr>
          <w:p w14:paraId="0BD62702" w14:textId="77777777" w:rsidR="0025307C" w:rsidRDefault="0025307C" w:rsidP="00E22277">
            <w:pPr>
              <w:rPr>
                <w:b/>
                <w:bCs/>
              </w:rPr>
            </w:pPr>
          </w:p>
        </w:tc>
        <w:tc>
          <w:tcPr>
            <w:tcW w:w="2970" w:type="dxa"/>
          </w:tcPr>
          <w:p w14:paraId="31A31F71" w14:textId="2E07B99C" w:rsidR="0025307C" w:rsidRPr="00CE16DF" w:rsidRDefault="0025307C" w:rsidP="00D807BE">
            <w:pPr>
              <w:pStyle w:val="ListParagraph"/>
              <w:numPr>
                <w:ilvl w:val="0"/>
                <w:numId w:val="67"/>
              </w:numPr>
              <w:ind w:left="312" w:hanging="284"/>
              <w:jc w:val="left"/>
            </w:pPr>
            <w:r w:rsidRPr="00E84C83">
              <w:t xml:space="preserve">Menampilkan </w:t>
            </w:r>
            <w:r>
              <w:t>pertanyaan konfirmasi “Apakah anda ingin menghapus portofolio ini ?”</w:t>
            </w:r>
          </w:p>
        </w:tc>
      </w:tr>
      <w:tr w:rsidR="0025307C" w14:paraId="1CC86B39" w14:textId="77777777" w:rsidTr="00E22277">
        <w:tc>
          <w:tcPr>
            <w:tcW w:w="2797" w:type="dxa"/>
          </w:tcPr>
          <w:p w14:paraId="6473EBDE" w14:textId="526480D5" w:rsidR="0025307C" w:rsidRPr="00CE16DF" w:rsidRDefault="0025307C" w:rsidP="00D807BE">
            <w:pPr>
              <w:pStyle w:val="ListParagraph"/>
              <w:numPr>
                <w:ilvl w:val="0"/>
                <w:numId w:val="67"/>
              </w:numPr>
              <w:ind w:left="427" w:hanging="426"/>
              <w:jc w:val="left"/>
            </w:pPr>
            <w:r>
              <w:t>Memilih tombol “YA”</w:t>
            </w:r>
          </w:p>
        </w:tc>
        <w:tc>
          <w:tcPr>
            <w:tcW w:w="2970" w:type="dxa"/>
          </w:tcPr>
          <w:p w14:paraId="4E2C83C8" w14:textId="77777777" w:rsidR="0025307C" w:rsidRPr="00CE16DF" w:rsidRDefault="0025307C" w:rsidP="00E22277">
            <w:pPr>
              <w:jc w:val="left"/>
            </w:pPr>
          </w:p>
        </w:tc>
      </w:tr>
      <w:tr w:rsidR="0025307C" w14:paraId="72835361" w14:textId="77777777" w:rsidTr="00E22277">
        <w:tc>
          <w:tcPr>
            <w:tcW w:w="2797" w:type="dxa"/>
          </w:tcPr>
          <w:p w14:paraId="419139F0" w14:textId="77777777" w:rsidR="0025307C" w:rsidRDefault="0025307C" w:rsidP="0025307C">
            <w:pPr>
              <w:pStyle w:val="ListParagraph"/>
              <w:ind w:left="427"/>
              <w:jc w:val="left"/>
            </w:pPr>
          </w:p>
        </w:tc>
        <w:tc>
          <w:tcPr>
            <w:tcW w:w="2970" w:type="dxa"/>
          </w:tcPr>
          <w:p w14:paraId="7B687CA9" w14:textId="51E7912F" w:rsidR="0025307C" w:rsidRPr="00CE16DF" w:rsidRDefault="0025307C" w:rsidP="00E22277">
            <w:pPr>
              <w:jc w:val="left"/>
            </w:pPr>
            <w:r>
              <w:t xml:space="preserve">4.Menghapus data portofolio dari </w:t>
            </w:r>
            <w:r w:rsidR="00E87EFE">
              <w:t>database dan pada halaman Kelola Portofolio</w:t>
            </w:r>
          </w:p>
        </w:tc>
      </w:tr>
      <w:tr w:rsidR="0025307C" w14:paraId="7E26A812" w14:textId="77777777" w:rsidTr="00E22277">
        <w:tc>
          <w:tcPr>
            <w:tcW w:w="5767" w:type="dxa"/>
            <w:gridSpan w:val="2"/>
            <w:shd w:val="clear" w:color="auto" w:fill="D0CECE" w:themeFill="background2" w:themeFillShade="E6"/>
          </w:tcPr>
          <w:p w14:paraId="4FC61BD5" w14:textId="77777777" w:rsidR="0025307C" w:rsidRDefault="0025307C" w:rsidP="00E22277">
            <w:pPr>
              <w:jc w:val="center"/>
              <w:rPr>
                <w:b/>
                <w:bCs/>
              </w:rPr>
            </w:pPr>
            <w:r>
              <w:rPr>
                <w:b/>
                <w:bCs/>
              </w:rPr>
              <w:t>Skenario Alternatif</w:t>
            </w:r>
          </w:p>
        </w:tc>
      </w:tr>
      <w:tr w:rsidR="0025307C" w14:paraId="6638C203" w14:textId="77777777" w:rsidTr="00E22277">
        <w:tc>
          <w:tcPr>
            <w:tcW w:w="2797" w:type="dxa"/>
          </w:tcPr>
          <w:p w14:paraId="513B3317" w14:textId="77777777" w:rsidR="0025307C" w:rsidRDefault="0025307C" w:rsidP="00E22277">
            <w:pPr>
              <w:rPr>
                <w:b/>
                <w:bCs/>
              </w:rPr>
            </w:pPr>
          </w:p>
        </w:tc>
        <w:tc>
          <w:tcPr>
            <w:tcW w:w="2970" w:type="dxa"/>
          </w:tcPr>
          <w:p w14:paraId="6723DF42" w14:textId="77777777" w:rsidR="0025307C" w:rsidRDefault="0025307C" w:rsidP="00E22277">
            <w:pPr>
              <w:rPr>
                <w:b/>
                <w:bCs/>
              </w:rPr>
            </w:pPr>
          </w:p>
        </w:tc>
      </w:tr>
      <w:tr w:rsidR="0025307C" w14:paraId="5413DC39" w14:textId="77777777" w:rsidTr="00E22277">
        <w:tc>
          <w:tcPr>
            <w:tcW w:w="5767" w:type="dxa"/>
            <w:gridSpan w:val="2"/>
            <w:shd w:val="clear" w:color="auto" w:fill="D0CECE" w:themeFill="background2" w:themeFillShade="E6"/>
          </w:tcPr>
          <w:p w14:paraId="2A77E188" w14:textId="77777777" w:rsidR="0025307C" w:rsidRDefault="0025307C" w:rsidP="00E22277">
            <w:pPr>
              <w:jc w:val="center"/>
              <w:rPr>
                <w:b/>
                <w:bCs/>
              </w:rPr>
            </w:pPr>
            <w:r>
              <w:rPr>
                <w:b/>
                <w:bCs/>
              </w:rPr>
              <w:t>Skenario Exception</w:t>
            </w:r>
          </w:p>
        </w:tc>
      </w:tr>
      <w:tr w:rsidR="0025307C" w14:paraId="52F220FF" w14:textId="77777777" w:rsidTr="00E22277">
        <w:tc>
          <w:tcPr>
            <w:tcW w:w="2797" w:type="dxa"/>
          </w:tcPr>
          <w:p w14:paraId="18F44AEE" w14:textId="77777777" w:rsidR="0025307C" w:rsidRDefault="0025307C" w:rsidP="00E22277">
            <w:pPr>
              <w:jc w:val="left"/>
              <w:rPr>
                <w:b/>
                <w:bCs/>
              </w:rPr>
            </w:pPr>
          </w:p>
        </w:tc>
        <w:tc>
          <w:tcPr>
            <w:tcW w:w="2970" w:type="dxa"/>
          </w:tcPr>
          <w:p w14:paraId="6EEB463A" w14:textId="77777777" w:rsidR="0025307C" w:rsidRDefault="0025307C" w:rsidP="00E22277">
            <w:pPr>
              <w:rPr>
                <w:b/>
                <w:bCs/>
              </w:rPr>
            </w:pPr>
          </w:p>
        </w:tc>
      </w:tr>
    </w:tbl>
    <w:p w14:paraId="37407364" w14:textId="77777777" w:rsidR="0025307C" w:rsidRPr="0025307C" w:rsidRDefault="0025307C" w:rsidP="0025307C">
      <w:pPr>
        <w:ind w:left="2160"/>
        <w:rPr>
          <w:b/>
          <w:bCs/>
        </w:rPr>
      </w:pPr>
    </w:p>
    <w:p w14:paraId="48DC310D" w14:textId="3BB99F40" w:rsidR="00BF3573" w:rsidRDefault="00BF3573" w:rsidP="00D807BE">
      <w:pPr>
        <w:pStyle w:val="ListParagraph"/>
        <w:numPr>
          <w:ilvl w:val="0"/>
          <w:numId w:val="47"/>
        </w:numPr>
        <w:rPr>
          <w:b/>
          <w:bCs/>
        </w:rPr>
      </w:pPr>
      <w:r>
        <w:rPr>
          <w:b/>
          <w:bCs/>
        </w:rPr>
        <w:t>Skenario Update Portofolio</w:t>
      </w:r>
    </w:p>
    <w:tbl>
      <w:tblPr>
        <w:tblStyle w:val="TableGrid"/>
        <w:tblW w:w="0" w:type="auto"/>
        <w:tblInd w:w="2160" w:type="dxa"/>
        <w:tblLook w:val="04A0" w:firstRow="1" w:lastRow="0" w:firstColumn="1" w:lastColumn="0" w:noHBand="0" w:noVBand="1"/>
      </w:tblPr>
      <w:tblGrid>
        <w:gridCol w:w="2797"/>
        <w:gridCol w:w="2970"/>
      </w:tblGrid>
      <w:tr w:rsidR="00E87EFE" w14:paraId="6367EEEC" w14:textId="77777777" w:rsidTr="00E22277">
        <w:tc>
          <w:tcPr>
            <w:tcW w:w="2797" w:type="dxa"/>
          </w:tcPr>
          <w:p w14:paraId="3843DECF" w14:textId="77777777" w:rsidR="00E87EFE" w:rsidRDefault="00E87EFE" w:rsidP="00E22277">
            <w:pPr>
              <w:rPr>
                <w:b/>
                <w:bCs/>
              </w:rPr>
            </w:pPr>
            <w:r>
              <w:rPr>
                <w:b/>
                <w:bCs/>
              </w:rPr>
              <w:t>Nama Use Case</w:t>
            </w:r>
          </w:p>
        </w:tc>
        <w:tc>
          <w:tcPr>
            <w:tcW w:w="2970" w:type="dxa"/>
          </w:tcPr>
          <w:p w14:paraId="1EC76B31" w14:textId="01533A70" w:rsidR="00E87EFE" w:rsidRPr="00841B4F" w:rsidRDefault="00E87EFE" w:rsidP="00E22277">
            <w:r>
              <w:t>Update Portofolio</w:t>
            </w:r>
          </w:p>
        </w:tc>
      </w:tr>
      <w:tr w:rsidR="00E87EFE" w14:paraId="2F3CB38F" w14:textId="77777777" w:rsidTr="00E22277">
        <w:tc>
          <w:tcPr>
            <w:tcW w:w="2797" w:type="dxa"/>
          </w:tcPr>
          <w:p w14:paraId="2545AF73" w14:textId="77777777" w:rsidR="00E87EFE" w:rsidRDefault="00E87EFE" w:rsidP="00E22277">
            <w:pPr>
              <w:rPr>
                <w:b/>
                <w:bCs/>
              </w:rPr>
            </w:pPr>
            <w:r>
              <w:rPr>
                <w:b/>
                <w:bCs/>
              </w:rPr>
              <w:lastRenderedPageBreak/>
              <w:t>Deskripsi</w:t>
            </w:r>
          </w:p>
        </w:tc>
        <w:tc>
          <w:tcPr>
            <w:tcW w:w="2970" w:type="dxa"/>
          </w:tcPr>
          <w:p w14:paraId="7D688ED6" w14:textId="3A56F910" w:rsidR="00E87EFE" w:rsidRPr="00841B4F" w:rsidRDefault="00E87EFE" w:rsidP="00E22277">
            <w:r>
              <w:t>Mengubah informasi data portofolio yang sudah tersedia pada databe</w:t>
            </w:r>
          </w:p>
        </w:tc>
      </w:tr>
      <w:tr w:rsidR="00E87EFE" w14:paraId="45C8F689" w14:textId="77777777" w:rsidTr="00E22277">
        <w:tc>
          <w:tcPr>
            <w:tcW w:w="2797" w:type="dxa"/>
          </w:tcPr>
          <w:p w14:paraId="46C14CB1" w14:textId="77777777" w:rsidR="00E87EFE" w:rsidRDefault="00E87EFE" w:rsidP="00E22277">
            <w:pPr>
              <w:rPr>
                <w:b/>
                <w:bCs/>
              </w:rPr>
            </w:pPr>
            <w:r>
              <w:rPr>
                <w:b/>
                <w:bCs/>
              </w:rPr>
              <w:t>Aktor</w:t>
            </w:r>
          </w:p>
        </w:tc>
        <w:tc>
          <w:tcPr>
            <w:tcW w:w="2970" w:type="dxa"/>
          </w:tcPr>
          <w:p w14:paraId="00A7F0AE" w14:textId="0349BCFE" w:rsidR="00E87EFE" w:rsidRPr="00841B4F" w:rsidRDefault="00E87EFE" w:rsidP="00E22277">
            <w:pPr>
              <w:jc w:val="left"/>
            </w:pPr>
            <w:r>
              <w:t>Pengunjung Website (Member)</w:t>
            </w:r>
          </w:p>
        </w:tc>
      </w:tr>
      <w:tr w:rsidR="00E87EFE" w14:paraId="4202B8D8" w14:textId="77777777" w:rsidTr="00E22277">
        <w:tc>
          <w:tcPr>
            <w:tcW w:w="2797" w:type="dxa"/>
          </w:tcPr>
          <w:p w14:paraId="49A6CFDE" w14:textId="77777777" w:rsidR="00E87EFE" w:rsidRDefault="00E87EFE" w:rsidP="00E22277">
            <w:pPr>
              <w:rPr>
                <w:b/>
                <w:bCs/>
              </w:rPr>
            </w:pPr>
            <w:r>
              <w:rPr>
                <w:b/>
                <w:bCs/>
              </w:rPr>
              <w:t>Triggers</w:t>
            </w:r>
          </w:p>
        </w:tc>
        <w:tc>
          <w:tcPr>
            <w:tcW w:w="2970" w:type="dxa"/>
          </w:tcPr>
          <w:p w14:paraId="1F8164BF" w14:textId="37CAAE95" w:rsidR="00E87EFE" w:rsidRPr="00841B4F" w:rsidRDefault="00E87EFE" w:rsidP="00E22277">
            <w:pPr>
              <w:jc w:val="left"/>
            </w:pPr>
            <w:r w:rsidRPr="00841B4F">
              <w:t xml:space="preserve">Aktor ingin </w:t>
            </w:r>
            <w:r>
              <w:t>mengubah infomasi data portofolio</w:t>
            </w:r>
          </w:p>
        </w:tc>
      </w:tr>
      <w:tr w:rsidR="00E87EFE" w14:paraId="2E4956A8" w14:textId="77777777" w:rsidTr="00E22277">
        <w:tc>
          <w:tcPr>
            <w:tcW w:w="2797" w:type="dxa"/>
          </w:tcPr>
          <w:p w14:paraId="7D7A1EEA" w14:textId="77777777" w:rsidR="00E87EFE" w:rsidRDefault="00E87EFE" w:rsidP="00E22277">
            <w:pPr>
              <w:rPr>
                <w:b/>
                <w:bCs/>
              </w:rPr>
            </w:pPr>
            <w:r>
              <w:rPr>
                <w:b/>
                <w:bCs/>
              </w:rPr>
              <w:t>Pre-Condition</w:t>
            </w:r>
          </w:p>
        </w:tc>
        <w:tc>
          <w:tcPr>
            <w:tcW w:w="2970" w:type="dxa"/>
          </w:tcPr>
          <w:p w14:paraId="5100FF27" w14:textId="13191F17" w:rsidR="00E87EFE" w:rsidRPr="00841B4F" w:rsidRDefault="00E87EFE" w:rsidP="00E22277">
            <w:pPr>
              <w:jc w:val="left"/>
            </w:pPr>
            <w:r w:rsidRPr="00841B4F">
              <w:t xml:space="preserve">Data </w:t>
            </w:r>
            <w:r>
              <w:t>portofolio belum diperbarui</w:t>
            </w:r>
          </w:p>
        </w:tc>
      </w:tr>
      <w:tr w:rsidR="00E87EFE" w14:paraId="793A5919" w14:textId="77777777" w:rsidTr="00E22277">
        <w:tc>
          <w:tcPr>
            <w:tcW w:w="2797" w:type="dxa"/>
          </w:tcPr>
          <w:p w14:paraId="4E8E3C8D" w14:textId="77777777" w:rsidR="00E87EFE" w:rsidRDefault="00E87EFE" w:rsidP="00E22277">
            <w:pPr>
              <w:rPr>
                <w:b/>
                <w:bCs/>
              </w:rPr>
            </w:pPr>
            <w:r>
              <w:rPr>
                <w:b/>
                <w:bCs/>
              </w:rPr>
              <w:t>Post-Condition</w:t>
            </w:r>
          </w:p>
        </w:tc>
        <w:tc>
          <w:tcPr>
            <w:tcW w:w="2970" w:type="dxa"/>
          </w:tcPr>
          <w:p w14:paraId="41B5DF0A" w14:textId="6B3EF40B" w:rsidR="00E87EFE" w:rsidRPr="00841B4F" w:rsidRDefault="00E87EFE" w:rsidP="00E22277">
            <w:pPr>
              <w:jc w:val="left"/>
            </w:pPr>
            <w:r w:rsidRPr="00841B4F">
              <w:t xml:space="preserve">Data </w:t>
            </w:r>
            <w:r>
              <w:t>portofolio sudah diperbarui</w:t>
            </w:r>
          </w:p>
        </w:tc>
      </w:tr>
      <w:tr w:rsidR="00E87EFE" w14:paraId="1BE358B6" w14:textId="77777777" w:rsidTr="00E22277">
        <w:tc>
          <w:tcPr>
            <w:tcW w:w="2797" w:type="dxa"/>
          </w:tcPr>
          <w:p w14:paraId="4E790573" w14:textId="77777777" w:rsidR="00E87EFE" w:rsidRDefault="00E87EFE" w:rsidP="00E22277">
            <w:pPr>
              <w:jc w:val="center"/>
              <w:rPr>
                <w:b/>
                <w:bCs/>
              </w:rPr>
            </w:pPr>
            <w:r>
              <w:rPr>
                <w:b/>
                <w:bCs/>
              </w:rPr>
              <w:t>Admin</w:t>
            </w:r>
          </w:p>
        </w:tc>
        <w:tc>
          <w:tcPr>
            <w:tcW w:w="2970" w:type="dxa"/>
          </w:tcPr>
          <w:p w14:paraId="13D2DFE0" w14:textId="77777777" w:rsidR="00E87EFE" w:rsidRDefault="00E87EFE" w:rsidP="00E22277">
            <w:pPr>
              <w:jc w:val="center"/>
              <w:rPr>
                <w:b/>
                <w:bCs/>
              </w:rPr>
            </w:pPr>
            <w:r>
              <w:rPr>
                <w:b/>
                <w:bCs/>
              </w:rPr>
              <w:t>Sistem</w:t>
            </w:r>
          </w:p>
        </w:tc>
      </w:tr>
      <w:tr w:rsidR="00E87EFE" w14:paraId="50DCFA70" w14:textId="77777777" w:rsidTr="00E22277">
        <w:tc>
          <w:tcPr>
            <w:tcW w:w="5767" w:type="dxa"/>
            <w:gridSpan w:val="2"/>
            <w:shd w:val="clear" w:color="auto" w:fill="D0CECE" w:themeFill="background2" w:themeFillShade="E6"/>
          </w:tcPr>
          <w:p w14:paraId="7BCF0AC4" w14:textId="77777777" w:rsidR="00E87EFE" w:rsidRDefault="00E87EFE" w:rsidP="00E22277">
            <w:pPr>
              <w:jc w:val="center"/>
              <w:rPr>
                <w:b/>
                <w:bCs/>
              </w:rPr>
            </w:pPr>
            <w:r>
              <w:rPr>
                <w:b/>
                <w:bCs/>
              </w:rPr>
              <w:t>Skenario Normal</w:t>
            </w:r>
          </w:p>
        </w:tc>
      </w:tr>
      <w:tr w:rsidR="00E87EFE" w14:paraId="4623338E" w14:textId="77777777" w:rsidTr="00E22277">
        <w:tc>
          <w:tcPr>
            <w:tcW w:w="2797" w:type="dxa"/>
          </w:tcPr>
          <w:p w14:paraId="488070A1" w14:textId="75B5B210" w:rsidR="00E87EFE" w:rsidRPr="00CE16DF" w:rsidRDefault="00E87EFE" w:rsidP="00D807BE">
            <w:pPr>
              <w:pStyle w:val="ListParagraph"/>
              <w:numPr>
                <w:ilvl w:val="0"/>
                <w:numId w:val="68"/>
              </w:numPr>
              <w:jc w:val="left"/>
            </w:pPr>
            <w:r w:rsidRPr="00E84C83">
              <w:t>Memilih menu “</w:t>
            </w:r>
            <w:r>
              <w:t>Edit</w:t>
            </w:r>
            <w:r w:rsidRPr="00E84C83">
              <w:t xml:space="preserve">” pada </w:t>
            </w:r>
            <w:r>
              <w:t>salah portofolio yang telah dipilih</w:t>
            </w:r>
          </w:p>
        </w:tc>
        <w:tc>
          <w:tcPr>
            <w:tcW w:w="2970" w:type="dxa"/>
          </w:tcPr>
          <w:p w14:paraId="026DB772" w14:textId="77777777" w:rsidR="00E87EFE" w:rsidRDefault="00E87EFE" w:rsidP="00E22277">
            <w:pPr>
              <w:rPr>
                <w:b/>
                <w:bCs/>
              </w:rPr>
            </w:pPr>
          </w:p>
        </w:tc>
      </w:tr>
      <w:tr w:rsidR="00E87EFE" w14:paraId="1B49DB26" w14:textId="77777777" w:rsidTr="00E22277">
        <w:tc>
          <w:tcPr>
            <w:tcW w:w="2797" w:type="dxa"/>
          </w:tcPr>
          <w:p w14:paraId="4F7DAFB2" w14:textId="77777777" w:rsidR="00E87EFE" w:rsidRDefault="00E87EFE" w:rsidP="00E22277">
            <w:pPr>
              <w:rPr>
                <w:b/>
                <w:bCs/>
              </w:rPr>
            </w:pPr>
          </w:p>
        </w:tc>
        <w:tc>
          <w:tcPr>
            <w:tcW w:w="2970" w:type="dxa"/>
          </w:tcPr>
          <w:p w14:paraId="23CA19BB" w14:textId="724DA4E2" w:rsidR="00E87EFE" w:rsidRPr="00CE16DF" w:rsidRDefault="00E87EFE" w:rsidP="00D807BE">
            <w:pPr>
              <w:pStyle w:val="ListParagraph"/>
              <w:numPr>
                <w:ilvl w:val="0"/>
                <w:numId w:val="68"/>
              </w:numPr>
              <w:ind w:left="312" w:hanging="284"/>
              <w:jc w:val="left"/>
            </w:pPr>
            <w:r w:rsidRPr="00E84C83">
              <w:t xml:space="preserve">Menampilkan </w:t>
            </w:r>
            <w:r>
              <w:t>form edit untuk mengubah informasi yang sebelumnya tersimpan</w:t>
            </w:r>
          </w:p>
        </w:tc>
      </w:tr>
      <w:tr w:rsidR="00E87EFE" w14:paraId="45188E32" w14:textId="77777777" w:rsidTr="00E22277">
        <w:tc>
          <w:tcPr>
            <w:tcW w:w="2797" w:type="dxa"/>
          </w:tcPr>
          <w:p w14:paraId="7B690DD4" w14:textId="15A091D7" w:rsidR="00E87EFE" w:rsidRPr="00CE16DF" w:rsidRDefault="00E87EFE" w:rsidP="00D807BE">
            <w:pPr>
              <w:pStyle w:val="ListParagraph"/>
              <w:numPr>
                <w:ilvl w:val="0"/>
                <w:numId w:val="68"/>
              </w:numPr>
              <w:ind w:left="427" w:hanging="426"/>
              <w:jc w:val="left"/>
            </w:pPr>
            <w:r w:rsidRPr="00CE16DF">
              <w:t>Me</w:t>
            </w:r>
            <w:r>
              <w:t xml:space="preserve">ngisi form edit </w:t>
            </w:r>
          </w:p>
        </w:tc>
        <w:tc>
          <w:tcPr>
            <w:tcW w:w="2970" w:type="dxa"/>
          </w:tcPr>
          <w:p w14:paraId="084473BB" w14:textId="77777777" w:rsidR="00E87EFE" w:rsidRPr="00CE16DF" w:rsidRDefault="00E87EFE" w:rsidP="00E22277">
            <w:pPr>
              <w:jc w:val="left"/>
            </w:pPr>
          </w:p>
        </w:tc>
      </w:tr>
      <w:tr w:rsidR="00E87EFE" w14:paraId="25817B17" w14:textId="77777777" w:rsidTr="00E22277">
        <w:tc>
          <w:tcPr>
            <w:tcW w:w="2797" w:type="dxa"/>
          </w:tcPr>
          <w:p w14:paraId="2BED22F0" w14:textId="417603E5" w:rsidR="00E87EFE" w:rsidRPr="00CE16DF" w:rsidRDefault="00E87EFE" w:rsidP="00D807BE">
            <w:pPr>
              <w:pStyle w:val="ListParagraph"/>
              <w:numPr>
                <w:ilvl w:val="0"/>
                <w:numId w:val="68"/>
              </w:numPr>
              <w:ind w:left="427" w:hanging="426"/>
              <w:jc w:val="left"/>
            </w:pPr>
            <w:r>
              <w:t>Menyimpan perubahan dengan memilih tombol “Save”</w:t>
            </w:r>
          </w:p>
        </w:tc>
        <w:tc>
          <w:tcPr>
            <w:tcW w:w="2970" w:type="dxa"/>
          </w:tcPr>
          <w:p w14:paraId="436219B8" w14:textId="77777777" w:rsidR="00E87EFE" w:rsidRPr="00CE16DF" w:rsidRDefault="00E87EFE" w:rsidP="00E22277">
            <w:pPr>
              <w:jc w:val="left"/>
            </w:pPr>
          </w:p>
        </w:tc>
      </w:tr>
      <w:tr w:rsidR="00E87EFE" w14:paraId="3D1A9FD7" w14:textId="77777777" w:rsidTr="00E22277">
        <w:tc>
          <w:tcPr>
            <w:tcW w:w="2797" w:type="dxa"/>
          </w:tcPr>
          <w:p w14:paraId="69862B6B" w14:textId="77777777" w:rsidR="00E87EFE" w:rsidRDefault="00E87EFE" w:rsidP="00E87EFE">
            <w:pPr>
              <w:pStyle w:val="ListParagraph"/>
              <w:ind w:left="427"/>
              <w:jc w:val="left"/>
            </w:pPr>
          </w:p>
        </w:tc>
        <w:tc>
          <w:tcPr>
            <w:tcW w:w="2970" w:type="dxa"/>
          </w:tcPr>
          <w:p w14:paraId="5B3C8DD9" w14:textId="790B38EB" w:rsidR="00E87EFE" w:rsidRPr="00CE16DF" w:rsidRDefault="00E87EFE" w:rsidP="00E22277">
            <w:pPr>
              <w:jc w:val="left"/>
            </w:pPr>
            <w:r>
              <w:t>5.Menyimpan perubahan data portofolio ke dalam database</w:t>
            </w:r>
          </w:p>
        </w:tc>
      </w:tr>
      <w:tr w:rsidR="00E87EFE" w14:paraId="7EE51644" w14:textId="77777777" w:rsidTr="00E22277">
        <w:tc>
          <w:tcPr>
            <w:tcW w:w="2797" w:type="dxa"/>
          </w:tcPr>
          <w:p w14:paraId="3F027C95" w14:textId="77777777" w:rsidR="00E87EFE" w:rsidRDefault="00E87EFE" w:rsidP="00E87EFE">
            <w:pPr>
              <w:pStyle w:val="ListParagraph"/>
              <w:ind w:left="427"/>
              <w:jc w:val="left"/>
            </w:pPr>
          </w:p>
        </w:tc>
        <w:tc>
          <w:tcPr>
            <w:tcW w:w="2970" w:type="dxa"/>
          </w:tcPr>
          <w:p w14:paraId="5D72243D" w14:textId="7B9431AE" w:rsidR="00E87EFE" w:rsidRDefault="00E87EFE" w:rsidP="00E22277">
            <w:pPr>
              <w:jc w:val="left"/>
            </w:pPr>
            <w:r>
              <w:t>6.Menampilkan data portofolio terbaru pada halaman Portofolio</w:t>
            </w:r>
          </w:p>
        </w:tc>
      </w:tr>
      <w:tr w:rsidR="00E87EFE" w14:paraId="4AD20032" w14:textId="77777777" w:rsidTr="00E22277">
        <w:tc>
          <w:tcPr>
            <w:tcW w:w="5767" w:type="dxa"/>
            <w:gridSpan w:val="2"/>
            <w:shd w:val="clear" w:color="auto" w:fill="D0CECE" w:themeFill="background2" w:themeFillShade="E6"/>
          </w:tcPr>
          <w:p w14:paraId="5A13F605" w14:textId="77777777" w:rsidR="00E87EFE" w:rsidRDefault="00E87EFE" w:rsidP="00E22277">
            <w:pPr>
              <w:jc w:val="center"/>
              <w:rPr>
                <w:b/>
                <w:bCs/>
              </w:rPr>
            </w:pPr>
            <w:r>
              <w:rPr>
                <w:b/>
                <w:bCs/>
              </w:rPr>
              <w:t>Skenario Alternatif</w:t>
            </w:r>
          </w:p>
        </w:tc>
      </w:tr>
      <w:tr w:rsidR="00E87EFE" w14:paraId="705E9976" w14:textId="77777777" w:rsidTr="00E22277">
        <w:tc>
          <w:tcPr>
            <w:tcW w:w="2797" w:type="dxa"/>
          </w:tcPr>
          <w:p w14:paraId="2D06DECB" w14:textId="77777777" w:rsidR="00E87EFE" w:rsidRDefault="00E87EFE" w:rsidP="00E22277">
            <w:pPr>
              <w:rPr>
                <w:b/>
                <w:bCs/>
              </w:rPr>
            </w:pPr>
          </w:p>
        </w:tc>
        <w:tc>
          <w:tcPr>
            <w:tcW w:w="2970" w:type="dxa"/>
          </w:tcPr>
          <w:p w14:paraId="7B9DD0C2" w14:textId="77777777" w:rsidR="00E87EFE" w:rsidRDefault="00E87EFE" w:rsidP="00E22277">
            <w:pPr>
              <w:rPr>
                <w:b/>
                <w:bCs/>
              </w:rPr>
            </w:pPr>
          </w:p>
        </w:tc>
      </w:tr>
      <w:tr w:rsidR="00E87EFE" w14:paraId="3839DD04" w14:textId="77777777" w:rsidTr="00E22277">
        <w:tc>
          <w:tcPr>
            <w:tcW w:w="5767" w:type="dxa"/>
            <w:gridSpan w:val="2"/>
            <w:shd w:val="clear" w:color="auto" w:fill="D0CECE" w:themeFill="background2" w:themeFillShade="E6"/>
          </w:tcPr>
          <w:p w14:paraId="78322EC9" w14:textId="77777777" w:rsidR="00E87EFE" w:rsidRDefault="00E87EFE" w:rsidP="00E22277">
            <w:pPr>
              <w:jc w:val="center"/>
              <w:rPr>
                <w:b/>
                <w:bCs/>
              </w:rPr>
            </w:pPr>
            <w:r>
              <w:rPr>
                <w:b/>
                <w:bCs/>
              </w:rPr>
              <w:t>Skenario Exception</w:t>
            </w:r>
          </w:p>
        </w:tc>
      </w:tr>
      <w:tr w:rsidR="00E87EFE" w14:paraId="4D24ECB1" w14:textId="77777777" w:rsidTr="00E22277">
        <w:tc>
          <w:tcPr>
            <w:tcW w:w="2797" w:type="dxa"/>
          </w:tcPr>
          <w:p w14:paraId="1EE0B002" w14:textId="77777777" w:rsidR="00E87EFE" w:rsidRDefault="00E87EFE" w:rsidP="00E22277">
            <w:pPr>
              <w:jc w:val="left"/>
              <w:rPr>
                <w:b/>
                <w:bCs/>
              </w:rPr>
            </w:pPr>
          </w:p>
        </w:tc>
        <w:tc>
          <w:tcPr>
            <w:tcW w:w="2970" w:type="dxa"/>
          </w:tcPr>
          <w:p w14:paraId="2CCCF021" w14:textId="77777777" w:rsidR="00E87EFE" w:rsidRDefault="00E87EFE" w:rsidP="00E22277">
            <w:pPr>
              <w:rPr>
                <w:b/>
                <w:bCs/>
              </w:rPr>
            </w:pPr>
          </w:p>
        </w:tc>
      </w:tr>
    </w:tbl>
    <w:p w14:paraId="5B1F38A9" w14:textId="77777777" w:rsidR="00E87EFE" w:rsidRPr="00E87EFE" w:rsidRDefault="00E87EFE" w:rsidP="00E87EFE">
      <w:pPr>
        <w:ind w:left="2160"/>
        <w:rPr>
          <w:b/>
          <w:bCs/>
        </w:rPr>
      </w:pPr>
    </w:p>
    <w:p w14:paraId="17391F1F" w14:textId="07FDE641" w:rsidR="00BF3573" w:rsidRDefault="00BF3573" w:rsidP="00D807BE">
      <w:pPr>
        <w:pStyle w:val="ListParagraph"/>
        <w:numPr>
          <w:ilvl w:val="0"/>
          <w:numId w:val="47"/>
        </w:numPr>
        <w:rPr>
          <w:b/>
          <w:bCs/>
        </w:rPr>
      </w:pPr>
      <w:r>
        <w:rPr>
          <w:b/>
          <w:bCs/>
        </w:rPr>
        <w:t>Skenario Lihat Portofolio</w:t>
      </w:r>
    </w:p>
    <w:tbl>
      <w:tblPr>
        <w:tblStyle w:val="TableGrid"/>
        <w:tblW w:w="0" w:type="auto"/>
        <w:tblInd w:w="2160" w:type="dxa"/>
        <w:tblLook w:val="04A0" w:firstRow="1" w:lastRow="0" w:firstColumn="1" w:lastColumn="0" w:noHBand="0" w:noVBand="1"/>
      </w:tblPr>
      <w:tblGrid>
        <w:gridCol w:w="2797"/>
        <w:gridCol w:w="2970"/>
      </w:tblGrid>
      <w:tr w:rsidR="00E87EFE" w:rsidRPr="00841B4F" w14:paraId="6DB75A99" w14:textId="77777777" w:rsidTr="00E22277">
        <w:tc>
          <w:tcPr>
            <w:tcW w:w="2797" w:type="dxa"/>
          </w:tcPr>
          <w:p w14:paraId="716A3C7E" w14:textId="77777777" w:rsidR="00E87EFE" w:rsidRDefault="00E87EFE" w:rsidP="00E22277">
            <w:pPr>
              <w:rPr>
                <w:b/>
                <w:bCs/>
              </w:rPr>
            </w:pPr>
            <w:r>
              <w:rPr>
                <w:b/>
                <w:bCs/>
              </w:rPr>
              <w:t>Nama Use Case</w:t>
            </w:r>
          </w:p>
        </w:tc>
        <w:tc>
          <w:tcPr>
            <w:tcW w:w="2970" w:type="dxa"/>
          </w:tcPr>
          <w:p w14:paraId="139F9F85" w14:textId="04C79388" w:rsidR="00E87EFE" w:rsidRPr="00841B4F" w:rsidRDefault="00E87EFE" w:rsidP="00E22277">
            <w:r>
              <w:t>Lihat</w:t>
            </w:r>
            <w:r w:rsidRPr="00841B4F">
              <w:t xml:space="preserve"> </w:t>
            </w:r>
            <w:r>
              <w:t>Portofolio</w:t>
            </w:r>
          </w:p>
        </w:tc>
      </w:tr>
      <w:tr w:rsidR="00E87EFE" w:rsidRPr="00841B4F" w14:paraId="184CEFBC" w14:textId="77777777" w:rsidTr="00E22277">
        <w:tc>
          <w:tcPr>
            <w:tcW w:w="2797" w:type="dxa"/>
          </w:tcPr>
          <w:p w14:paraId="2E1BA302" w14:textId="77777777" w:rsidR="00E87EFE" w:rsidRDefault="00E87EFE" w:rsidP="00E22277">
            <w:pPr>
              <w:rPr>
                <w:b/>
                <w:bCs/>
              </w:rPr>
            </w:pPr>
            <w:r>
              <w:rPr>
                <w:b/>
                <w:bCs/>
              </w:rPr>
              <w:t>Deskripsi</w:t>
            </w:r>
          </w:p>
        </w:tc>
        <w:tc>
          <w:tcPr>
            <w:tcW w:w="2970" w:type="dxa"/>
          </w:tcPr>
          <w:p w14:paraId="75494E47" w14:textId="1B175538" w:rsidR="00E87EFE" w:rsidRPr="00841B4F" w:rsidRDefault="00E87EFE" w:rsidP="00E22277">
            <w:r>
              <w:t>Melihat portofolio yang telah ditampilkan.</w:t>
            </w:r>
          </w:p>
        </w:tc>
      </w:tr>
      <w:tr w:rsidR="00E87EFE" w:rsidRPr="00841B4F" w14:paraId="0CE03D96" w14:textId="77777777" w:rsidTr="00E22277">
        <w:tc>
          <w:tcPr>
            <w:tcW w:w="2797" w:type="dxa"/>
          </w:tcPr>
          <w:p w14:paraId="5A95AF2D" w14:textId="77777777" w:rsidR="00E87EFE" w:rsidRDefault="00E87EFE" w:rsidP="00E22277">
            <w:pPr>
              <w:rPr>
                <w:b/>
                <w:bCs/>
              </w:rPr>
            </w:pPr>
            <w:r>
              <w:rPr>
                <w:b/>
                <w:bCs/>
              </w:rPr>
              <w:t>Aktor</w:t>
            </w:r>
          </w:p>
        </w:tc>
        <w:tc>
          <w:tcPr>
            <w:tcW w:w="2970" w:type="dxa"/>
          </w:tcPr>
          <w:p w14:paraId="3B6E2DCF" w14:textId="609873DE" w:rsidR="00E87EFE" w:rsidRPr="00841B4F" w:rsidRDefault="00E87EFE" w:rsidP="00E22277">
            <w:r>
              <w:t>Pengunjung Website (Member)</w:t>
            </w:r>
          </w:p>
        </w:tc>
      </w:tr>
      <w:tr w:rsidR="00E87EFE" w:rsidRPr="00841B4F" w14:paraId="5EA352CC" w14:textId="77777777" w:rsidTr="00E22277">
        <w:tc>
          <w:tcPr>
            <w:tcW w:w="2797" w:type="dxa"/>
          </w:tcPr>
          <w:p w14:paraId="11A75FBD" w14:textId="77777777" w:rsidR="00E87EFE" w:rsidRDefault="00E87EFE" w:rsidP="00E22277">
            <w:pPr>
              <w:rPr>
                <w:b/>
                <w:bCs/>
              </w:rPr>
            </w:pPr>
            <w:r>
              <w:rPr>
                <w:b/>
                <w:bCs/>
              </w:rPr>
              <w:t>Triggers</w:t>
            </w:r>
          </w:p>
        </w:tc>
        <w:tc>
          <w:tcPr>
            <w:tcW w:w="2970" w:type="dxa"/>
          </w:tcPr>
          <w:p w14:paraId="5D108AA2" w14:textId="77F25A66" w:rsidR="00E87EFE" w:rsidRPr="00841B4F" w:rsidRDefault="00E87EFE" w:rsidP="00E22277">
            <w:pPr>
              <w:jc w:val="left"/>
            </w:pPr>
            <w:r w:rsidRPr="00841B4F">
              <w:t xml:space="preserve">Aktor ingin </w:t>
            </w:r>
            <w:r>
              <w:t>melihat portofolio yang telah di unggah oleh Pengguna dalam halaman website.</w:t>
            </w:r>
          </w:p>
        </w:tc>
      </w:tr>
      <w:tr w:rsidR="00E87EFE" w:rsidRPr="00841B4F" w14:paraId="44722CA7" w14:textId="77777777" w:rsidTr="00E22277">
        <w:tc>
          <w:tcPr>
            <w:tcW w:w="2797" w:type="dxa"/>
          </w:tcPr>
          <w:p w14:paraId="3AAC562B" w14:textId="77777777" w:rsidR="00E87EFE" w:rsidRDefault="00E87EFE" w:rsidP="00E22277">
            <w:pPr>
              <w:rPr>
                <w:b/>
                <w:bCs/>
              </w:rPr>
            </w:pPr>
            <w:r>
              <w:rPr>
                <w:b/>
                <w:bCs/>
              </w:rPr>
              <w:t>Pre-Condition</w:t>
            </w:r>
          </w:p>
        </w:tc>
        <w:tc>
          <w:tcPr>
            <w:tcW w:w="2970" w:type="dxa"/>
          </w:tcPr>
          <w:p w14:paraId="00728558" w14:textId="49D83286" w:rsidR="00E87EFE" w:rsidRPr="00841B4F" w:rsidRDefault="00E87EFE" w:rsidP="00E22277">
            <w:pPr>
              <w:jc w:val="left"/>
            </w:pPr>
            <w:r w:rsidRPr="00841B4F">
              <w:t xml:space="preserve">Data </w:t>
            </w:r>
            <w:r>
              <w:t>portofolio belum ditampilkan</w:t>
            </w:r>
          </w:p>
        </w:tc>
      </w:tr>
      <w:tr w:rsidR="00E87EFE" w:rsidRPr="00841B4F" w14:paraId="220E891B" w14:textId="77777777" w:rsidTr="00E22277">
        <w:tc>
          <w:tcPr>
            <w:tcW w:w="2797" w:type="dxa"/>
          </w:tcPr>
          <w:p w14:paraId="6B27D889" w14:textId="77777777" w:rsidR="00E87EFE" w:rsidRDefault="00E87EFE" w:rsidP="00E22277">
            <w:pPr>
              <w:rPr>
                <w:b/>
                <w:bCs/>
              </w:rPr>
            </w:pPr>
            <w:r>
              <w:rPr>
                <w:b/>
                <w:bCs/>
              </w:rPr>
              <w:t>Post-Condition</w:t>
            </w:r>
          </w:p>
        </w:tc>
        <w:tc>
          <w:tcPr>
            <w:tcW w:w="2970" w:type="dxa"/>
          </w:tcPr>
          <w:p w14:paraId="72AAEB37" w14:textId="2A7E09DD" w:rsidR="00E87EFE" w:rsidRPr="00841B4F" w:rsidRDefault="00E87EFE" w:rsidP="00E22277">
            <w:pPr>
              <w:jc w:val="left"/>
            </w:pPr>
            <w:r w:rsidRPr="00841B4F">
              <w:t xml:space="preserve">Data </w:t>
            </w:r>
            <w:r>
              <w:t xml:space="preserve">portofolio </w:t>
            </w:r>
            <w:r w:rsidRPr="00841B4F">
              <w:t>telah di</w:t>
            </w:r>
            <w:r>
              <w:t>tampilkan</w:t>
            </w:r>
          </w:p>
        </w:tc>
      </w:tr>
      <w:tr w:rsidR="00E87EFE" w14:paraId="27627912" w14:textId="77777777" w:rsidTr="00E22277">
        <w:tc>
          <w:tcPr>
            <w:tcW w:w="2797" w:type="dxa"/>
          </w:tcPr>
          <w:p w14:paraId="22AE887C" w14:textId="77777777" w:rsidR="00E87EFE" w:rsidRDefault="00E87EFE" w:rsidP="00E22277">
            <w:pPr>
              <w:jc w:val="center"/>
              <w:rPr>
                <w:b/>
                <w:bCs/>
              </w:rPr>
            </w:pPr>
            <w:r>
              <w:rPr>
                <w:b/>
                <w:bCs/>
              </w:rPr>
              <w:t>Admin</w:t>
            </w:r>
          </w:p>
        </w:tc>
        <w:tc>
          <w:tcPr>
            <w:tcW w:w="2970" w:type="dxa"/>
          </w:tcPr>
          <w:p w14:paraId="1CB6AEF4" w14:textId="77777777" w:rsidR="00E87EFE" w:rsidRDefault="00E87EFE" w:rsidP="00E22277">
            <w:pPr>
              <w:jc w:val="center"/>
              <w:rPr>
                <w:b/>
                <w:bCs/>
              </w:rPr>
            </w:pPr>
            <w:r>
              <w:rPr>
                <w:b/>
                <w:bCs/>
              </w:rPr>
              <w:t>Sistem</w:t>
            </w:r>
          </w:p>
        </w:tc>
      </w:tr>
      <w:tr w:rsidR="00E87EFE" w14:paraId="20D6C9F6" w14:textId="77777777" w:rsidTr="00E22277">
        <w:tc>
          <w:tcPr>
            <w:tcW w:w="5767" w:type="dxa"/>
            <w:gridSpan w:val="2"/>
            <w:shd w:val="clear" w:color="auto" w:fill="D0CECE" w:themeFill="background2" w:themeFillShade="E6"/>
          </w:tcPr>
          <w:p w14:paraId="07CB6462" w14:textId="77777777" w:rsidR="00E87EFE" w:rsidRDefault="00E87EFE" w:rsidP="00E22277">
            <w:pPr>
              <w:jc w:val="center"/>
              <w:rPr>
                <w:b/>
                <w:bCs/>
              </w:rPr>
            </w:pPr>
            <w:r>
              <w:rPr>
                <w:b/>
                <w:bCs/>
              </w:rPr>
              <w:t>Skenario Normal</w:t>
            </w:r>
          </w:p>
        </w:tc>
      </w:tr>
      <w:tr w:rsidR="00E87EFE" w14:paraId="4E01622A" w14:textId="77777777" w:rsidTr="00E22277">
        <w:tc>
          <w:tcPr>
            <w:tcW w:w="2797" w:type="dxa"/>
          </w:tcPr>
          <w:p w14:paraId="6B0EAB58" w14:textId="57E9245E" w:rsidR="00E87EFE" w:rsidRPr="00CE16DF" w:rsidRDefault="00E87EFE" w:rsidP="00D807BE">
            <w:pPr>
              <w:pStyle w:val="ListParagraph"/>
              <w:numPr>
                <w:ilvl w:val="0"/>
                <w:numId w:val="69"/>
              </w:numPr>
              <w:jc w:val="left"/>
            </w:pPr>
            <w:r w:rsidRPr="00CE16DF">
              <w:t xml:space="preserve">Memilih </w:t>
            </w:r>
            <w:r>
              <w:t>menu “</w:t>
            </w:r>
            <w:r w:rsidR="00D57A64">
              <w:t>Kelola Portofolio</w:t>
            </w:r>
            <w:r>
              <w:t>” pada bar navigasi</w:t>
            </w:r>
          </w:p>
        </w:tc>
        <w:tc>
          <w:tcPr>
            <w:tcW w:w="2970" w:type="dxa"/>
          </w:tcPr>
          <w:p w14:paraId="2CD04C07" w14:textId="77777777" w:rsidR="00E87EFE" w:rsidRDefault="00E87EFE" w:rsidP="00E22277">
            <w:pPr>
              <w:rPr>
                <w:b/>
                <w:bCs/>
              </w:rPr>
            </w:pPr>
          </w:p>
        </w:tc>
      </w:tr>
      <w:tr w:rsidR="00E87EFE" w:rsidRPr="00CE16DF" w14:paraId="0EA8A054" w14:textId="77777777" w:rsidTr="00E22277">
        <w:tc>
          <w:tcPr>
            <w:tcW w:w="2797" w:type="dxa"/>
          </w:tcPr>
          <w:p w14:paraId="261FB2E3" w14:textId="77777777" w:rsidR="00E87EFE" w:rsidRDefault="00E87EFE" w:rsidP="00E22277">
            <w:pPr>
              <w:rPr>
                <w:b/>
                <w:bCs/>
              </w:rPr>
            </w:pPr>
          </w:p>
        </w:tc>
        <w:tc>
          <w:tcPr>
            <w:tcW w:w="2970" w:type="dxa"/>
          </w:tcPr>
          <w:p w14:paraId="291E68D6" w14:textId="533857E3" w:rsidR="00E87EFE" w:rsidRPr="00CE16DF" w:rsidRDefault="00E87EFE" w:rsidP="00D807BE">
            <w:pPr>
              <w:pStyle w:val="ListParagraph"/>
              <w:numPr>
                <w:ilvl w:val="0"/>
                <w:numId w:val="69"/>
              </w:numPr>
              <w:ind w:left="312" w:hanging="284"/>
              <w:jc w:val="left"/>
            </w:pPr>
            <w:r w:rsidRPr="00CE16DF">
              <w:t xml:space="preserve">Menampilkan </w:t>
            </w:r>
            <w:r>
              <w:t xml:space="preserve">seluruh </w:t>
            </w:r>
            <w:r w:rsidR="00D57A64">
              <w:t>portofolio</w:t>
            </w:r>
            <w:r>
              <w:t xml:space="preserve"> yang telah </w:t>
            </w:r>
            <w:r w:rsidR="00D57A64">
              <w:t xml:space="preserve">terunggah </w:t>
            </w:r>
            <w:r>
              <w:t>dalam sistem</w:t>
            </w:r>
          </w:p>
        </w:tc>
      </w:tr>
      <w:tr w:rsidR="00E87EFE" w:rsidRPr="00CE16DF" w14:paraId="1BF7A167" w14:textId="77777777" w:rsidTr="00E22277">
        <w:tc>
          <w:tcPr>
            <w:tcW w:w="2797" w:type="dxa"/>
          </w:tcPr>
          <w:p w14:paraId="761B6E09" w14:textId="239D5A18" w:rsidR="00E87EFE" w:rsidRPr="00CE16DF" w:rsidRDefault="00E87EFE" w:rsidP="00D807BE">
            <w:pPr>
              <w:pStyle w:val="ListParagraph"/>
              <w:numPr>
                <w:ilvl w:val="0"/>
                <w:numId w:val="69"/>
              </w:numPr>
              <w:ind w:left="427" w:hanging="426"/>
              <w:jc w:val="left"/>
            </w:pPr>
            <w:r w:rsidRPr="00CE16DF">
              <w:t>Me</w:t>
            </w:r>
            <w:r>
              <w:t xml:space="preserve">lihat </w:t>
            </w:r>
            <w:r w:rsidR="00D57A64">
              <w:t>Portofolio</w:t>
            </w:r>
          </w:p>
        </w:tc>
        <w:tc>
          <w:tcPr>
            <w:tcW w:w="2970" w:type="dxa"/>
          </w:tcPr>
          <w:p w14:paraId="15593FF7" w14:textId="77777777" w:rsidR="00E87EFE" w:rsidRPr="00CE16DF" w:rsidRDefault="00E87EFE" w:rsidP="00E22277">
            <w:pPr>
              <w:jc w:val="left"/>
            </w:pPr>
          </w:p>
        </w:tc>
      </w:tr>
      <w:tr w:rsidR="00E87EFE" w14:paraId="090876FF" w14:textId="77777777" w:rsidTr="00E22277">
        <w:tc>
          <w:tcPr>
            <w:tcW w:w="5767" w:type="dxa"/>
            <w:gridSpan w:val="2"/>
            <w:shd w:val="clear" w:color="auto" w:fill="D0CECE" w:themeFill="background2" w:themeFillShade="E6"/>
          </w:tcPr>
          <w:p w14:paraId="05F7A884" w14:textId="77777777" w:rsidR="00E87EFE" w:rsidRDefault="00E87EFE" w:rsidP="00E22277">
            <w:pPr>
              <w:jc w:val="center"/>
              <w:rPr>
                <w:b/>
                <w:bCs/>
              </w:rPr>
            </w:pPr>
            <w:r>
              <w:rPr>
                <w:b/>
                <w:bCs/>
              </w:rPr>
              <w:t>Skenario Alternatif</w:t>
            </w:r>
          </w:p>
        </w:tc>
      </w:tr>
      <w:tr w:rsidR="00E87EFE" w14:paraId="1922BB5B" w14:textId="77777777" w:rsidTr="00E22277">
        <w:tc>
          <w:tcPr>
            <w:tcW w:w="2797" w:type="dxa"/>
          </w:tcPr>
          <w:p w14:paraId="159D3641" w14:textId="77777777" w:rsidR="00E87EFE" w:rsidRDefault="00E87EFE" w:rsidP="00E22277">
            <w:pPr>
              <w:rPr>
                <w:b/>
                <w:bCs/>
              </w:rPr>
            </w:pPr>
          </w:p>
        </w:tc>
        <w:tc>
          <w:tcPr>
            <w:tcW w:w="2970" w:type="dxa"/>
          </w:tcPr>
          <w:p w14:paraId="4B370760" w14:textId="77777777" w:rsidR="00E87EFE" w:rsidRDefault="00E87EFE" w:rsidP="00E22277">
            <w:pPr>
              <w:rPr>
                <w:b/>
                <w:bCs/>
              </w:rPr>
            </w:pPr>
          </w:p>
        </w:tc>
      </w:tr>
      <w:tr w:rsidR="00E87EFE" w14:paraId="40BC3699" w14:textId="77777777" w:rsidTr="00E22277">
        <w:tc>
          <w:tcPr>
            <w:tcW w:w="5767" w:type="dxa"/>
            <w:gridSpan w:val="2"/>
            <w:shd w:val="clear" w:color="auto" w:fill="D0CECE" w:themeFill="background2" w:themeFillShade="E6"/>
          </w:tcPr>
          <w:p w14:paraId="647A3E7D" w14:textId="77777777" w:rsidR="00E87EFE" w:rsidRDefault="00E87EFE" w:rsidP="00E22277">
            <w:pPr>
              <w:jc w:val="center"/>
              <w:rPr>
                <w:b/>
                <w:bCs/>
              </w:rPr>
            </w:pPr>
            <w:r>
              <w:rPr>
                <w:b/>
                <w:bCs/>
              </w:rPr>
              <w:t>Skenario Exception</w:t>
            </w:r>
          </w:p>
        </w:tc>
      </w:tr>
      <w:tr w:rsidR="00E87EFE" w14:paraId="38B21DDC" w14:textId="77777777" w:rsidTr="00E22277">
        <w:tc>
          <w:tcPr>
            <w:tcW w:w="2797" w:type="dxa"/>
          </w:tcPr>
          <w:p w14:paraId="0F8768B9" w14:textId="77777777" w:rsidR="00E87EFE" w:rsidRDefault="00E87EFE" w:rsidP="00E22277">
            <w:pPr>
              <w:jc w:val="left"/>
              <w:rPr>
                <w:b/>
                <w:bCs/>
              </w:rPr>
            </w:pPr>
          </w:p>
        </w:tc>
        <w:tc>
          <w:tcPr>
            <w:tcW w:w="2970" w:type="dxa"/>
          </w:tcPr>
          <w:p w14:paraId="58C92C37" w14:textId="77777777" w:rsidR="00E87EFE" w:rsidRDefault="00E87EFE" w:rsidP="00E22277">
            <w:pPr>
              <w:rPr>
                <w:b/>
                <w:bCs/>
              </w:rPr>
            </w:pPr>
          </w:p>
        </w:tc>
      </w:tr>
    </w:tbl>
    <w:p w14:paraId="75A0FC7B" w14:textId="6C07A49B" w:rsidR="00E87EFE" w:rsidRPr="00E87EFE" w:rsidRDefault="00E87EFE" w:rsidP="007444D0">
      <w:pPr>
        <w:rPr>
          <w:b/>
          <w:bCs/>
        </w:rPr>
      </w:pPr>
    </w:p>
    <w:p w14:paraId="14844537" w14:textId="67BBD914" w:rsidR="00325392" w:rsidRDefault="00BF3573" w:rsidP="00325392">
      <w:pPr>
        <w:pStyle w:val="ListParagraph"/>
        <w:numPr>
          <w:ilvl w:val="0"/>
          <w:numId w:val="45"/>
        </w:numPr>
        <w:ind w:left="2127"/>
        <w:rPr>
          <w:b/>
          <w:bCs/>
        </w:rPr>
      </w:pPr>
      <w:r>
        <w:rPr>
          <w:b/>
          <w:bCs/>
        </w:rPr>
        <w:t>Use Case Scenario Kelola Data Profil</w:t>
      </w:r>
    </w:p>
    <w:p w14:paraId="6B63F2DD" w14:textId="5AF358FE" w:rsidR="00BF3573" w:rsidRDefault="00BF3573" w:rsidP="00D807BE">
      <w:pPr>
        <w:pStyle w:val="ListParagraph"/>
        <w:numPr>
          <w:ilvl w:val="0"/>
          <w:numId w:val="47"/>
        </w:numPr>
        <w:rPr>
          <w:b/>
          <w:bCs/>
        </w:rPr>
      </w:pPr>
      <w:r>
        <w:rPr>
          <w:b/>
          <w:bCs/>
        </w:rPr>
        <w:t>Skenario Update Data Profil</w:t>
      </w:r>
    </w:p>
    <w:tbl>
      <w:tblPr>
        <w:tblStyle w:val="TableGrid"/>
        <w:tblW w:w="0" w:type="auto"/>
        <w:tblInd w:w="2160" w:type="dxa"/>
        <w:tblLook w:val="04A0" w:firstRow="1" w:lastRow="0" w:firstColumn="1" w:lastColumn="0" w:noHBand="0" w:noVBand="1"/>
      </w:tblPr>
      <w:tblGrid>
        <w:gridCol w:w="2797"/>
        <w:gridCol w:w="2970"/>
      </w:tblGrid>
      <w:tr w:rsidR="00D57A64" w:rsidRPr="00841B4F" w14:paraId="46A6ABA2" w14:textId="77777777" w:rsidTr="00E22277">
        <w:tc>
          <w:tcPr>
            <w:tcW w:w="2797" w:type="dxa"/>
          </w:tcPr>
          <w:p w14:paraId="101764F2" w14:textId="77777777" w:rsidR="00D57A64" w:rsidRDefault="00D57A64" w:rsidP="00E22277">
            <w:pPr>
              <w:rPr>
                <w:b/>
                <w:bCs/>
              </w:rPr>
            </w:pPr>
            <w:r>
              <w:rPr>
                <w:b/>
                <w:bCs/>
              </w:rPr>
              <w:t>Nama Use Case</w:t>
            </w:r>
          </w:p>
        </w:tc>
        <w:tc>
          <w:tcPr>
            <w:tcW w:w="2970" w:type="dxa"/>
          </w:tcPr>
          <w:p w14:paraId="6C885EB8" w14:textId="20EF870B" w:rsidR="00D57A64" w:rsidRPr="00841B4F" w:rsidRDefault="00D57A64" w:rsidP="00E22277">
            <w:r>
              <w:t>Update Data Profile</w:t>
            </w:r>
          </w:p>
        </w:tc>
      </w:tr>
      <w:tr w:rsidR="00D57A64" w:rsidRPr="00841B4F" w14:paraId="3E88248B" w14:textId="77777777" w:rsidTr="00E22277">
        <w:tc>
          <w:tcPr>
            <w:tcW w:w="2797" w:type="dxa"/>
          </w:tcPr>
          <w:p w14:paraId="03134A2F" w14:textId="77777777" w:rsidR="00D57A64" w:rsidRDefault="00D57A64" w:rsidP="00E22277">
            <w:pPr>
              <w:rPr>
                <w:b/>
                <w:bCs/>
              </w:rPr>
            </w:pPr>
            <w:r>
              <w:rPr>
                <w:b/>
                <w:bCs/>
              </w:rPr>
              <w:t>Deskripsi</w:t>
            </w:r>
          </w:p>
        </w:tc>
        <w:tc>
          <w:tcPr>
            <w:tcW w:w="2970" w:type="dxa"/>
          </w:tcPr>
          <w:p w14:paraId="1611A8DF" w14:textId="2944AE19" w:rsidR="00D57A64" w:rsidRPr="00841B4F" w:rsidRDefault="00D57A64" w:rsidP="00E22277">
            <w:r>
              <w:t>Mengubah informasi data profile yang sudah tersedia pada databe</w:t>
            </w:r>
          </w:p>
        </w:tc>
      </w:tr>
      <w:tr w:rsidR="00D57A64" w:rsidRPr="00841B4F" w14:paraId="6A9F7B33" w14:textId="77777777" w:rsidTr="00E22277">
        <w:tc>
          <w:tcPr>
            <w:tcW w:w="2797" w:type="dxa"/>
          </w:tcPr>
          <w:p w14:paraId="07EEB574" w14:textId="77777777" w:rsidR="00D57A64" w:rsidRDefault="00D57A64" w:rsidP="00E22277">
            <w:pPr>
              <w:rPr>
                <w:b/>
                <w:bCs/>
              </w:rPr>
            </w:pPr>
            <w:r>
              <w:rPr>
                <w:b/>
                <w:bCs/>
              </w:rPr>
              <w:t>Aktor</w:t>
            </w:r>
          </w:p>
        </w:tc>
        <w:tc>
          <w:tcPr>
            <w:tcW w:w="2970" w:type="dxa"/>
          </w:tcPr>
          <w:p w14:paraId="6BB3C528" w14:textId="77777777" w:rsidR="00D57A64" w:rsidRPr="00841B4F" w:rsidRDefault="00D57A64" w:rsidP="00E22277">
            <w:pPr>
              <w:jc w:val="left"/>
            </w:pPr>
            <w:r>
              <w:t>Pengunjung Website (Member)</w:t>
            </w:r>
          </w:p>
        </w:tc>
      </w:tr>
      <w:tr w:rsidR="00D57A64" w:rsidRPr="00841B4F" w14:paraId="42227C9B" w14:textId="77777777" w:rsidTr="00E22277">
        <w:tc>
          <w:tcPr>
            <w:tcW w:w="2797" w:type="dxa"/>
          </w:tcPr>
          <w:p w14:paraId="0346547C" w14:textId="77777777" w:rsidR="00D57A64" w:rsidRDefault="00D57A64" w:rsidP="00E22277">
            <w:pPr>
              <w:rPr>
                <w:b/>
                <w:bCs/>
              </w:rPr>
            </w:pPr>
            <w:r>
              <w:rPr>
                <w:b/>
                <w:bCs/>
              </w:rPr>
              <w:t>Triggers</w:t>
            </w:r>
          </w:p>
        </w:tc>
        <w:tc>
          <w:tcPr>
            <w:tcW w:w="2970" w:type="dxa"/>
          </w:tcPr>
          <w:p w14:paraId="3C23BD50" w14:textId="785B9293" w:rsidR="00D57A64" w:rsidRPr="00841B4F" w:rsidRDefault="00D57A64" w:rsidP="00E22277">
            <w:pPr>
              <w:jc w:val="left"/>
            </w:pPr>
            <w:r w:rsidRPr="00841B4F">
              <w:t xml:space="preserve">Aktor ingin </w:t>
            </w:r>
            <w:r>
              <w:t>mengubah infomasi data profile</w:t>
            </w:r>
          </w:p>
        </w:tc>
      </w:tr>
      <w:tr w:rsidR="00D57A64" w:rsidRPr="00841B4F" w14:paraId="017E66A1" w14:textId="77777777" w:rsidTr="00E22277">
        <w:tc>
          <w:tcPr>
            <w:tcW w:w="2797" w:type="dxa"/>
          </w:tcPr>
          <w:p w14:paraId="40132F49" w14:textId="77777777" w:rsidR="00D57A64" w:rsidRDefault="00D57A64" w:rsidP="00E22277">
            <w:pPr>
              <w:rPr>
                <w:b/>
                <w:bCs/>
              </w:rPr>
            </w:pPr>
            <w:r>
              <w:rPr>
                <w:b/>
                <w:bCs/>
              </w:rPr>
              <w:t>Pre-Condition</w:t>
            </w:r>
          </w:p>
        </w:tc>
        <w:tc>
          <w:tcPr>
            <w:tcW w:w="2970" w:type="dxa"/>
          </w:tcPr>
          <w:p w14:paraId="3B09C95A" w14:textId="16AAA24A" w:rsidR="00D57A64" w:rsidRPr="00841B4F" w:rsidRDefault="00D57A64" w:rsidP="00E22277">
            <w:pPr>
              <w:jc w:val="left"/>
            </w:pPr>
            <w:r w:rsidRPr="00841B4F">
              <w:t xml:space="preserve">Data </w:t>
            </w:r>
            <w:r>
              <w:t>profile belum diperbarui</w:t>
            </w:r>
          </w:p>
        </w:tc>
      </w:tr>
      <w:tr w:rsidR="00D57A64" w:rsidRPr="00841B4F" w14:paraId="5B3176BF" w14:textId="77777777" w:rsidTr="00E22277">
        <w:tc>
          <w:tcPr>
            <w:tcW w:w="2797" w:type="dxa"/>
          </w:tcPr>
          <w:p w14:paraId="6933D54D" w14:textId="77777777" w:rsidR="00D57A64" w:rsidRDefault="00D57A64" w:rsidP="00E22277">
            <w:pPr>
              <w:rPr>
                <w:b/>
                <w:bCs/>
              </w:rPr>
            </w:pPr>
            <w:r>
              <w:rPr>
                <w:b/>
                <w:bCs/>
              </w:rPr>
              <w:t>Post-Condition</w:t>
            </w:r>
          </w:p>
        </w:tc>
        <w:tc>
          <w:tcPr>
            <w:tcW w:w="2970" w:type="dxa"/>
          </w:tcPr>
          <w:p w14:paraId="048AC843" w14:textId="17CC898C" w:rsidR="00D57A64" w:rsidRPr="00841B4F" w:rsidRDefault="00D57A64" w:rsidP="00E22277">
            <w:pPr>
              <w:jc w:val="left"/>
            </w:pPr>
            <w:r w:rsidRPr="00841B4F">
              <w:t xml:space="preserve">Data </w:t>
            </w:r>
            <w:r>
              <w:t>profile sudah diperbarui</w:t>
            </w:r>
          </w:p>
        </w:tc>
      </w:tr>
      <w:tr w:rsidR="00D57A64" w14:paraId="56514E82" w14:textId="77777777" w:rsidTr="00E22277">
        <w:tc>
          <w:tcPr>
            <w:tcW w:w="2797" w:type="dxa"/>
          </w:tcPr>
          <w:p w14:paraId="13A5775F" w14:textId="77777777" w:rsidR="00D57A64" w:rsidRDefault="00D57A64" w:rsidP="00E22277">
            <w:pPr>
              <w:jc w:val="center"/>
              <w:rPr>
                <w:b/>
                <w:bCs/>
              </w:rPr>
            </w:pPr>
            <w:r>
              <w:rPr>
                <w:b/>
                <w:bCs/>
              </w:rPr>
              <w:t>Admin</w:t>
            </w:r>
          </w:p>
        </w:tc>
        <w:tc>
          <w:tcPr>
            <w:tcW w:w="2970" w:type="dxa"/>
          </w:tcPr>
          <w:p w14:paraId="4DE14643" w14:textId="77777777" w:rsidR="00D57A64" w:rsidRDefault="00D57A64" w:rsidP="00E22277">
            <w:pPr>
              <w:jc w:val="center"/>
              <w:rPr>
                <w:b/>
                <w:bCs/>
              </w:rPr>
            </w:pPr>
            <w:r>
              <w:rPr>
                <w:b/>
                <w:bCs/>
              </w:rPr>
              <w:t>Sistem</w:t>
            </w:r>
          </w:p>
        </w:tc>
      </w:tr>
      <w:tr w:rsidR="00D57A64" w14:paraId="4031C459" w14:textId="77777777" w:rsidTr="00E22277">
        <w:tc>
          <w:tcPr>
            <w:tcW w:w="5767" w:type="dxa"/>
            <w:gridSpan w:val="2"/>
            <w:shd w:val="clear" w:color="auto" w:fill="D0CECE" w:themeFill="background2" w:themeFillShade="E6"/>
          </w:tcPr>
          <w:p w14:paraId="083DA6B9" w14:textId="77777777" w:rsidR="00D57A64" w:rsidRDefault="00D57A64" w:rsidP="00E22277">
            <w:pPr>
              <w:jc w:val="center"/>
              <w:rPr>
                <w:b/>
                <w:bCs/>
              </w:rPr>
            </w:pPr>
            <w:r>
              <w:rPr>
                <w:b/>
                <w:bCs/>
              </w:rPr>
              <w:t>Skenario Normal</w:t>
            </w:r>
          </w:p>
        </w:tc>
      </w:tr>
      <w:tr w:rsidR="00D57A64" w14:paraId="2CB0032D" w14:textId="77777777" w:rsidTr="00E22277">
        <w:tc>
          <w:tcPr>
            <w:tcW w:w="2797" w:type="dxa"/>
          </w:tcPr>
          <w:p w14:paraId="50466C90" w14:textId="27CFF47F" w:rsidR="00D57A64" w:rsidRPr="00CE16DF" w:rsidRDefault="00D57A64" w:rsidP="00D807BE">
            <w:pPr>
              <w:pStyle w:val="ListParagraph"/>
              <w:numPr>
                <w:ilvl w:val="0"/>
                <w:numId w:val="70"/>
              </w:numPr>
              <w:jc w:val="left"/>
            </w:pPr>
            <w:r w:rsidRPr="00E84C83">
              <w:t>Memilih menu “</w:t>
            </w:r>
            <w:r>
              <w:t>Edit</w:t>
            </w:r>
            <w:r w:rsidRPr="00E84C83">
              <w:t>” p</w:t>
            </w:r>
            <w:r>
              <w:t>ada halaman Kelola Data Profile</w:t>
            </w:r>
          </w:p>
        </w:tc>
        <w:tc>
          <w:tcPr>
            <w:tcW w:w="2970" w:type="dxa"/>
          </w:tcPr>
          <w:p w14:paraId="38BFAF2C" w14:textId="77777777" w:rsidR="00D57A64" w:rsidRDefault="00D57A64" w:rsidP="00E22277">
            <w:pPr>
              <w:rPr>
                <w:b/>
                <w:bCs/>
              </w:rPr>
            </w:pPr>
          </w:p>
        </w:tc>
      </w:tr>
      <w:tr w:rsidR="00D57A64" w:rsidRPr="00CE16DF" w14:paraId="4EBC4756" w14:textId="77777777" w:rsidTr="00E22277">
        <w:tc>
          <w:tcPr>
            <w:tcW w:w="2797" w:type="dxa"/>
          </w:tcPr>
          <w:p w14:paraId="7776A72B" w14:textId="77777777" w:rsidR="00D57A64" w:rsidRDefault="00D57A64" w:rsidP="00E22277">
            <w:pPr>
              <w:rPr>
                <w:b/>
                <w:bCs/>
              </w:rPr>
            </w:pPr>
          </w:p>
        </w:tc>
        <w:tc>
          <w:tcPr>
            <w:tcW w:w="2970" w:type="dxa"/>
          </w:tcPr>
          <w:p w14:paraId="1DF803F3" w14:textId="77777777" w:rsidR="00D57A64" w:rsidRPr="00CE16DF" w:rsidRDefault="00D57A64" w:rsidP="00D807BE">
            <w:pPr>
              <w:pStyle w:val="ListParagraph"/>
              <w:numPr>
                <w:ilvl w:val="0"/>
                <w:numId w:val="70"/>
              </w:numPr>
              <w:ind w:left="312" w:hanging="284"/>
              <w:jc w:val="left"/>
            </w:pPr>
            <w:r w:rsidRPr="00E84C83">
              <w:t xml:space="preserve">Menampilkan </w:t>
            </w:r>
            <w:r>
              <w:t>form edit untuk mengubah informasi yang sebelumnya tersimpan</w:t>
            </w:r>
          </w:p>
        </w:tc>
      </w:tr>
      <w:tr w:rsidR="00D57A64" w:rsidRPr="00CE16DF" w14:paraId="2211BDA8" w14:textId="77777777" w:rsidTr="00E22277">
        <w:tc>
          <w:tcPr>
            <w:tcW w:w="2797" w:type="dxa"/>
          </w:tcPr>
          <w:p w14:paraId="280981B7" w14:textId="77777777" w:rsidR="00D57A64" w:rsidRPr="00CE16DF" w:rsidRDefault="00D57A64" w:rsidP="00D807BE">
            <w:pPr>
              <w:pStyle w:val="ListParagraph"/>
              <w:numPr>
                <w:ilvl w:val="0"/>
                <w:numId w:val="70"/>
              </w:numPr>
              <w:ind w:left="427" w:hanging="426"/>
              <w:jc w:val="left"/>
            </w:pPr>
            <w:r w:rsidRPr="00CE16DF">
              <w:t>Me</w:t>
            </w:r>
            <w:r>
              <w:t xml:space="preserve">ngisi form edit </w:t>
            </w:r>
          </w:p>
        </w:tc>
        <w:tc>
          <w:tcPr>
            <w:tcW w:w="2970" w:type="dxa"/>
          </w:tcPr>
          <w:p w14:paraId="0FC20A4C" w14:textId="77777777" w:rsidR="00D57A64" w:rsidRPr="00CE16DF" w:rsidRDefault="00D57A64" w:rsidP="00E22277">
            <w:pPr>
              <w:jc w:val="left"/>
            </w:pPr>
          </w:p>
        </w:tc>
      </w:tr>
      <w:tr w:rsidR="00D57A64" w:rsidRPr="00CE16DF" w14:paraId="37702566" w14:textId="77777777" w:rsidTr="00E22277">
        <w:tc>
          <w:tcPr>
            <w:tcW w:w="2797" w:type="dxa"/>
          </w:tcPr>
          <w:p w14:paraId="1DA5AAC7" w14:textId="77777777" w:rsidR="00D57A64" w:rsidRPr="00CE16DF" w:rsidRDefault="00D57A64" w:rsidP="00D807BE">
            <w:pPr>
              <w:pStyle w:val="ListParagraph"/>
              <w:numPr>
                <w:ilvl w:val="0"/>
                <w:numId w:val="70"/>
              </w:numPr>
              <w:ind w:left="427" w:hanging="426"/>
              <w:jc w:val="left"/>
            </w:pPr>
            <w:r>
              <w:t>Menyimpan perubahan dengan memilih tombol “Save”</w:t>
            </w:r>
          </w:p>
        </w:tc>
        <w:tc>
          <w:tcPr>
            <w:tcW w:w="2970" w:type="dxa"/>
          </w:tcPr>
          <w:p w14:paraId="7795587A" w14:textId="77777777" w:rsidR="00D57A64" w:rsidRPr="00CE16DF" w:rsidRDefault="00D57A64" w:rsidP="00E22277">
            <w:pPr>
              <w:jc w:val="left"/>
            </w:pPr>
          </w:p>
        </w:tc>
      </w:tr>
      <w:tr w:rsidR="00D57A64" w:rsidRPr="00CE16DF" w14:paraId="58962EB5" w14:textId="77777777" w:rsidTr="00E22277">
        <w:tc>
          <w:tcPr>
            <w:tcW w:w="2797" w:type="dxa"/>
          </w:tcPr>
          <w:p w14:paraId="6457953E" w14:textId="77777777" w:rsidR="00D57A64" w:rsidRDefault="00D57A64" w:rsidP="00E22277">
            <w:pPr>
              <w:pStyle w:val="ListParagraph"/>
              <w:ind w:left="427"/>
              <w:jc w:val="left"/>
            </w:pPr>
          </w:p>
        </w:tc>
        <w:tc>
          <w:tcPr>
            <w:tcW w:w="2970" w:type="dxa"/>
          </w:tcPr>
          <w:p w14:paraId="0F05478A" w14:textId="07DB5DE6" w:rsidR="00D57A64" w:rsidRPr="00CE16DF" w:rsidRDefault="00D57A64" w:rsidP="00E22277">
            <w:pPr>
              <w:jc w:val="left"/>
            </w:pPr>
            <w:r>
              <w:t>5.Menyimpan perubahan data profile ke dalam database</w:t>
            </w:r>
          </w:p>
        </w:tc>
      </w:tr>
      <w:tr w:rsidR="00D57A64" w14:paraId="54E2C053" w14:textId="77777777" w:rsidTr="00E22277">
        <w:tc>
          <w:tcPr>
            <w:tcW w:w="2797" w:type="dxa"/>
          </w:tcPr>
          <w:p w14:paraId="148AAABA" w14:textId="77777777" w:rsidR="00D57A64" w:rsidRDefault="00D57A64" w:rsidP="00E22277">
            <w:pPr>
              <w:pStyle w:val="ListParagraph"/>
              <w:ind w:left="427"/>
              <w:jc w:val="left"/>
            </w:pPr>
          </w:p>
        </w:tc>
        <w:tc>
          <w:tcPr>
            <w:tcW w:w="2970" w:type="dxa"/>
          </w:tcPr>
          <w:p w14:paraId="26C4544C" w14:textId="47F5243C" w:rsidR="00D57A64" w:rsidRDefault="00D57A64" w:rsidP="00E22277">
            <w:pPr>
              <w:jc w:val="left"/>
            </w:pPr>
            <w:r>
              <w:t>6.Menampilkan data profile terbaru pada halaman Kelola Data Profl</w:t>
            </w:r>
          </w:p>
        </w:tc>
      </w:tr>
      <w:tr w:rsidR="00D57A64" w14:paraId="025D22D0" w14:textId="77777777" w:rsidTr="00E22277">
        <w:tc>
          <w:tcPr>
            <w:tcW w:w="5767" w:type="dxa"/>
            <w:gridSpan w:val="2"/>
            <w:shd w:val="clear" w:color="auto" w:fill="D0CECE" w:themeFill="background2" w:themeFillShade="E6"/>
          </w:tcPr>
          <w:p w14:paraId="19F90C64" w14:textId="77777777" w:rsidR="00D57A64" w:rsidRDefault="00D57A64" w:rsidP="00E22277">
            <w:pPr>
              <w:jc w:val="center"/>
              <w:rPr>
                <w:b/>
                <w:bCs/>
              </w:rPr>
            </w:pPr>
            <w:r>
              <w:rPr>
                <w:b/>
                <w:bCs/>
              </w:rPr>
              <w:t>Skenario Alternatif</w:t>
            </w:r>
          </w:p>
        </w:tc>
      </w:tr>
      <w:tr w:rsidR="00D57A64" w14:paraId="357A00D0" w14:textId="77777777" w:rsidTr="00E22277">
        <w:tc>
          <w:tcPr>
            <w:tcW w:w="2797" w:type="dxa"/>
          </w:tcPr>
          <w:p w14:paraId="251F929C" w14:textId="77777777" w:rsidR="00D57A64" w:rsidRDefault="00D57A64" w:rsidP="00E22277">
            <w:pPr>
              <w:rPr>
                <w:b/>
                <w:bCs/>
              </w:rPr>
            </w:pPr>
          </w:p>
        </w:tc>
        <w:tc>
          <w:tcPr>
            <w:tcW w:w="2970" w:type="dxa"/>
          </w:tcPr>
          <w:p w14:paraId="4748232B" w14:textId="77777777" w:rsidR="00D57A64" w:rsidRDefault="00D57A64" w:rsidP="00E22277">
            <w:pPr>
              <w:rPr>
                <w:b/>
                <w:bCs/>
              </w:rPr>
            </w:pPr>
          </w:p>
        </w:tc>
      </w:tr>
      <w:tr w:rsidR="00D57A64" w14:paraId="106E7FEE" w14:textId="77777777" w:rsidTr="00E22277">
        <w:tc>
          <w:tcPr>
            <w:tcW w:w="5767" w:type="dxa"/>
            <w:gridSpan w:val="2"/>
            <w:shd w:val="clear" w:color="auto" w:fill="D0CECE" w:themeFill="background2" w:themeFillShade="E6"/>
          </w:tcPr>
          <w:p w14:paraId="247DFD63" w14:textId="77777777" w:rsidR="00D57A64" w:rsidRDefault="00D57A64" w:rsidP="00E22277">
            <w:pPr>
              <w:jc w:val="center"/>
              <w:rPr>
                <w:b/>
                <w:bCs/>
              </w:rPr>
            </w:pPr>
            <w:r>
              <w:rPr>
                <w:b/>
                <w:bCs/>
              </w:rPr>
              <w:t>Skenario Exception</w:t>
            </w:r>
          </w:p>
        </w:tc>
      </w:tr>
      <w:tr w:rsidR="00D57A64" w14:paraId="62892461" w14:textId="77777777" w:rsidTr="00E22277">
        <w:tc>
          <w:tcPr>
            <w:tcW w:w="2797" w:type="dxa"/>
          </w:tcPr>
          <w:p w14:paraId="7A2E9371" w14:textId="77777777" w:rsidR="00D57A64" w:rsidRDefault="00D57A64" w:rsidP="00E22277">
            <w:pPr>
              <w:jc w:val="left"/>
              <w:rPr>
                <w:b/>
                <w:bCs/>
              </w:rPr>
            </w:pPr>
          </w:p>
        </w:tc>
        <w:tc>
          <w:tcPr>
            <w:tcW w:w="2970" w:type="dxa"/>
          </w:tcPr>
          <w:p w14:paraId="67DB48EA" w14:textId="77777777" w:rsidR="00D57A64" w:rsidRDefault="00D57A64" w:rsidP="00E22277">
            <w:pPr>
              <w:rPr>
                <w:b/>
                <w:bCs/>
              </w:rPr>
            </w:pPr>
          </w:p>
        </w:tc>
      </w:tr>
    </w:tbl>
    <w:p w14:paraId="44A9ED21" w14:textId="77777777" w:rsidR="00D57A64" w:rsidRPr="00D57A64" w:rsidRDefault="00D57A64" w:rsidP="00D57A64">
      <w:pPr>
        <w:ind w:left="2160"/>
        <w:rPr>
          <w:b/>
          <w:bCs/>
        </w:rPr>
      </w:pPr>
    </w:p>
    <w:p w14:paraId="18E9390E" w14:textId="212CF2A4" w:rsidR="00D57A64" w:rsidRDefault="00BF3573" w:rsidP="00D807BE">
      <w:pPr>
        <w:pStyle w:val="ListParagraph"/>
        <w:numPr>
          <w:ilvl w:val="0"/>
          <w:numId w:val="47"/>
        </w:numPr>
        <w:rPr>
          <w:b/>
          <w:bCs/>
        </w:rPr>
      </w:pPr>
      <w:r>
        <w:rPr>
          <w:b/>
          <w:bCs/>
        </w:rPr>
        <w:t>Skenario Lihat Data Profil</w:t>
      </w:r>
    </w:p>
    <w:tbl>
      <w:tblPr>
        <w:tblStyle w:val="TableGrid2"/>
        <w:tblW w:w="0" w:type="auto"/>
        <w:tblInd w:w="2160" w:type="dxa"/>
        <w:tblLook w:val="04A0" w:firstRow="1" w:lastRow="0" w:firstColumn="1" w:lastColumn="0" w:noHBand="0" w:noVBand="1"/>
      </w:tblPr>
      <w:tblGrid>
        <w:gridCol w:w="2797"/>
        <w:gridCol w:w="2970"/>
      </w:tblGrid>
      <w:tr w:rsidR="00D57A64" w:rsidRPr="00D57A64" w14:paraId="716D36DE" w14:textId="77777777" w:rsidTr="00E22277">
        <w:tc>
          <w:tcPr>
            <w:tcW w:w="2797" w:type="dxa"/>
          </w:tcPr>
          <w:p w14:paraId="7DF07B3E" w14:textId="77777777" w:rsidR="00D57A64" w:rsidRPr="00D57A64" w:rsidRDefault="00D57A64" w:rsidP="00D57A64">
            <w:pPr>
              <w:rPr>
                <w:b/>
                <w:bCs/>
              </w:rPr>
            </w:pPr>
            <w:r w:rsidRPr="00D57A64">
              <w:rPr>
                <w:b/>
                <w:bCs/>
              </w:rPr>
              <w:t>Nama Use Case</w:t>
            </w:r>
          </w:p>
        </w:tc>
        <w:tc>
          <w:tcPr>
            <w:tcW w:w="2970" w:type="dxa"/>
          </w:tcPr>
          <w:p w14:paraId="0DB4F023" w14:textId="0AA67870" w:rsidR="00D57A64" w:rsidRPr="00D57A64" w:rsidRDefault="00D57A64" w:rsidP="00D57A64">
            <w:r w:rsidRPr="00D57A64">
              <w:t xml:space="preserve">Lihat </w:t>
            </w:r>
            <w:r>
              <w:t>Data Profil</w:t>
            </w:r>
          </w:p>
        </w:tc>
      </w:tr>
      <w:tr w:rsidR="00D57A64" w:rsidRPr="00D57A64" w14:paraId="58B46643" w14:textId="77777777" w:rsidTr="00E22277">
        <w:tc>
          <w:tcPr>
            <w:tcW w:w="2797" w:type="dxa"/>
          </w:tcPr>
          <w:p w14:paraId="05DEDFC8" w14:textId="77777777" w:rsidR="00D57A64" w:rsidRPr="00D57A64" w:rsidRDefault="00D57A64" w:rsidP="00D57A64">
            <w:pPr>
              <w:rPr>
                <w:b/>
                <w:bCs/>
              </w:rPr>
            </w:pPr>
            <w:r w:rsidRPr="00D57A64">
              <w:rPr>
                <w:b/>
                <w:bCs/>
              </w:rPr>
              <w:t>Deskripsi</w:t>
            </w:r>
          </w:p>
        </w:tc>
        <w:tc>
          <w:tcPr>
            <w:tcW w:w="2970" w:type="dxa"/>
          </w:tcPr>
          <w:p w14:paraId="523BBC52" w14:textId="3C43B5BE" w:rsidR="00D57A64" w:rsidRPr="00D57A64" w:rsidRDefault="00D57A64" w:rsidP="00D57A64">
            <w:r w:rsidRPr="00D57A64">
              <w:t xml:space="preserve">Melihat </w:t>
            </w:r>
            <w:r>
              <w:t>data profil</w:t>
            </w:r>
            <w:r w:rsidRPr="00D57A64">
              <w:t xml:space="preserve"> yang telah </w:t>
            </w:r>
            <w:r>
              <w:t>diunggah member</w:t>
            </w:r>
          </w:p>
        </w:tc>
      </w:tr>
      <w:tr w:rsidR="00D57A64" w:rsidRPr="00D57A64" w14:paraId="7A590865" w14:textId="77777777" w:rsidTr="00E22277">
        <w:tc>
          <w:tcPr>
            <w:tcW w:w="2797" w:type="dxa"/>
          </w:tcPr>
          <w:p w14:paraId="1BC3F554" w14:textId="77777777" w:rsidR="00D57A64" w:rsidRPr="00D57A64" w:rsidRDefault="00D57A64" w:rsidP="00D57A64">
            <w:pPr>
              <w:rPr>
                <w:b/>
                <w:bCs/>
              </w:rPr>
            </w:pPr>
            <w:r w:rsidRPr="00D57A64">
              <w:rPr>
                <w:b/>
                <w:bCs/>
              </w:rPr>
              <w:t>Aktor</w:t>
            </w:r>
          </w:p>
        </w:tc>
        <w:tc>
          <w:tcPr>
            <w:tcW w:w="2970" w:type="dxa"/>
          </w:tcPr>
          <w:p w14:paraId="47A75AF3" w14:textId="77777777" w:rsidR="00D57A64" w:rsidRPr="00D57A64" w:rsidRDefault="00D57A64" w:rsidP="00D57A64">
            <w:r w:rsidRPr="00D57A64">
              <w:t>Pengunjung Website (Member)</w:t>
            </w:r>
          </w:p>
        </w:tc>
      </w:tr>
      <w:tr w:rsidR="00D57A64" w:rsidRPr="00D57A64" w14:paraId="21ADAB68" w14:textId="77777777" w:rsidTr="00E22277">
        <w:tc>
          <w:tcPr>
            <w:tcW w:w="2797" w:type="dxa"/>
          </w:tcPr>
          <w:p w14:paraId="44A40F04" w14:textId="77777777" w:rsidR="00D57A64" w:rsidRPr="00D57A64" w:rsidRDefault="00D57A64" w:rsidP="00D57A64">
            <w:pPr>
              <w:rPr>
                <w:b/>
                <w:bCs/>
              </w:rPr>
            </w:pPr>
            <w:r w:rsidRPr="00D57A64">
              <w:rPr>
                <w:b/>
                <w:bCs/>
              </w:rPr>
              <w:t>Triggers</w:t>
            </w:r>
          </w:p>
        </w:tc>
        <w:tc>
          <w:tcPr>
            <w:tcW w:w="2970" w:type="dxa"/>
          </w:tcPr>
          <w:p w14:paraId="64E0DDE6" w14:textId="59480B6D" w:rsidR="00D57A64" w:rsidRPr="00D57A64" w:rsidRDefault="00D57A64" w:rsidP="00D57A64">
            <w:pPr>
              <w:jc w:val="left"/>
            </w:pPr>
            <w:r w:rsidRPr="00D57A64">
              <w:t xml:space="preserve">Aktor ingin melihat </w:t>
            </w:r>
            <w:r>
              <w:t>data profil</w:t>
            </w:r>
            <w:r w:rsidRPr="00D57A64">
              <w:t xml:space="preserve"> yang telah di unggah oleh Pengguna dalam halaman website.</w:t>
            </w:r>
          </w:p>
        </w:tc>
      </w:tr>
      <w:tr w:rsidR="00D57A64" w:rsidRPr="00D57A64" w14:paraId="091A459B" w14:textId="77777777" w:rsidTr="00E22277">
        <w:tc>
          <w:tcPr>
            <w:tcW w:w="2797" w:type="dxa"/>
          </w:tcPr>
          <w:p w14:paraId="1E956902" w14:textId="77777777" w:rsidR="00D57A64" w:rsidRPr="00D57A64" w:rsidRDefault="00D57A64" w:rsidP="00D57A64">
            <w:pPr>
              <w:rPr>
                <w:b/>
                <w:bCs/>
              </w:rPr>
            </w:pPr>
            <w:r w:rsidRPr="00D57A64">
              <w:rPr>
                <w:b/>
                <w:bCs/>
              </w:rPr>
              <w:lastRenderedPageBreak/>
              <w:t>Pre-Condition</w:t>
            </w:r>
          </w:p>
        </w:tc>
        <w:tc>
          <w:tcPr>
            <w:tcW w:w="2970" w:type="dxa"/>
          </w:tcPr>
          <w:p w14:paraId="64EA3C5A" w14:textId="1875BFF0" w:rsidR="00D57A64" w:rsidRPr="00D57A64" w:rsidRDefault="00D57A64" w:rsidP="00D57A64">
            <w:pPr>
              <w:jc w:val="left"/>
            </w:pPr>
            <w:r w:rsidRPr="00D57A64">
              <w:t xml:space="preserve">Data </w:t>
            </w:r>
            <w:r>
              <w:t>profil</w:t>
            </w:r>
            <w:r w:rsidRPr="00D57A64">
              <w:t xml:space="preserve"> belum ditampilkan</w:t>
            </w:r>
          </w:p>
        </w:tc>
      </w:tr>
      <w:tr w:rsidR="00D57A64" w:rsidRPr="00D57A64" w14:paraId="59188F2B" w14:textId="77777777" w:rsidTr="00E22277">
        <w:tc>
          <w:tcPr>
            <w:tcW w:w="2797" w:type="dxa"/>
          </w:tcPr>
          <w:p w14:paraId="4FECF6EB" w14:textId="77777777" w:rsidR="00D57A64" w:rsidRPr="00D57A64" w:rsidRDefault="00D57A64" w:rsidP="00D57A64">
            <w:pPr>
              <w:rPr>
                <w:b/>
                <w:bCs/>
              </w:rPr>
            </w:pPr>
            <w:r w:rsidRPr="00D57A64">
              <w:rPr>
                <w:b/>
                <w:bCs/>
              </w:rPr>
              <w:t>Post-Condition</w:t>
            </w:r>
          </w:p>
        </w:tc>
        <w:tc>
          <w:tcPr>
            <w:tcW w:w="2970" w:type="dxa"/>
          </w:tcPr>
          <w:p w14:paraId="50C96445" w14:textId="4C3FBA6B" w:rsidR="00D57A64" w:rsidRPr="00D57A64" w:rsidRDefault="00D57A64" w:rsidP="00D57A64">
            <w:pPr>
              <w:jc w:val="left"/>
            </w:pPr>
            <w:r w:rsidRPr="00D57A64">
              <w:t>Data p</w:t>
            </w:r>
            <w:r>
              <w:t>rofil</w:t>
            </w:r>
            <w:r w:rsidRPr="00D57A64">
              <w:t xml:space="preserve"> telah ditampilkan</w:t>
            </w:r>
          </w:p>
        </w:tc>
      </w:tr>
      <w:tr w:rsidR="00D57A64" w:rsidRPr="00D57A64" w14:paraId="6A8BFFE8" w14:textId="77777777" w:rsidTr="00E22277">
        <w:tc>
          <w:tcPr>
            <w:tcW w:w="2797" w:type="dxa"/>
          </w:tcPr>
          <w:p w14:paraId="1E39583D" w14:textId="77777777" w:rsidR="00D57A64" w:rsidRPr="00D57A64" w:rsidRDefault="00D57A64" w:rsidP="00D57A64">
            <w:pPr>
              <w:jc w:val="center"/>
              <w:rPr>
                <w:b/>
                <w:bCs/>
              </w:rPr>
            </w:pPr>
            <w:r w:rsidRPr="00D57A64">
              <w:rPr>
                <w:b/>
                <w:bCs/>
              </w:rPr>
              <w:t>Admin</w:t>
            </w:r>
          </w:p>
        </w:tc>
        <w:tc>
          <w:tcPr>
            <w:tcW w:w="2970" w:type="dxa"/>
          </w:tcPr>
          <w:p w14:paraId="18FADA0E" w14:textId="77777777" w:rsidR="00D57A64" w:rsidRPr="00D57A64" w:rsidRDefault="00D57A64" w:rsidP="00D57A64">
            <w:pPr>
              <w:jc w:val="center"/>
              <w:rPr>
                <w:b/>
                <w:bCs/>
              </w:rPr>
            </w:pPr>
            <w:r w:rsidRPr="00D57A64">
              <w:rPr>
                <w:b/>
                <w:bCs/>
              </w:rPr>
              <w:t>Sistem</w:t>
            </w:r>
          </w:p>
        </w:tc>
      </w:tr>
      <w:tr w:rsidR="00D57A64" w:rsidRPr="00D57A64" w14:paraId="57132DF8" w14:textId="77777777" w:rsidTr="00E22277">
        <w:tc>
          <w:tcPr>
            <w:tcW w:w="5767" w:type="dxa"/>
            <w:gridSpan w:val="2"/>
            <w:shd w:val="clear" w:color="auto" w:fill="D0CECE" w:themeFill="background2" w:themeFillShade="E6"/>
          </w:tcPr>
          <w:p w14:paraId="17E569A9" w14:textId="77777777" w:rsidR="00D57A64" w:rsidRPr="00D57A64" w:rsidRDefault="00D57A64" w:rsidP="00D57A64">
            <w:pPr>
              <w:jc w:val="center"/>
              <w:rPr>
                <w:b/>
                <w:bCs/>
              </w:rPr>
            </w:pPr>
            <w:r w:rsidRPr="00D57A64">
              <w:rPr>
                <w:b/>
                <w:bCs/>
              </w:rPr>
              <w:t>Skenario Normal</w:t>
            </w:r>
          </w:p>
        </w:tc>
      </w:tr>
      <w:tr w:rsidR="00D57A64" w:rsidRPr="00D57A64" w14:paraId="7CF914A1" w14:textId="77777777" w:rsidTr="00E22277">
        <w:tc>
          <w:tcPr>
            <w:tcW w:w="2797" w:type="dxa"/>
          </w:tcPr>
          <w:p w14:paraId="15D75811" w14:textId="24374849" w:rsidR="00D57A64" w:rsidRPr="00D57A64" w:rsidRDefault="00D57A64" w:rsidP="00102466">
            <w:pPr>
              <w:numPr>
                <w:ilvl w:val="0"/>
                <w:numId w:val="71"/>
              </w:numPr>
              <w:ind w:left="417"/>
              <w:contextualSpacing/>
              <w:jc w:val="left"/>
            </w:pPr>
            <w:r w:rsidRPr="00D57A64">
              <w:t>Memilih menu “Kelola</w:t>
            </w:r>
            <w:r>
              <w:t xml:space="preserve"> Data Profil</w:t>
            </w:r>
            <w:r w:rsidRPr="00D57A64">
              <w:t>” pada bar navigasi</w:t>
            </w:r>
          </w:p>
        </w:tc>
        <w:tc>
          <w:tcPr>
            <w:tcW w:w="2970" w:type="dxa"/>
          </w:tcPr>
          <w:p w14:paraId="015A36E8" w14:textId="77777777" w:rsidR="00D57A64" w:rsidRPr="00D57A64" w:rsidRDefault="00D57A64" w:rsidP="00D57A64">
            <w:pPr>
              <w:rPr>
                <w:b/>
                <w:bCs/>
              </w:rPr>
            </w:pPr>
          </w:p>
        </w:tc>
      </w:tr>
      <w:tr w:rsidR="00D57A64" w:rsidRPr="00D57A64" w14:paraId="37351161" w14:textId="77777777" w:rsidTr="00E22277">
        <w:tc>
          <w:tcPr>
            <w:tcW w:w="2797" w:type="dxa"/>
          </w:tcPr>
          <w:p w14:paraId="7A996716" w14:textId="77777777" w:rsidR="00D57A64" w:rsidRPr="00D57A64" w:rsidRDefault="00D57A64" w:rsidP="00D57A64">
            <w:pPr>
              <w:rPr>
                <w:b/>
                <w:bCs/>
              </w:rPr>
            </w:pPr>
          </w:p>
        </w:tc>
        <w:tc>
          <w:tcPr>
            <w:tcW w:w="2970" w:type="dxa"/>
          </w:tcPr>
          <w:p w14:paraId="6A14B372" w14:textId="6914498E" w:rsidR="00D57A64" w:rsidRPr="00D57A64" w:rsidRDefault="00D57A64" w:rsidP="00D807BE">
            <w:pPr>
              <w:numPr>
                <w:ilvl w:val="0"/>
                <w:numId w:val="71"/>
              </w:numPr>
              <w:ind w:left="312" w:hanging="284"/>
              <w:contextualSpacing/>
              <w:jc w:val="left"/>
            </w:pPr>
            <w:r w:rsidRPr="00D57A64">
              <w:t xml:space="preserve">Menampilkan seluruh </w:t>
            </w:r>
            <w:r>
              <w:t>data profil</w:t>
            </w:r>
            <w:r w:rsidRPr="00D57A64">
              <w:t xml:space="preserve"> yang telah terunggah dalam siste</w:t>
            </w:r>
            <w:r>
              <w:t>m</w:t>
            </w:r>
          </w:p>
        </w:tc>
      </w:tr>
      <w:tr w:rsidR="00D57A64" w:rsidRPr="00D57A64" w14:paraId="78153C45" w14:textId="77777777" w:rsidTr="00E22277">
        <w:tc>
          <w:tcPr>
            <w:tcW w:w="2797" w:type="dxa"/>
          </w:tcPr>
          <w:p w14:paraId="09E87E79" w14:textId="2830F04E" w:rsidR="00D57A64" w:rsidRPr="00D57A64" w:rsidRDefault="00D57A64" w:rsidP="00D807BE">
            <w:pPr>
              <w:numPr>
                <w:ilvl w:val="0"/>
                <w:numId w:val="71"/>
              </w:numPr>
              <w:ind w:left="427" w:hanging="426"/>
              <w:contextualSpacing/>
              <w:jc w:val="left"/>
            </w:pPr>
            <w:r w:rsidRPr="00D57A64">
              <w:t xml:space="preserve">Melihat </w:t>
            </w:r>
            <w:r>
              <w:t>Data Profil</w:t>
            </w:r>
          </w:p>
        </w:tc>
        <w:tc>
          <w:tcPr>
            <w:tcW w:w="2970" w:type="dxa"/>
          </w:tcPr>
          <w:p w14:paraId="37489F54" w14:textId="77777777" w:rsidR="00D57A64" w:rsidRPr="00D57A64" w:rsidRDefault="00D57A64" w:rsidP="00D57A64">
            <w:pPr>
              <w:jc w:val="left"/>
            </w:pPr>
          </w:p>
        </w:tc>
      </w:tr>
      <w:tr w:rsidR="00D57A64" w:rsidRPr="00D57A64" w14:paraId="20044764" w14:textId="77777777" w:rsidTr="00E22277">
        <w:tc>
          <w:tcPr>
            <w:tcW w:w="5767" w:type="dxa"/>
            <w:gridSpan w:val="2"/>
            <w:shd w:val="clear" w:color="auto" w:fill="D0CECE" w:themeFill="background2" w:themeFillShade="E6"/>
          </w:tcPr>
          <w:p w14:paraId="61B60C57" w14:textId="77777777" w:rsidR="00D57A64" w:rsidRPr="00D57A64" w:rsidRDefault="00D57A64" w:rsidP="00D57A64">
            <w:pPr>
              <w:jc w:val="center"/>
              <w:rPr>
                <w:b/>
                <w:bCs/>
              </w:rPr>
            </w:pPr>
            <w:r w:rsidRPr="00D57A64">
              <w:rPr>
                <w:b/>
                <w:bCs/>
              </w:rPr>
              <w:t>Skenario Alternatif</w:t>
            </w:r>
          </w:p>
        </w:tc>
      </w:tr>
      <w:tr w:rsidR="00D57A64" w:rsidRPr="00D57A64" w14:paraId="049B6AC1" w14:textId="77777777" w:rsidTr="00E22277">
        <w:tc>
          <w:tcPr>
            <w:tcW w:w="2797" w:type="dxa"/>
          </w:tcPr>
          <w:p w14:paraId="0F2C25E3" w14:textId="77777777" w:rsidR="00D57A64" w:rsidRPr="00D57A64" w:rsidRDefault="00D57A64" w:rsidP="00D57A64">
            <w:pPr>
              <w:rPr>
                <w:b/>
                <w:bCs/>
              </w:rPr>
            </w:pPr>
          </w:p>
        </w:tc>
        <w:tc>
          <w:tcPr>
            <w:tcW w:w="2970" w:type="dxa"/>
          </w:tcPr>
          <w:p w14:paraId="2BB61DA1" w14:textId="77777777" w:rsidR="00D57A64" w:rsidRPr="00D57A64" w:rsidRDefault="00D57A64" w:rsidP="00D57A64">
            <w:pPr>
              <w:rPr>
                <w:b/>
                <w:bCs/>
              </w:rPr>
            </w:pPr>
          </w:p>
        </w:tc>
      </w:tr>
      <w:tr w:rsidR="00D57A64" w:rsidRPr="00D57A64" w14:paraId="195801B1" w14:textId="77777777" w:rsidTr="00E22277">
        <w:tc>
          <w:tcPr>
            <w:tcW w:w="5767" w:type="dxa"/>
            <w:gridSpan w:val="2"/>
            <w:shd w:val="clear" w:color="auto" w:fill="D0CECE" w:themeFill="background2" w:themeFillShade="E6"/>
          </w:tcPr>
          <w:p w14:paraId="595B299B" w14:textId="77777777" w:rsidR="00D57A64" w:rsidRPr="00D57A64" w:rsidRDefault="00D57A64" w:rsidP="00D57A64">
            <w:pPr>
              <w:jc w:val="center"/>
              <w:rPr>
                <w:b/>
                <w:bCs/>
              </w:rPr>
            </w:pPr>
            <w:r w:rsidRPr="00D57A64">
              <w:rPr>
                <w:b/>
                <w:bCs/>
              </w:rPr>
              <w:t>Skenario Exception</w:t>
            </w:r>
          </w:p>
        </w:tc>
      </w:tr>
      <w:tr w:rsidR="00D57A64" w:rsidRPr="00D57A64" w14:paraId="29D88076" w14:textId="77777777" w:rsidTr="00E22277">
        <w:tc>
          <w:tcPr>
            <w:tcW w:w="2797" w:type="dxa"/>
          </w:tcPr>
          <w:p w14:paraId="6045A9BB" w14:textId="77777777" w:rsidR="00D57A64" w:rsidRPr="00D57A64" w:rsidRDefault="00D57A64" w:rsidP="00D57A64">
            <w:pPr>
              <w:jc w:val="left"/>
              <w:rPr>
                <w:b/>
                <w:bCs/>
              </w:rPr>
            </w:pPr>
          </w:p>
        </w:tc>
        <w:tc>
          <w:tcPr>
            <w:tcW w:w="2970" w:type="dxa"/>
          </w:tcPr>
          <w:p w14:paraId="6B8D613E" w14:textId="77777777" w:rsidR="00D57A64" w:rsidRPr="00D57A64" w:rsidRDefault="00D57A64" w:rsidP="00D57A64">
            <w:pPr>
              <w:rPr>
                <w:b/>
                <w:bCs/>
              </w:rPr>
            </w:pPr>
          </w:p>
        </w:tc>
      </w:tr>
    </w:tbl>
    <w:p w14:paraId="7035A56F" w14:textId="77777777" w:rsidR="00F52855" w:rsidRPr="00D57A64" w:rsidRDefault="00F52855" w:rsidP="00DB6926">
      <w:pPr>
        <w:rPr>
          <w:b/>
          <w:bCs/>
        </w:rPr>
      </w:pPr>
    </w:p>
    <w:p w14:paraId="6AB60772" w14:textId="7F42DB9D" w:rsidR="000A1820" w:rsidRDefault="000A1820" w:rsidP="00760908">
      <w:pPr>
        <w:pStyle w:val="ListParagraph"/>
        <w:numPr>
          <w:ilvl w:val="0"/>
          <w:numId w:val="43"/>
        </w:numPr>
        <w:ind w:left="2552" w:hanging="284"/>
        <w:outlineLvl w:val="2"/>
        <w:rPr>
          <w:b/>
          <w:bCs/>
        </w:rPr>
      </w:pPr>
      <w:r>
        <w:rPr>
          <w:b/>
          <w:bCs/>
        </w:rPr>
        <w:t xml:space="preserve">Activity Diagram </w:t>
      </w:r>
    </w:p>
    <w:p w14:paraId="42F01C88" w14:textId="1C14DDA1" w:rsidR="007444D0" w:rsidRDefault="00DB6926" w:rsidP="00DB6926">
      <w:pPr>
        <w:ind w:left="1440" w:firstLine="403"/>
      </w:pPr>
      <w:r w:rsidRPr="00B35C07">
        <w:rPr>
          <w:i/>
          <w:iCs/>
        </w:rPr>
        <w:t>Activity diagram</w:t>
      </w:r>
      <w:r w:rsidRPr="00DB6926">
        <w:t xml:space="preserve"> akan menggambarkan seluruh aktifitas yang terjadi dalam sistem, proses aktifitas dari awal sampai akhir. Seperti yang dijelaskan pada seluruh diagram dibawah ini :</w:t>
      </w:r>
    </w:p>
    <w:p w14:paraId="67873517" w14:textId="3B4E717C" w:rsidR="00DB6926" w:rsidRDefault="00DB6926" w:rsidP="00B35C07">
      <w:pPr>
        <w:pStyle w:val="ListParagraph"/>
        <w:numPr>
          <w:ilvl w:val="0"/>
          <w:numId w:val="72"/>
        </w:numPr>
        <w:tabs>
          <w:tab w:val="left" w:pos="2268"/>
        </w:tabs>
        <w:ind w:hanging="578"/>
      </w:pPr>
      <w:r>
        <w:t xml:space="preserve">Activity </w:t>
      </w:r>
      <w:r w:rsidRPr="00DB6926">
        <w:t>Kelola Admin</w:t>
      </w:r>
    </w:p>
    <w:p w14:paraId="4B648121" w14:textId="3C366A97" w:rsidR="00B35C07" w:rsidRDefault="00B35C07" w:rsidP="00B35C07">
      <w:pPr>
        <w:ind w:left="1843" w:firstLine="425"/>
      </w:pPr>
      <w:r w:rsidRPr="00B35C07">
        <w:rPr>
          <w:i/>
          <w:iCs/>
        </w:rPr>
        <w:t>Activity diagram</w:t>
      </w:r>
      <w:r>
        <w:t xml:space="preserve"> kelola admin ini akan digunakan oleh admin untuk dapat melakukan pengelolaan data admin, seperti tambah admin, hapus admin, update admin, dan lihat admin.</w:t>
      </w:r>
    </w:p>
    <w:p w14:paraId="0EA3F355" w14:textId="26827AEE" w:rsidR="00B35C07" w:rsidRDefault="00B35C07" w:rsidP="00387C1A">
      <w:pPr>
        <w:pStyle w:val="ListParagraph"/>
        <w:numPr>
          <w:ilvl w:val="0"/>
          <w:numId w:val="47"/>
        </w:numPr>
        <w:ind w:left="2552"/>
      </w:pPr>
      <w:bookmarkStart w:id="115" w:name="_Hlk83686799"/>
      <w:r>
        <w:t xml:space="preserve">Tambah Admin </w:t>
      </w:r>
    </w:p>
    <w:p w14:paraId="2A072142" w14:textId="44652333" w:rsidR="00387C1A" w:rsidRDefault="00387C1A" w:rsidP="00387C1A">
      <w:pPr>
        <w:ind w:left="2160" w:firstLine="392"/>
      </w:pPr>
      <w:bookmarkStart w:id="116" w:name="_Hlk83676158"/>
      <w:r w:rsidRPr="00387C1A">
        <w:rPr>
          <w:i/>
          <w:iCs/>
        </w:rPr>
        <w:t>Activity diagram</w:t>
      </w:r>
      <w:r>
        <w:t xml:space="preserve"> ini akan menjelaskan seluruh aktifitas yang berlangsung dalam proses tambah admin</w:t>
      </w:r>
      <w:r w:rsidR="00561B95">
        <w:t>.</w:t>
      </w:r>
    </w:p>
    <w:bookmarkEnd w:id="116"/>
    <w:p w14:paraId="69532201" w14:textId="77777777" w:rsidR="00102466" w:rsidRDefault="00102466" w:rsidP="00102466">
      <w:pPr>
        <w:keepNext/>
        <w:ind w:left="2192"/>
        <w:jc w:val="center"/>
      </w:pPr>
      <w:r>
        <w:rPr>
          <w:noProof/>
        </w:rPr>
        <w:lastRenderedPageBreak/>
        <w:drawing>
          <wp:inline distT="0" distB="0" distL="0" distR="0" wp14:anchorId="1370B386" wp14:editId="30633531">
            <wp:extent cx="3140967" cy="4019107"/>
            <wp:effectExtent l="0" t="0" r="2540" b="63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94692" cy="4087853"/>
                    </a:xfrm>
                    <a:prstGeom prst="rect">
                      <a:avLst/>
                    </a:prstGeom>
                  </pic:spPr>
                </pic:pic>
              </a:graphicData>
            </a:graphic>
          </wp:inline>
        </w:drawing>
      </w:r>
    </w:p>
    <w:p w14:paraId="76B2C883" w14:textId="74868587" w:rsidR="00387C1A" w:rsidRPr="00102466" w:rsidRDefault="00102466" w:rsidP="00102466">
      <w:pPr>
        <w:pStyle w:val="Caption"/>
        <w:ind w:left="1440" w:firstLine="720"/>
        <w:rPr>
          <w:i/>
          <w:iCs w:val="0"/>
          <w:sz w:val="20"/>
          <w:szCs w:val="20"/>
        </w:rPr>
      </w:pPr>
      <w:r w:rsidRPr="00102466">
        <w:rPr>
          <w:i/>
          <w:iCs w:val="0"/>
          <w:sz w:val="20"/>
          <w:szCs w:val="20"/>
        </w:rPr>
        <w:t xml:space="preserve">Gambar </w:t>
      </w:r>
      <w:r w:rsidRPr="00102466">
        <w:rPr>
          <w:i/>
          <w:iCs w:val="0"/>
          <w:sz w:val="20"/>
          <w:szCs w:val="20"/>
        </w:rPr>
        <w:fldChar w:fldCharType="begin"/>
      </w:r>
      <w:r w:rsidRPr="00102466">
        <w:rPr>
          <w:i/>
          <w:iCs w:val="0"/>
          <w:sz w:val="20"/>
          <w:szCs w:val="20"/>
        </w:rPr>
        <w:instrText xml:space="preserve"> SEQ Gambar \* ARABIC </w:instrText>
      </w:r>
      <w:r w:rsidRPr="00102466">
        <w:rPr>
          <w:i/>
          <w:iCs w:val="0"/>
          <w:sz w:val="20"/>
          <w:szCs w:val="20"/>
        </w:rPr>
        <w:fldChar w:fldCharType="separate"/>
      </w:r>
      <w:r w:rsidR="0014796D">
        <w:rPr>
          <w:i/>
          <w:iCs w:val="0"/>
          <w:noProof/>
          <w:sz w:val="20"/>
          <w:szCs w:val="20"/>
        </w:rPr>
        <w:t>5</w:t>
      </w:r>
      <w:r w:rsidRPr="00102466">
        <w:rPr>
          <w:i/>
          <w:iCs w:val="0"/>
          <w:sz w:val="20"/>
          <w:szCs w:val="20"/>
        </w:rPr>
        <w:fldChar w:fldCharType="end"/>
      </w:r>
      <w:r w:rsidRPr="00102466">
        <w:rPr>
          <w:i/>
          <w:iCs w:val="0"/>
          <w:sz w:val="20"/>
          <w:szCs w:val="20"/>
        </w:rPr>
        <w:t xml:space="preserve"> Activity Diagram Tambah Admin</w:t>
      </w:r>
    </w:p>
    <w:p w14:paraId="18D3DAAA" w14:textId="27EDC310" w:rsidR="00387C1A" w:rsidRDefault="00387C1A" w:rsidP="00387C1A">
      <w:pPr>
        <w:pStyle w:val="ListParagraph"/>
        <w:numPr>
          <w:ilvl w:val="0"/>
          <w:numId w:val="47"/>
        </w:numPr>
        <w:ind w:left="2552"/>
      </w:pPr>
      <w:r>
        <w:t>Hapus Admin</w:t>
      </w:r>
    </w:p>
    <w:p w14:paraId="43CCD850" w14:textId="3302A6D0" w:rsidR="00387C1A" w:rsidRDefault="00387C1A" w:rsidP="00387C1A">
      <w:pPr>
        <w:ind w:left="2160" w:firstLine="392"/>
      </w:pPr>
      <w:r w:rsidRPr="00387C1A">
        <w:rPr>
          <w:i/>
          <w:iCs/>
        </w:rPr>
        <w:t>Activity diagram</w:t>
      </w:r>
      <w:r>
        <w:t xml:space="preserve"> ini akan menjelaskan seluruh aktifitas yang berlangsung dalam proses hapus data admin</w:t>
      </w:r>
      <w:r w:rsidR="00561B95">
        <w:t>.</w:t>
      </w:r>
    </w:p>
    <w:p w14:paraId="6CE924C8" w14:textId="77777777" w:rsidR="00DC29BF" w:rsidRDefault="00DC29BF" w:rsidP="00DC29BF">
      <w:pPr>
        <w:keepNext/>
        <w:ind w:left="2192"/>
        <w:jc w:val="center"/>
      </w:pPr>
      <w:r>
        <w:rPr>
          <w:noProof/>
        </w:rPr>
        <w:drawing>
          <wp:inline distT="0" distB="0" distL="0" distR="0" wp14:anchorId="497E52AF" wp14:editId="396C2595">
            <wp:extent cx="2989722" cy="2764465"/>
            <wp:effectExtent l="0" t="0" r="127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05312" cy="2778881"/>
                    </a:xfrm>
                    <a:prstGeom prst="rect">
                      <a:avLst/>
                    </a:prstGeom>
                  </pic:spPr>
                </pic:pic>
              </a:graphicData>
            </a:graphic>
          </wp:inline>
        </w:drawing>
      </w:r>
    </w:p>
    <w:p w14:paraId="67610BDC" w14:textId="0AF4A49C" w:rsidR="00387C1A" w:rsidRPr="00DC29BF" w:rsidRDefault="00DC29BF" w:rsidP="00DC29BF">
      <w:pPr>
        <w:pStyle w:val="Caption"/>
        <w:ind w:left="2160" w:firstLine="720"/>
        <w:jc w:val="both"/>
        <w:rPr>
          <w:i/>
          <w:iCs w:val="0"/>
          <w:sz w:val="20"/>
          <w:szCs w:val="20"/>
        </w:rPr>
      </w:pPr>
      <w:r>
        <w:rPr>
          <w:i/>
          <w:iCs w:val="0"/>
          <w:sz w:val="20"/>
          <w:szCs w:val="20"/>
        </w:rPr>
        <w:t xml:space="preserve">          </w:t>
      </w:r>
      <w:r w:rsidRPr="00DC29BF">
        <w:rPr>
          <w:i/>
          <w:iCs w:val="0"/>
          <w:sz w:val="20"/>
          <w:szCs w:val="20"/>
        </w:rPr>
        <w:t xml:space="preserve">Gambar </w:t>
      </w:r>
      <w:r w:rsidRPr="00DC29BF">
        <w:rPr>
          <w:i/>
          <w:iCs w:val="0"/>
          <w:sz w:val="20"/>
          <w:szCs w:val="20"/>
        </w:rPr>
        <w:fldChar w:fldCharType="begin"/>
      </w:r>
      <w:r w:rsidRPr="00DC29BF">
        <w:rPr>
          <w:i/>
          <w:iCs w:val="0"/>
          <w:sz w:val="20"/>
          <w:szCs w:val="20"/>
        </w:rPr>
        <w:instrText xml:space="preserve"> SEQ Gambar \* ARABIC </w:instrText>
      </w:r>
      <w:r w:rsidRPr="00DC29BF">
        <w:rPr>
          <w:i/>
          <w:iCs w:val="0"/>
          <w:sz w:val="20"/>
          <w:szCs w:val="20"/>
        </w:rPr>
        <w:fldChar w:fldCharType="separate"/>
      </w:r>
      <w:r w:rsidR="0014796D">
        <w:rPr>
          <w:i/>
          <w:iCs w:val="0"/>
          <w:noProof/>
          <w:sz w:val="20"/>
          <w:szCs w:val="20"/>
        </w:rPr>
        <w:t>6</w:t>
      </w:r>
      <w:r w:rsidRPr="00DC29BF">
        <w:rPr>
          <w:i/>
          <w:iCs w:val="0"/>
          <w:sz w:val="20"/>
          <w:szCs w:val="20"/>
        </w:rPr>
        <w:fldChar w:fldCharType="end"/>
      </w:r>
      <w:r w:rsidRPr="00DC29BF">
        <w:rPr>
          <w:i/>
          <w:iCs w:val="0"/>
          <w:sz w:val="20"/>
          <w:szCs w:val="20"/>
        </w:rPr>
        <w:t xml:space="preserve"> Activity Diagram Hapus Admin</w:t>
      </w:r>
    </w:p>
    <w:p w14:paraId="23A3FAF6" w14:textId="387B1FA1" w:rsidR="00387C1A" w:rsidRDefault="00387C1A" w:rsidP="00387C1A">
      <w:pPr>
        <w:pStyle w:val="ListParagraph"/>
        <w:numPr>
          <w:ilvl w:val="0"/>
          <w:numId w:val="47"/>
        </w:numPr>
        <w:ind w:left="2552"/>
      </w:pPr>
      <w:r>
        <w:lastRenderedPageBreak/>
        <w:t>U</w:t>
      </w:r>
      <w:r w:rsidR="00561B95">
        <w:t>bah</w:t>
      </w:r>
      <w:r>
        <w:t xml:space="preserve"> Admin</w:t>
      </w:r>
    </w:p>
    <w:p w14:paraId="49F1ECE6" w14:textId="582EB9FE" w:rsidR="00387C1A" w:rsidRDefault="00387C1A" w:rsidP="00387C1A">
      <w:pPr>
        <w:ind w:left="2160" w:firstLine="392"/>
      </w:pPr>
      <w:r w:rsidRPr="00387C1A">
        <w:rPr>
          <w:i/>
          <w:iCs/>
        </w:rPr>
        <w:t>Activity diagram</w:t>
      </w:r>
      <w:r>
        <w:t xml:space="preserve"> ini akan menjelaskan seluruh aktifitas yang berlangsung dalam proses u</w:t>
      </w:r>
      <w:r w:rsidR="00561B95">
        <w:t>bah</w:t>
      </w:r>
      <w:r>
        <w:t xml:space="preserve"> data admin</w:t>
      </w:r>
      <w:r w:rsidR="00561B95">
        <w:t>.</w:t>
      </w:r>
    </w:p>
    <w:p w14:paraId="332F1AB8" w14:textId="46843706" w:rsidR="00561B95" w:rsidRDefault="005A452E" w:rsidP="00561B95">
      <w:pPr>
        <w:keepNext/>
        <w:ind w:left="2192"/>
        <w:jc w:val="center"/>
      </w:pPr>
      <w:r>
        <w:rPr>
          <w:noProof/>
        </w:rPr>
        <w:drawing>
          <wp:inline distT="0" distB="0" distL="0" distR="0" wp14:anchorId="593FB207" wp14:editId="004CCFE0">
            <wp:extent cx="2694632" cy="3406908"/>
            <wp:effectExtent l="0" t="0" r="0" b="317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21204" cy="3440504"/>
                    </a:xfrm>
                    <a:prstGeom prst="rect">
                      <a:avLst/>
                    </a:prstGeom>
                  </pic:spPr>
                </pic:pic>
              </a:graphicData>
            </a:graphic>
          </wp:inline>
        </w:drawing>
      </w:r>
    </w:p>
    <w:p w14:paraId="48576D72" w14:textId="2C8AFAC7" w:rsidR="00387C1A" w:rsidRPr="00561B95" w:rsidRDefault="00561B95" w:rsidP="00561B95">
      <w:pPr>
        <w:pStyle w:val="Caption"/>
        <w:ind w:left="2160" w:firstLine="720"/>
        <w:jc w:val="both"/>
        <w:rPr>
          <w:i/>
          <w:iCs w:val="0"/>
          <w:sz w:val="20"/>
          <w:szCs w:val="20"/>
        </w:rPr>
      </w:pPr>
      <w:r>
        <w:rPr>
          <w:i/>
          <w:iCs w:val="0"/>
          <w:sz w:val="20"/>
          <w:szCs w:val="20"/>
        </w:rPr>
        <w:t xml:space="preserve">       </w:t>
      </w: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7</w:t>
      </w:r>
      <w:r w:rsidRPr="00561B95">
        <w:rPr>
          <w:i/>
          <w:iCs w:val="0"/>
          <w:sz w:val="20"/>
          <w:szCs w:val="20"/>
        </w:rPr>
        <w:fldChar w:fldCharType="end"/>
      </w:r>
      <w:r w:rsidRPr="00561B95">
        <w:rPr>
          <w:i/>
          <w:iCs w:val="0"/>
          <w:sz w:val="20"/>
          <w:szCs w:val="20"/>
        </w:rPr>
        <w:t xml:space="preserve"> Activity Diagram Ubah Data Admin</w:t>
      </w:r>
    </w:p>
    <w:p w14:paraId="526F99C4" w14:textId="6AE5246F" w:rsidR="00387C1A" w:rsidRDefault="00387C1A" w:rsidP="00387C1A">
      <w:pPr>
        <w:pStyle w:val="ListParagraph"/>
        <w:numPr>
          <w:ilvl w:val="0"/>
          <w:numId w:val="47"/>
        </w:numPr>
        <w:ind w:left="2552"/>
      </w:pPr>
      <w:r>
        <w:t>Lihat Admin</w:t>
      </w:r>
    </w:p>
    <w:p w14:paraId="74CBD175" w14:textId="1569D2A9" w:rsidR="00387C1A" w:rsidRDefault="00387C1A" w:rsidP="00387C1A">
      <w:pPr>
        <w:ind w:left="2160" w:firstLine="327"/>
      </w:pPr>
      <w:r w:rsidRPr="00387C1A">
        <w:rPr>
          <w:i/>
          <w:iCs/>
        </w:rPr>
        <w:t>Activity diagram</w:t>
      </w:r>
      <w:r>
        <w:t xml:space="preserve"> ini akan menjelaskan seluruh aktifitas yang berlangsung dalam proses lihat data admin</w:t>
      </w:r>
      <w:r w:rsidR="00561B95">
        <w:t>.</w:t>
      </w:r>
    </w:p>
    <w:p w14:paraId="669D02D1" w14:textId="77777777" w:rsidR="00561B95" w:rsidRDefault="00561B95" w:rsidP="00561B95">
      <w:pPr>
        <w:keepNext/>
        <w:ind w:left="2160"/>
        <w:jc w:val="center"/>
      </w:pPr>
      <w:r>
        <w:rPr>
          <w:noProof/>
        </w:rPr>
        <w:drawing>
          <wp:inline distT="0" distB="0" distL="0" distR="0" wp14:anchorId="1B9BB613" wp14:editId="31D28219">
            <wp:extent cx="2982187" cy="2553477"/>
            <wp:effectExtent l="0" t="0" r="889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33653" cy="2597544"/>
                    </a:xfrm>
                    <a:prstGeom prst="rect">
                      <a:avLst/>
                    </a:prstGeom>
                  </pic:spPr>
                </pic:pic>
              </a:graphicData>
            </a:graphic>
          </wp:inline>
        </w:drawing>
      </w:r>
    </w:p>
    <w:p w14:paraId="73B39B66" w14:textId="15CB394A" w:rsidR="00387C1A" w:rsidRPr="00561B95" w:rsidRDefault="00561B95" w:rsidP="00561B95">
      <w:pPr>
        <w:pStyle w:val="Caption"/>
        <w:ind w:left="2160" w:firstLine="720"/>
        <w:jc w:val="both"/>
        <w:rPr>
          <w:i/>
          <w:iCs w:val="0"/>
          <w:sz w:val="20"/>
          <w:szCs w:val="20"/>
        </w:rPr>
      </w:pPr>
      <w:r>
        <w:rPr>
          <w:i/>
          <w:iCs w:val="0"/>
          <w:sz w:val="20"/>
          <w:szCs w:val="20"/>
        </w:rPr>
        <w:t xml:space="preserve">           </w:t>
      </w: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8</w:t>
      </w:r>
      <w:r w:rsidRPr="00561B95">
        <w:rPr>
          <w:i/>
          <w:iCs w:val="0"/>
          <w:sz w:val="20"/>
          <w:szCs w:val="20"/>
        </w:rPr>
        <w:fldChar w:fldCharType="end"/>
      </w:r>
      <w:r w:rsidRPr="00561B95">
        <w:rPr>
          <w:i/>
          <w:iCs w:val="0"/>
          <w:sz w:val="20"/>
          <w:szCs w:val="20"/>
        </w:rPr>
        <w:t xml:space="preserve"> Activity Diagram Lihat Admin</w:t>
      </w:r>
    </w:p>
    <w:bookmarkEnd w:id="115"/>
    <w:p w14:paraId="2B19E5F1" w14:textId="462E6B50" w:rsidR="00473164" w:rsidRDefault="00387C1A" w:rsidP="00473164">
      <w:pPr>
        <w:pStyle w:val="ListParagraph"/>
        <w:numPr>
          <w:ilvl w:val="0"/>
          <w:numId w:val="72"/>
        </w:numPr>
        <w:tabs>
          <w:tab w:val="left" w:pos="2268"/>
        </w:tabs>
        <w:ind w:hanging="578"/>
      </w:pPr>
      <w:r>
        <w:lastRenderedPageBreak/>
        <w:t>Activity Kelola Artikel</w:t>
      </w:r>
    </w:p>
    <w:p w14:paraId="1B97063A" w14:textId="39204D7F" w:rsidR="00473164" w:rsidRDefault="00473164" w:rsidP="00473164">
      <w:pPr>
        <w:pStyle w:val="ListParagraph"/>
        <w:numPr>
          <w:ilvl w:val="0"/>
          <w:numId w:val="47"/>
        </w:numPr>
        <w:ind w:left="2552"/>
      </w:pPr>
      <w:bookmarkStart w:id="117" w:name="_Hlk83688194"/>
      <w:r>
        <w:t>Tambah Artikel</w:t>
      </w:r>
    </w:p>
    <w:p w14:paraId="091A4F61" w14:textId="01B3B3DF" w:rsidR="00F048E9" w:rsidRDefault="00473164" w:rsidP="00F048E9">
      <w:pPr>
        <w:ind w:left="2160" w:firstLine="392"/>
      </w:pPr>
      <w:r w:rsidRPr="00387C1A">
        <w:rPr>
          <w:i/>
          <w:iCs/>
        </w:rPr>
        <w:t>Activity diagram</w:t>
      </w:r>
      <w:r>
        <w:t xml:space="preserve"> ini akan menjelaskan seluruh aktifitas yang berlangsung dalam proses tambah artikel</w:t>
      </w:r>
      <w:r w:rsidR="00561B95">
        <w:t>.</w:t>
      </w:r>
    </w:p>
    <w:p w14:paraId="66082EDA" w14:textId="25137CE2" w:rsidR="00F048E9" w:rsidRDefault="00F048E9" w:rsidP="00F048E9">
      <w:pPr>
        <w:jc w:val="center"/>
      </w:pPr>
      <w:r>
        <w:rPr>
          <w:noProof/>
        </w:rPr>
        <w:t xml:space="preserve">                                  </w:t>
      </w:r>
      <w:r>
        <w:rPr>
          <w:noProof/>
        </w:rPr>
        <w:drawing>
          <wp:inline distT="0" distB="0" distL="0" distR="0" wp14:anchorId="378C105B" wp14:editId="4C61486A">
            <wp:extent cx="2469002" cy="3181985"/>
            <wp:effectExtent l="0" t="0" r="762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30589" cy="3261357"/>
                    </a:xfrm>
                    <a:prstGeom prst="rect">
                      <a:avLst/>
                    </a:prstGeom>
                  </pic:spPr>
                </pic:pic>
              </a:graphicData>
            </a:graphic>
          </wp:inline>
        </w:drawing>
      </w:r>
    </w:p>
    <w:p w14:paraId="4184793F" w14:textId="0EB134CE" w:rsidR="00473164" w:rsidRPr="00561B95" w:rsidRDefault="00561B95" w:rsidP="00561B95">
      <w:pPr>
        <w:pStyle w:val="Caption"/>
        <w:ind w:left="1440" w:firstLine="720"/>
        <w:rPr>
          <w:i/>
          <w:iCs w:val="0"/>
          <w:sz w:val="20"/>
          <w:szCs w:val="20"/>
        </w:rPr>
      </w:pP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9</w:t>
      </w:r>
      <w:r w:rsidRPr="00561B95">
        <w:rPr>
          <w:i/>
          <w:iCs w:val="0"/>
          <w:sz w:val="20"/>
          <w:szCs w:val="20"/>
        </w:rPr>
        <w:fldChar w:fldCharType="end"/>
      </w:r>
      <w:r w:rsidRPr="00561B95">
        <w:rPr>
          <w:i/>
          <w:iCs w:val="0"/>
          <w:sz w:val="20"/>
          <w:szCs w:val="20"/>
        </w:rPr>
        <w:t xml:space="preserve"> Activity Diagram Tambah Artikel</w:t>
      </w:r>
    </w:p>
    <w:p w14:paraId="122C4918" w14:textId="56845F2A" w:rsidR="00473164" w:rsidRDefault="00473164" w:rsidP="00473164">
      <w:pPr>
        <w:pStyle w:val="ListParagraph"/>
        <w:numPr>
          <w:ilvl w:val="0"/>
          <w:numId w:val="47"/>
        </w:numPr>
        <w:ind w:left="2552"/>
      </w:pPr>
      <w:r>
        <w:t>Hapus Artikel</w:t>
      </w:r>
    </w:p>
    <w:p w14:paraId="47FCE414" w14:textId="6DCE4027" w:rsidR="00473164" w:rsidRDefault="00473164" w:rsidP="00473164">
      <w:pPr>
        <w:ind w:left="2160" w:firstLine="392"/>
      </w:pPr>
      <w:r w:rsidRPr="00387C1A">
        <w:rPr>
          <w:i/>
          <w:iCs/>
        </w:rPr>
        <w:t>Activity diagram</w:t>
      </w:r>
      <w:r>
        <w:t xml:space="preserve"> ini akan menjelaskan seluruh aktifitas yang berlangsung dalam proses hapus artikel</w:t>
      </w:r>
      <w:r w:rsidR="00F048E9">
        <w:t>.</w:t>
      </w:r>
    </w:p>
    <w:p w14:paraId="3260ECA4" w14:textId="77777777" w:rsidR="00F048E9" w:rsidRDefault="00F048E9" w:rsidP="00F048E9">
      <w:pPr>
        <w:keepNext/>
        <w:jc w:val="center"/>
      </w:pPr>
      <w:r>
        <w:rPr>
          <w:noProof/>
        </w:rPr>
        <w:t xml:space="preserve">                                      </w:t>
      </w:r>
      <w:r w:rsidR="00F52855">
        <w:rPr>
          <w:noProof/>
        </w:rPr>
        <w:drawing>
          <wp:inline distT="0" distB="0" distL="0" distR="0" wp14:anchorId="70771DB6" wp14:editId="6AE5905D">
            <wp:extent cx="2663886" cy="2532993"/>
            <wp:effectExtent l="0" t="0" r="317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4531" cy="2533606"/>
                    </a:xfrm>
                    <a:prstGeom prst="rect">
                      <a:avLst/>
                    </a:prstGeom>
                  </pic:spPr>
                </pic:pic>
              </a:graphicData>
            </a:graphic>
          </wp:inline>
        </w:drawing>
      </w:r>
    </w:p>
    <w:p w14:paraId="2F1E563B" w14:textId="0BF24252" w:rsidR="00920705" w:rsidRPr="00F048E9" w:rsidRDefault="00F048E9" w:rsidP="00F048E9">
      <w:pPr>
        <w:pStyle w:val="Caption"/>
        <w:ind w:left="720" w:firstLine="720"/>
        <w:rPr>
          <w:i/>
          <w:iCs w:val="0"/>
          <w:sz w:val="20"/>
          <w:szCs w:val="20"/>
        </w:rPr>
      </w:pP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0</w:t>
      </w:r>
      <w:r w:rsidRPr="00F048E9">
        <w:rPr>
          <w:i/>
          <w:iCs w:val="0"/>
          <w:sz w:val="20"/>
          <w:szCs w:val="20"/>
        </w:rPr>
        <w:fldChar w:fldCharType="end"/>
      </w:r>
      <w:r w:rsidRPr="00F048E9">
        <w:rPr>
          <w:i/>
          <w:iCs w:val="0"/>
          <w:sz w:val="20"/>
          <w:szCs w:val="20"/>
        </w:rPr>
        <w:t xml:space="preserve"> Activity Diagram Hapus Artikel</w:t>
      </w:r>
    </w:p>
    <w:p w14:paraId="1D64F395" w14:textId="5E09589B" w:rsidR="00473164" w:rsidRDefault="00473164" w:rsidP="00473164">
      <w:pPr>
        <w:pStyle w:val="ListParagraph"/>
        <w:numPr>
          <w:ilvl w:val="0"/>
          <w:numId w:val="47"/>
        </w:numPr>
        <w:ind w:left="2552"/>
      </w:pPr>
      <w:r>
        <w:lastRenderedPageBreak/>
        <w:t>U</w:t>
      </w:r>
      <w:r w:rsidR="0089370C">
        <w:t>bah</w:t>
      </w:r>
      <w:r>
        <w:t xml:space="preserve"> A</w:t>
      </w:r>
      <w:r w:rsidR="00F048E9">
        <w:t>rtikel</w:t>
      </w:r>
    </w:p>
    <w:p w14:paraId="44E154AD" w14:textId="6A5339F4" w:rsidR="00473164" w:rsidRDefault="00473164" w:rsidP="00473164">
      <w:pPr>
        <w:ind w:left="2160" w:firstLine="392"/>
      </w:pPr>
      <w:r w:rsidRPr="00387C1A">
        <w:rPr>
          <w:i/>
          <w:iCs/>
        </w:rPr>
        <w:t>Activity diagram</w:t>
      </w:r>
      <w:r>
        <w:t xml:space="preserve"> ini akan menjelaskan seluruh aktifitas yang berlangsung dalam proses u</w:t>
      </w:r>
      <w:r w:rsidR="0089370C">
        <w:t>bah</w:t>
      </w:r>
      <w:r>
        <w:t xml:space="preserve"> </w:t>
      </w:r>
      <w:r w:rsidR="00F048E9">
        <w:t>artikel.</w:t>
      </w:r>
    </w:p>
    <w:p w14:paraId="71E00613" w14:textId="4585BB1F" w:rsidR="00F048E9" w:rsidRDefault="0089370C" w:rsidP="005A452E">
      <w:pPr>
        <w:keepNext/>
        <w:jc w:val="center"/>
      </w:pPr>
      <w:r>
        <w:rPr>
          <w:i/>
          <w:iCs/>
          <w:noProof/>
        </w:rPr>
        <w:t xml:space="preserve">                                       </w:t>
      </w:r>
      <w:r>
        <w:rPr>
          <w:i/>
          <w:iCs/>
          <w:noProof/>
        </w:rPr>
        <w:drawing>
          <wp:inline distT="0" distB="0" distL="0" distR="0" wp14:anchorId="416B4D6D" wp14:editId="3A96C023">
            <wp:extent cx="2514479" cy="3179135"/>
            <wp:effectExtent l="0" t="0" r="635" b="254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42049" cy="3213992"/>
                    </a:xfrm>
                    <a:prstGeom prst="rect">
                      <a:avLst/>
                    </a:prstGeom>
                  </pic:spPr>
                </pic:pic>
              </a:graphicData>
            </a:graphic>
          </wp:inline>
        </w:drawing>
      </w:r>
      <w:r w:rsidR="005A452E">
        <w:rPr>
          <w:i/>
          <w:iCs/>
          <w:noProof/>
        </w:rPr>
        <w:t xml:space="preserve">                                        </w:t>
      </w:r>
    </w:p>
    <w:p w14:paraId="137A3782" w14:textId="14A34D0E" w:rsidR="00473164" w:rsidRPr="00F048E9" w:rsidRDefault="00F048E9" w:rsidP="00F048E9">
      <w:pPr>
        <w:pStyle w:val="Caption"/>
        <w:rPr>
          <w:i/>
          <w:iCs w:val="0"/>
          <w:sz w:val="20"/>
          <w:szCs w:val="20"/>
        </w:rPr>
      </w:pPr>
      <w:r>
        <w:rPr>
          <w:i/>
          <w:iCs w:val="0"/>
          <w:sz w:val="20"/>
          <w:szCs w:val="20"/>
        </w:rPr>
        <w:t xml:space="preserve">                              </w:t>
      </w:r>
      <w:r w:rsidR="005A452E">
        <w:rPr>
          <w:i/>
          <w:iCs w:val="0"/>
          <w:sz w:val="20"/>
          <w:szCs w:val="20"/>
        </w:rPr>
        <w:t xml:space="preserve">               </w:t>
      </w: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1</w:t>
      </w:r>
      <w:r w:rsidRPr="00F048E9">
        <w:rPr>
          <w:i/>
          <w:iCs w:val="0"/>
          <w:sz w:val="20"/>
          <w:szCs w:val="20"/>
        </w:rPr>
        <w:fldChar w:fldCharType="end"/>
      </w:r>
      <w:r w:rsidRPr="00F048E9">
        <w:rPr>
          <w:i/>
          <w:iCs w:val="0"/>
          <w:sz w:val="20"/>
          <w:szCs w:val="20"/>
        </w:rPr>
        <w:t xml:space="preserve"> Activity Diagram Ubah Artikel</w:t>
      </w:r>
    </w:p>
    <w:p w14:paraId="52B034B7" w14:textId="4FD5420E" w:rsidR="00473164" w:rsidRDefault="00473164" w:rsidP="00473164">
      <w:pPr>
        <w:pStyle w:val="ListParagraph"/>
        <w:numPr>
          <w:ilvl w:val="0"/>
          <w:numId w:val="47"/>
        </w:numPr>
        <w:ind w:left="2552"/>
      </w:pPr>
      <w:r>
        <w:t>Lihat A</w:t>
      </w:r>
      <w:r w:rsidR="00231CEB">
        <w:t>rtikel</w:t>
      </w:r>
    </w:p>
    <w:p w14:paraId="4CE33D0D" w14:textId="004B84E0" w:rsidR="00473164" w:rsidRDefault="00473164" w:rsidP="00473164">
      <w:pPr>
        <w:ind w:left="2160" w:firstLine="327"/>
      </w:pPr>
      <w:r w:rsidRPr="00387C1A">
        <w:rPr>
          <w:i/>
          <w:iCs/>
        </w:rPr>
        <w:t>Activity diagram</w:t>
      </w:r>
      <w:r>
        <w:t xml:space="preserve"> ini akan menjelaskan seluruh aktifitas yang berlangsung dalam proses lihat artikel</w:t>
      </w:r>
      <w:r w:rsidR="00F048E9">
        <w:t>.</w:t>
      </w:r>
    </w:p>
    <w:bookmarkEnd w:id="117"/>
    <w:p w14:paraId="14ED612B" w14:textId="77777777" w:rsidR="00F048E9" w:rsidRDefault="00F048E9" w:rsidP="00F048E9">
      <w:pPr>
        <w:keepNext/>
        <w:jc w:val="center"/>
      </w:pPr>
      <w:r>
        <w:rPr>
          <w:i/>
          <w:iCs/>
          <w:noProof/>
        </w:rPr>
        <w:t xml:space="preserve">                                       </w:t>
      </w:r>
      <w:r w:rsidR="00AD5FFD">
        <w:rPr>
          <w:i/>
          <w:iCs/>
          <w:noProof/>
        </w:rPr>
        <w:drawing>
          <wp:inline distT="0" distB="0" distL="0" distR="0" wp14:anchorId="76B8A1D5" wp14:editId="766AE821">
            <wp:extent cx="3194475" cy="2735249"/>
            <wp:effectExtent l="0" t="0" r="6350" b="825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62122" cy="2793171"/>
                    </a:xfrm>
                    <a:prstGeom prst="rect">
                      <a:avLst/>
                    </a:prstGeom>
                  </pic:spPr>
                </pic:pic>
              </a:graphicData>
            </a:graphic>
          </wp:inline>
        </w:drawing>
      </w:r>
    </w:p>
    <w:p w14:paraId="08DBF687" w14:textId="3DA84336" w:rsidR="004E4930" w:rsidRPr="00F048E9" w:rsidRDefault="00F048E9" w:rsidP="00F048E9">
      <w:pPr>
        <w:pStyle w:val="Caption"/>
        <w:ind w:left="1123" w:firstLine="720"/>
        <w:rPr>
          <w:i/>
          <w:iCs w:val="0"/>
          <w:sz w:val="20"/>
          <w:szCs w:val="20"/>
        </w:rPr>
      </w:pP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2</w:t>
      </w:r>
      <w:r w:rsidRPr="00F048E9">
        <w:rPr>
          <w:i/>
          <w:iCs w:val="0"/>
          <w:sz w:val="20"/>
          <w:szCs w:val="20"/>
        </w:rPr>
        <w:fldChar w:fldCharType="end"/>
      </w:r>
      <w:r w:rsidRPr="00F048E9">
        <w:rPr>
          <w:i/>
          <w:iCs w:val="0"/>
          <w:sz w:val="20"/>
          <w:szCs w:val="20"/>
        </w:rPr>
        <w:t xml:space="preserve"> Activity Diagram Lihat Artikel</w:t>
      </w:r>
    </w:p>
    <w:p w14:paraId="08BB14B3" w14:textId="38C062C9" w:rsidR="00FC5647" w:rsidRDefault="004E4930" w:rsidP="005A452E">
      <w:pPr>
        <w:pStyle w:val="ListParagraph"/>
        <w:numPr>
          <w:ilvl w:val="0"/>
          <w:numId w:val="72"/>
        </w:numPr>
        <w:tabs>
          <w:tab w:val="left" w:pos="2268"/>
        </w:tabs>
        <w:ind w:hanging="578"/>
      </w:pPr>
      <w:r>
        <w:lastRenderedPageBreak/>
        <w:t xml:space="preserve">Activity Kelola Contact </w:t>
      </w:r>
      <w:bookmarkStart w:id="118" w:name="_Hlk83688725"/>
    </w:p>
    <w:p w14:paraId="0C15D838" w14:textId="0728ED86" w:rsidR="00FC5647" w:rsidRDefault="00FC5647" w:rsidP="00FC5647">
      <w:pPr>
        <w:pStyle w:val="ListParagraph"/>
        <w:numPr>
          <w:ilvl w:val="0"/>
          <w:numId w:val="47"/>
        </w:numPr>
        <w:ind w:left="2552"/>
      </w:pPr>
      <w:r>
        <w:t>U</w:t>
      </w:r>
      <w:r w:rsidR="005A452E">
        <w:t>bah</w:t>
      </w:r>
      <w:r>
        <w:t xml:space="preserve"> </w:t>
      </w:r>
      <w:r w:rsidR="005A452E">
        <w:t>Contact</w:t>
      </w:r>
    </w:p>
    <w:p w14:paraId="3D1490DE" w14:textId="48DCFE77" w:rsidR="00FC5647" w:rsidRDefault="00FC5647" w:rsidP="00FC5647">
      <w:pPr>
        <w:ind w:left="2160" w:firstLine="392"/>
      </w:pPr>
      <w:r w:rsidRPr="00387C1A">
        <w:rPr>
          <w:i/>
          <w:iCs/>
        </w:rPr>
        <w:t>Activity diagram</w:t>
      </w:r>
      <w:r>
        <w:t xml:space="preserve"> ini akan menjelaskan seluruh aktifitas yang berlangsung dalam proses u</w:t>
      </w:r>
      <w:r w:rsidR="005A452E">
        <w:t>bah contact</w:t>
      </w:r>
      <w:r w:rsidR="0050472F">
        <w:t>.</w:t>
      </w:r>
    </w:p>
    <w:p w14:paraId="0AF2F787" w14:textId="77777777" w:rsidR="004B054E" w:rsidRDefault="004B054E" w:rsidP="004B054E">
      <w:pPr>
        <w:keepNext/>
        <w:ind w:left="2192"/>
        <w:jc w:val="center"/>
      </w:pPr>
      <w:r>
        <w:rPr>
          <w:noProof/>
        </w:rPr>
        <w:drawing>
          <wp:inline distT="0" distB="0" distL="0" distR="0" wp14:anchorId="16EF8D34" wp14:editId="6E367AFD">
            <wp:extent cx="2751558" cy="3229276"/>
            <wp:effectExtent l="0" t="0" r="0" b="9525"/>
            <wp:docPr id="28" name="Picture 2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72747" cy="3254144"/>
                    </a:xfrm>
                    <a:prstGeom prst="rect">
                      <a:avLst/>
                    </a:prstGeom>
                  </pic:spPr>
                </pic:pic>
              </a:graphicData>
            </a:graphic>
          </wp:inline>
        </w:drawing>
      </w:r>
    </w:p>
    <w:p w14:paraId="59067B26" w14:textId="59327959" w:rsidR="00FC5647" w:rsidRPr="004B054E" w:rsidRDefault="004B054E" w:rsidP="004B054E">
      <w:pPr>
        <w:pStyle w:val="Caption"/>
        <w:ind w:left="1440" w:firstLine="720"/>
        <w:rPr>
          <w:i/>
          <w:iCs w:val="0"/>
          <w:sz w:val="20"/>
          <w:szCs w:val="20"/>
        </w:rPr>
      </w:pPr>
      <w:r w:rsidRPr="004B054E">
        <w:rPr>
          <w:i/>
          <w:iCs w:val="0"/>
          <w:sz w:val="20"/>
          <w:szCs w:val="20"/>
        </w:rPr>
        <w:t xml:space="preserve">Gambar </w:t>
      </w:r>
      <w:r w:rsidRPr="004B054E">
        <w:rPr>
          <w:i/>
          <w:iCs w:val="0"/>
          <w:sz w:val="20"/>
          <w:szCs w:val="20"/>
        </w:rPr>
        <w:fldChar w:fldCharType="begin"/>
      </w:r>
      <w:r w:rsidRPr="004B054E">
        <w:rPr>
          <w:i/>
          <w:iCs w:val="0"/>
          <w:sz w:val="20"/>
          <w:szCs w:val="20"/>
        </w:rPr>
        <w:instrText xml:space="preserve"> SEQ Gambar \* ARABIC </w:instrText>
      </w:r>
      <w:r w:rsidRPr="004B054E">
        <w:rPr>
          <w:i/>
          <w:iCs w:val="0"/>
          <w:sz w:val="20"/>
          <w:szCs w:val="20"/>
        </w:rPr>
        <w:fldChar w:fldCharType="separate"/>
      </w:r>
      <w:r w:rsidR="0014796D">
        <w:rPr>
          <w:i/>
          <w:iCs w:val="0"/>
          <w:noProof/>
          <w:sz w:val="20"/>
          <w:szCs w:val="20"/>
        </w:rPr>
        <w:t>13</w:t>
      </w:r>
      <w:r w:rsidRPr="004B054E">
        <w:rPr>
          <w:i/>
          <w:iCs w:val="0"/>
          <w:sz w:val="20"/>
          <w:szCs w:val="20"/>
        </w:rPr>
        <w:fldChar w:fldCharType="end"/>
      </w:r>
      <w:r w:rsidRPr="004B054E">
        <w:rPr>
          <w:i/>
          <w:iCs w:val="0"/>
          <w:sz w:val="20"/>
          <w:szCs w:val="20"/>
        </w:rPr>
        <w:t xml:space="preserve"> Activity Diagram Ubah Contact</w:t>
      </w:r>
    </w:p>
    <w:p w14:paraId="68AF4D39" w14:textId="2F81566D" w:rsidR="00FC5647" w:rsidRDefault="00FC5647" w:rsidP="00FC5647">
      <w:pPr>
        <w:pStyle w:val="ListParagraph"/>
        <w:numPr>
          <w:ilvl w:val="0"/>
          <w:numId w:val="47"/>
        </w:numPr>
        <w:ind w:left="2552"/>
      </w:pPr>
      <w:r>
        <w:t xml:space="preserve">Lihat </w:t>
      </w:r>
      <w:r w:rsidR="00231CEB">
        <w:t>Contact</w:t>
      </w:r>
    </w:p>
    <w:p w14:paraId="39CFE9E3" w14:textId="378A7873" w:rsidR="00FC5647" w:rsidRDefault="00FC5647" w:rsidP="00FC5647">
      <w:pPr>
        <w:ind w:left="2160" w:firstLine="327"/>
      </w:pPr>
      <w:r w:rsidRPr="00387C1A">
        <w:rPr>
          <w:i/>
          <w:iCs/>
        </w:rPr>
        <w:t>Activity diagram</w:t>
      </w:r>
      <w:r>
        <w:t xml:space="preserve"> ini akan menjelaskan seluruh aktifitas yang berlangsung dalam proses lihat </w:t>
      </w:r>
      <w:r w:rsidR="00AD5FFD">
        <w:t>contact</w:t>
      </w:r>
      <w:r w:rsidR="0014796D">
        <w:t>.</w:t>
      </w:r>
    </w:p>
    <w:p w14:paraId="33DED272" w14:textId="6B7BAFE2" w:rsidR="0014796D" w:rsidRDefault="0014796D" w:rsidP="0014796D">
      <w:pPr>
        <w:keepNext/>
        <w:jc w:val="center"/>
      </w:pPr>
      <w:r>
        <w:rPr>
          <w:i/>
          <w:iCs/>
          <w:noProof/>
        </w:rPr>
        <w:t xml:space="preserve">                                   </w:t>
      </w:r>
      <w:r w:rsidR="002D3968">
        <w:rPr>
          <w:i/>
          <w:iCs/>
          <w:noProof/>
        </w:rPr>
        <w:drawing>
          <wp:inline distT="0" distB="0" distL="0" distR="0" wp14:anchorId="7276FA9C" wp14:editId="4B2BE239">
            <wp:extent cx="2918279" cy="2498756"/>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48005" cy="2524208"/>
                    </a:xfrm>
                    <a:prstGeom prst="rect">
                      <a:avLst/>
                    </a:prstGeom>
                  </pic:spPr>
                </pic:pic>
              </a:graphicData>
            </a:graphic>
          </wp:inline>
        </w:drawing>
      </w:r>
    </w:p>
    <w:p w14:paraId="16157C0F" w14:textId="3E72B407" w:rsidR="00FC5647" w:rsidRPr="0014796D" w:rsidRDefault="0014796D" w:rsidP="0014796D">
      <w:pPr>
        <w:pStyle w:val="Caption"/>
        <w:ind w:left="2160" w:firstLine="720"/>
        <w:jc w:val="both"/>
        <w:rPr>
          <w:i/>
          <w:iCs w:val="0"/>
          <w:sz w:val="20"/>
          <w:szCs w:val="20"/>
        </w:rPr>
      </w:pPr>
      <w:r>
        <w:rPr>
          <w:i/>
          <w:iCs w:val="0"/>
          <w:sz w:val="20"/>
          <w:szCs w:val="20"/>
        </w:rPr>
        <w:t xml:space="preserve">        </w:t>
      </w:r>
      <w:r w:rsidRPr="0014796D">
        <w:rPr>
          <w:i/>
          <w:iCs w:val="0"/>
          <w:sz w:val="20"/>
          <w:szCs w:val="20"/>
        </w:rPr>
        <w:t xml:space="preserve">Gambar </w:t>
      </w:r>
      <w:r w:rsidRPr="0014796D">
        <w:rPr>
          <w:i/>
          <w:iCs w:val="0"/>
          <w:sz w:val="20"/>
          <w:szCs w:val="20"/>
        </w:rPr>
        <w:fldChar w:fldCharType="begin"/>
      </w:r>
      <w:r w:rsidRPr="0014796D">
        <w:rPr>
          <w:i/>
          <w:iCs w:val="0"/>
          <w:sz w:val="20"/>
          <w:szCs w:val="20"/>
        </w:rPr>
        <w:instrText xml:space="preserve"> SEQ Gambar \* ARABIC </w:instrText>
      </w:r>
      <w:r w:rsidRPr="0014796D">
        <w:rPr>
          <w:i/>
          <w:iCs w:val="0"/>
          <w:sz w:val="20"/>
          <w:szCs w:val="20"/>
        </w:rPr>
        <w:fldChar w:fldCharType="separate"/>
      </w:r>
      <w:r w:rsidRPr="0014796D">
        <w:rPr>
          <w:i/>
          <w:iCs w:val="0"/>
          <w:noProof/>
          <w:sz w:val="20"/>
          <w:szCs w:val="20"/>
        </w:rPr>
        <w:t>14</w:t>
      </w:r>
      <w:r w:rsidRPr="0014796D">
        <w:rPr>
          <w:i/>
          <w:iCs w:val="0"/>
          <w:sz w:val="20"/>
          <w:szCs w:val="20"/>
        </w:rPr>
        <w:fldChar w:fldCharType="end"/>
      </w:r>
      <w:r w:rsidRPr="0014796D">
        <w:rPr>
          <w:i/>
          <w:iCs w:val="0"/>
          <w:sz w:val="20"/>
          <w:szCs w:val="20"/>
        </w:rPr>
        <w:t xml:space="preserve"> Activity Diagram Lihat Contact</w:t>
      </w:r>
    </w:p>
    <w:bookmarkEnd w:id="118"/>
    <w:p w14:paraId="6510774B" w14:textId="6873DD02" w:rsidR="0014796D" w:rsidRPr="0014796D" w:rsidRDefault="004E4930" w:rsidP="0014796D">
      <w:pPr>
        <w:pStyle w:val="ListParagraph"/>
        <w:numPr>
          <w:ilvl w:val="0"/>
          <w:numId w:val="72"/>
        </w:numPr>
        <w:tabs>
          <w:tab w:val="left" w:pos="2268"/>
        </w:tabs>
        <w:ind w:hanging="578"/>
      </w:pPr>
      <w:r>
        <w:lastRenderedPageBreak/>
        <w:t xml:space="preserve">Activity Kelola Message </w:t>
      </w:r>
    </w:p>
    <w:p w14:paraId="0872A962" w14:textId="3DE83E55" w:rsidR="0010522D" w:rsidRDefault="00AD5A08" w:rsidP="0010522D">
      <w:pPr>
        <w:pStyle w:val="ListParagraph"/>
        <w:numPr>
          <w:ilvl w:val="0"/>
          <w:numId w:val="47"/>
        </w:numPr>
        <w:ind w:left="2552"/>
      </w:pPr>
      <w:r>
        <w:t>Lihat</w:t>
      </w:r>
      <w:r w:rsidR="0010522D">
        <w:t xml:space="preserve"> </w:t>
      </w:r>
      <w:r w:rsidR="0014796D">
        <w:t xml:space="preserve">Message </w:t>
      </w:r>
    </w:p>
    <w:p w14:paraId="642D1CB0" w14:textId="2D17E748" w:rsidR="0010522D" w:rsidRDefault="0010522D" w:rsidP="006F5AE9">
      <w:pPr>
        <w:ind w:left="2160" w:firstLine="392"/>
      </w:pPr>
      <w:r w:rsidRPr="00387C1A">
        <w:rPr>
          <w:i/>
          <w:iCs/>
        </w:rPr>
        <w:t>Activity diagram</w:t>
      </w:r>
      <w:r>
        <w:t xml:space="preserve"> ini akan menjelaskan seluruh aktifitas yang berlangsung dalam proses</w:t>
      </w:r>
      <w:r w:rsidR="00E47086">
        <w:t xml:space="preserve"> lihat</w:t>
      </w:r>
      <w:r>
        <w:t xml:space="preserve"> </w:t>
      </w:r>
      <w:r w:rsidR="0014796D">
        <w:t>message.</w:t>
      </w:r>
    </w:p>
    <w:p w14:paraId="1284917F" w14:textId="6C244D94" w:rsidR="00AD5A08" w:rsidRPr="00E47086" w:rsidRDefault="00E47086" w:rsidP="00E47086">
      <w:pPr>
        <w:jc w:val="center"/>
      </w:pPr>
      <w:r>
        <w:rPr>
          <w:i/>
          <w:iCs/>
          <w:noProof/>
        </w:rPr>
        <w:t xml:space="preserve">                                </w:t>
      </w:r>
      <w:r>
        <w:rPr>
          <w:i/>
          <w:iCs/>
          <w:noProof/>
        </w:rPr>
        <w:drawing>
          <wp:inline distT="0" distB="0" distL="0" distR="0" wp14:anchorId="7B33099D" wp14:editId="4853AAFB">
            <wp:extent cx="3798872" cy="261139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802516" cy="2613900"/>
                    </a:xfrm>
                    <a:prstGeom prst="rect">
                      <a:avLst/>
                    </a:prstGeom>
                  </pic:spPr>
                </pic:pic>
              </a:graphicData>
            </a:graphic>
          </wp:inline>
        </w:drawing>
      </w:r>
    </w:p>
    <w:p w14:paraId="31B269C0" w14:textId="1471569F" w:rsidR="0010522D" w:rsidRDefault="0010522D" w:rsidP="0010522D">
      <w:pPr>
        <w:pStyle w:val="ListParagraph"/>
        <w:numPr>
          <w:ilvl w:val="0"/>
          <w:numId w:val="47"/>
        </w:numPr>
        <w:ind w:left="2552"/>
      </w:pPr>
      <w:r>
        <w:t>U</w:t>
      </w:r>
      <w:r w:rsidR="0014796D">
        <w:t>bah</w:t>
      </w:r>
      <w:r>
        <w:t xml:space="preserve"> </w:t>
      </w:r>
      <w:r w:rsidR="006563B1">
        <w:t xml:space="preserve">Status </w:t>
      </w:r>
      <w:r w:rsidR="0014796D">
        <w:t>Message</w:t>
      </w:r>
    </w:p>
    <w:p w14:paraId="37174D53" w14:textId="1E0AD2D2" w:rsidR="0010522D" w:rsidRDefault="0010522D" w:rsidP="00234CE0">
      <w:pPr>
        <w:ind w:left="2160" w:firstLine="392"/>
      </w:pPr>
      <w:r w:rsidRPr="00387C1A">
        <w:rPr>
          <w:i/>
          <w:iCs/>
        </w:rPr>
        <w:t>Activity diagram</w:t>
      </w:r>
      <w:r>
        <w:t xml:space="preserve"> ini akan menjelaskan seluruh aktifitas yang berlangsung dalam proses u</w:t>
      </w:r>
      <w:r w:rsidR="002206DE">
        <w:t>bah status</w:t>
      </w:r>
      <w:r>
        <w:t xml:space="preserve"> </w:t>
      </w:r>
      <w:r w:rsidR="0014796D">
        <w:t>message.</w:t>
      </w:r>
    </w:p>
    <w:p w14:paraId="570B2D1F" w14:textId="5FDE874A" w:rsidR="00AD5A08" w:rsidRDefault="00AD5A08" w:rsidP="00AD5A08">
      <w:pPr>
        <w:jc w:val="center"/>
        <w:rPr>
          <w:i/>
          <w:iCs/>
          <w:noProof/>
        </w:rPr>
      </w:pPr>
      <w:r>
        <w:rPr>
          <w:i/>
          <w:iCs/>
          <w:noProof/>
        </w:rPr>
        <w:t xml:space="preserve">                                </w:t>
      </w:r>
      <w:r>
        <w:rPr>
          <w:i/>
          <w:iCs/>
          <w:noProof/>
        </w:rPr>
        <w:drawing>
          <wp:inline distT="0" distB="0" distL="0" distR="0" wp14:anchorId="3DD55CD5" wp14:editId="719E4589">
            <wp:extent cx="3776081" cy="3061970"/>
            <wp:effectExtent l="0" t="0" r="0" b="508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08050" cy="3087893"/>
                    </a:xfrm>
                    <a:prstGeom prst="rect">
                      <a:avLst/>
                    </a:prstGeom>
                  </pic:spPr>
                </pic:pic>
              </a:graphicData>
            </a:graphic>
          </wp:inline>
        </w:drawing>
      </w:r>
    </w:p>
    <w:p w14:paraId="76F8F8B9" w14:textId="486ABF0D" w:rsidR="00E47086" w:rsidRDefault="00E47086" w:rsidP="00AD5A08">
      <w:pPr>
        <w:jc w:val="center"/>
        <w:rPr>
          <w:i/>
          <w:iCs/>
          <w:noProof/>
        </w:rPr>
      </w:pPr>
    </w:p>
    <w:p w14:paraId="42303AA7" w14:textId="77777777" w:rsidR="00E47086" w:rsidRPr="00AD5A08" w:rsidRDefault="00E47086" w:rsidP="00AD5A08">
      <w:pPr>
        <w:jc w:val="center"/>
      </w:pPr>
    </w:p>
    <w:p w14:paraId="13FE4B3D" w14:textId="291AC9FF" w:rsidR="0010522D" w:rsidRDefault="00AD5A08" w:rsidP="0010522D">
      <w:pPr>
        <w:pStyle w:val="ListParagraph"/>
        <w:numPr>
          <w:ilvl w:val="0"/>
          <w:numId w:val="47"/>
        </w:numPr>
        <w:ind w:left="2552"/>
      </w:pPr>
      <w:r>
        <w:lastRenderedPageBreak/>
        <w:t>Hapus</w:t>
      </w:r>
      <w:r w:rsidR="0010522D">
        <w:t xml:space="preserve"> Message</w:t>
      </w:r>
    </w:p>
    <w:p w14:paraId="69F80D52" w14:textId="77777777" w:rsidR="002206DE" w:rsidRDefault="0010522D" w:rsidP="002206DE">
      <w:pPr>
        <w:ind w:left="2160" w:firstLine="327"/>
      </w:pPr>
      <w:r w:rsidRPr="00387C1A">
        <w:rPr>
          <w:i/>
          <w:iCs/>
        </w:rPr>
        <w:t>Activity diagram</w:t>
      </w:r>
      <w:r>
        <w:t xml:space="preserve"> ini akan menjelaskan seluruh aktifitas yang berlangsung dalam proses </w:t>
      </w:r>
      <w:r w:rsidR="002206DE">
        <w:t>hapus</w:t>
      </w:r>
      <w:r>
        <w:t xml:space="preserve"> message</w:t>
      </w:r>
      <w:r w:rsidR="002206DE">
        <w:t>.</w:t>
      </w:r>
    </w:p>
    <w:p w14:paraId="5FAA6A09" w14:textId="52746A33" w:rsidR="0010522D" w:rsidRPr="00E83C11" w:rsidRDefault="002206DE" w:rsidP="002206DE">
      <w:r>
        <w:rPr>
          <w:i/>
          <w:iCs/>
          <w:noProof/>
        </w:rPr>
        <w:t xml:space="preserve">                                   </w:t>
      </w:r>
      <w:r>
        <w:rPr>
          <w:i/>
          <w:iCs/>
          <w:noProof/>
        </w:rPr>
        <w:drawing>
          <wp:inline distT="0" distB="0" distL="0" distR="0" wp14:anchorId="4A8C6D19" wp14:editId="5D15857D">
            <wp:extent cx="3698895" cy="3199308"/>
            <wp:effectExtent l="0" t="0" r="0" b="127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11561" cy="3210264"/>
                    </a:xfrm>
                    <a:prstGeom prst="rect">
                      <a:avLst/>
                    </a:prstGeom>
                  </pic:spPr>
                </pic:pic>
              </a:graphicData>
            </a:graphic>
          </wp:inline>
        </w:drawing>
      </w:r>
      <w:r>
        <w:rPr>
          <w:i/>
          <w:iCs/>
        </w:rPr>
        <w:tab/>
      </w:r>
      <w:r>
        <w:rPr>
          <w:i/>
          <w:iCs/>
        </w:rPr>
        <w:tab/>
      </w:r>
      <w:r>
        <w:rPr>
          <w:i/>
          <w:iCs/>
        </w:rPr>
        <w:tab/>
      </w:r>
      <w:r w:rsidR="00E83C11">
        <w:rPr>
          <w:i/>
          <w:iCs/>
          <w:noProof/>
        </w:rPr>
        <w:t xml:space="preserve">              </w:t>
      </w:r>
    </w:p>
    <w:p w14:paraId="6793FE00" w14:textId="317A8DA3" w:rsidR="004E4930" w:rsidRDefault="004E4930" w:rsidP="004E4930">
      <w:pPr>
        <w:pStyle w:val="ListParagraph"/>
        <w:numPr>
          <w:ilvl w:val="0"/>
          <w:numId w:val="72"/>
        </w:numPr>
        <w:tabs>
          <w:tab w:val="left" w:pos="2268"/>
        </w:tabs>
        <w:ind w:hanging="578"/>
      </w:pPr>
      <w:r>
        <w:t xml:space="preserve">Activity Kelola Halaman Deera NFT </w:t>
      </w:r>
    </w:p>
    <w:p w14:paraId="475FFA07" w14:textId="77777777" w:rsidR="0010522D" w:rsidRDefault="0010522D" w:rsidP="0010522D">
      <w:pPr>
        <w:pStyle w:val="ListParagraph"/>
        <w:numPr>
          <w:ilvl w:val="0"/>
          <w:numId w:val="47"/>
        </w:numPr>
        <w:ind w:left="2552"/>
      </w:pPr>
      <w:r>
        <w:t>Tambah Artikel</w:t>
      </w:r>
    </w:p>
    <w:p w14:paraId="69538F21" w14:textId="13D4400C" w:rsidR="0010522D" w:rsidRDefault="0010522D" w:rsidP="00ED47EA">
      <w:pPr>
        <w:ind w:left="2160" w:firstLine="392"/>
      </w:pPr>
      <w:r w:rsidRPr="00387C1A">
        <w:rPr>
          <w:i/>
          <w:iCs/>
        </w:rPr>
        <w:t>Activity diagram</w:t>
      </w:r>
      <w:r>
        <w:t xml:space="preserve"> ini akan menjelaskan seluruh aktifitas yang berlangsung dalam proses tambah artikel yang dapat dilihat pada gambar ….. .</w:t>
      </w:r>
    </w:p>
    <w:p w14:paraId="45A6C44C" w14:textId="77777777" w:rsidR="0010522D" w:rsidRDefault="0010522D" w:rsidP="0010522D">
      <w:pPr>
        <w:pStyle w:val="ListParagraph"/>
        <w:numPr>
          <w:ilvl w:val="0"/>
          <w:numId w:val="47"/>
        </w:numPr>
        <w:ind w:left="2552"/>
      </w:pPr>
      <w:r>
        <w:t>Hapus Artikel</w:t>
      </w:r>
    </w:p>
    <w:p w14:paraId="29C57340" w14:textId="77777777" w:rsidR="0010522D" w:rsidRDefault="0010522D" w:rsidP="0010522D">
      <w:pPr>
        <w:ind w:left="2160" w:firstLine="392"/>
      </w:pPr>
      <w:r w:rsidRPr="00387C1A">
        <w:rPr>
          <w:i/>
          <w:iCs/>
        </w:rPr>
        <w:t>Activity diagram</w:t>
      </w:r>
      <w:r>
        <w:t xml:space="preserve"> ini akan menjelaskan seluruh aktifitas yang berlangsung dalam proses hapus artikel yang dapat dilihat pada gambar ….. .</w:t>
      </w:r>
    </w:p>
    <w:p w14:paraId="16E31759" w14:textId="77777777" w:rsidR="0010522D" w:rsidRDefault="0010522D" w:rsidP="0010522D">
      <w:pPr>
        <w:ind w:left="2192"/>
      </w:pPr>
    </w:p>
    <w:p w14:paraId="2103748C" w14:textId="77777777" w:rsidR="0010522D" w:rsidRDefault="0010522D" w:rsidP="0010522D">
      <w:pPr>
        <w:pStyle w:val="ListParagraph"/>
        <w:numPr>
          <w:ilvl w:val="0"/>
          <w:numId w:val="47"/>
        </w:numPr>
        <w:ind w:left="2552"/>
      </w:pPr>
      <w:r>
        <w:t>Update Admin</w:t>
      </w:r>
    </w:p>
    <w:p w14:paraId="1C9ACFB7" w14:textId="77777777" w:rsidR="0010522D" w:rsidRDefault="0010522D" w:rsidP="0010522D">
      <w:pPr>
        <w:ind w:left="2160" w:firstLine="392"/>
      </w:pPr>
      <w:r w:rsidRPr="00387C1A">
        <w:rPr>
          <w:i/>
          <w:iCs/>
        </w:rPr>
        <w:t>Activity diagram</w:t>
      </w:r>
      <w:r>
        <w:t xml:space="preserve"> ini akan menjelaskan seluruh aktifitas yang berlangsung dalam proses update artikel yang dapat dilihat pada gambar ….. .</w:t>
      </w:r>
    </w:p>
    <w:p w14:paraId="7A1F6370" w14:textId="77777777" w:rsidR="0010522D" w:rsidRDefault="0010522D" w:rsidP="0010522D">
      <w:pPr>
        <w:ind w:left="2192"/>
      </w:pPr>
    </w:p>
    <w:p w14:paraId="2136B63A" w14:textId="09DEEA4F" w:rsidR="0010522D" w:rsidRDefault="0010522D" w:rsidP="0010522D">
      <w:pPr>
        <w:pStyle w:val="ListParagraph"/>
        <w:numPr>
          <w:ilvl w:val="0"/>
          <w:numId w:val="47"/>
        </w:numPr>
        <w:ind w:left="2552"/>
      </w:pPr>
      <w:r>
        <w:t>Lihat Halaman Deera NFT</w:t>
      </w:r>
    </w:p>
    <w:p w14:paraId="4AF99055" w14:textId="77777777" w:rsidR="0010522D" w:rsidRDefault="0010522D" w:rsidP="0010522D">
      <w:pPr>
        <w:ind w:left="2160" w:firstLine="327"/>
      </w:pPr>
      <w:r w:rsidRPr="00387C1A">
        <w:rPr>
          <w:i/>
          <w:iCs/>
        </w:rPr>
        <w:t>Activity diagram</w:t>
      </w:r>
      <w:r>
        <w:t xml:space="preserve"> ini akan menjelaskan seluruh aktifitas yang berlangsung dalam proses lihat contact yang dapat dilihat pada gambar ….. .</w:t>
      </w:r>
    </w:p>
    <w:p w14:paraId="6322EEBC" w14:textId="1174B64E" w:rsidR="0010522D" w:rsidRPr="00002346" w:rsidRDefault="00002346" w:rsidP="0010522D">
      <w:r>
        <w:rPr>
          <w:i/>
          <w:iCs/>
          <w:noProof/>
        </w:rPr>
        <w:tab/>
      </w:r>
      <w:r>
        <w:rPr>
          <w:i/>
          <w:iCs/>
          <w:noProof/>
        </w:rPr>
        <w:tab/>
      </w:r>
      <w:r>
        <w:rPr>
          <w:i/>
          <w:iCs/>
          <w:noProof/>
        </w:rPr>
        <w:tab/>
      </w:r>
      <w:r>
        <w:rPr>
          <w:i/>
          <w:iCs/>
          <w:noProof/>
        </w:rPr>
        <w:drawing>
          <wp:inline distT="0" distB="0" distL="0" distR="0" wp14:anchorId="458290F2" wp14:editId="7BA0CE2A">
            <wp:extent cx="3649648" cy="3124984"/>
            <wp:effectExtent l="0" t="0" r="8255" b="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58622" cy="3132668"/>
                    </a:xfrm>
                    <a:prstGeom prst="rect">
                      <a:avLst/>
                    </a:prstGeom>
                  </pic:spPr>
                </pic:pic>
              </a:graphicData>
            </a:graphic>
          </wp:inline>
        </w:drawing>
      </w:r>
      <w:r w:rsidR="0010522D">
        <w:rPr>
          <w:i/>
          <w:iCs/>
        </w:rPr>
        <w:tab/>
      </w:r>
      <w:r w:rsidR="0010522D">
        <w:rPr>
          <w:i/>
          <w:iCs/>
        </w:rPr>
        <w:tab/>
      </w:r>
      <w:r w:rsidR="0010522D">
        <w:rPr>
          <w:i/>
          <w:iCs/>
        </w:rPr>
        <w:tab/>
      </w:r>
    </w:p>
    <w:p w14:paraId="45986AB3" w14:textId="77777777" w:rsidR="0010522D" w:rsidRDefault="0010522D" w:rsidP="0010522D">
      <w:pPr>
        <w:tabs>
          <w:tab w:val="left" w:pos="2268"/>
        </w:tabs>
        <w:ind w:left="1843"/>
      </w:pPr>
    </w:p>
    <w:p w14:paraId="6F91FE25" w14:textId="47CF834C" w:rsidR="004E4930" w:rsidRDefault="004E4930" w:rsidP="004E4930">
      <w:pPr>
        <w:pStyle w:val="ListParagraph"/>
        <w:numPr>
          <w:ilvl w:val="0"/>
          <w:numId w:val="72"/>
        </w:numPr>
        <w:tabs>
          <w:tab w:val="left" w:pos="2268"/>
        </w:tabs>
        <w:ind w:hanging="578"/>
      </w:pPr>
      <w:r>
        <w:t>Activity Kelola Shop &amp; Merch</w:t>
      </w:r>
    </w:p>
    <w:p w14:paraId="00059200" w14:textId="77777777" w:rsidR="0010522D" w:rsidRDefault="0010522D" w:rsidP="0010522D">
      <w:pPr>
        <w:pStyle w:val="ListParagraph"/>
        <w:numPr>
          <w:ilvl w:val="0"/>
          <w:numId w:val="47"/>
        </w:numPr>
        <w:ind w:left="2552"/>
      </w:pPr>
      <w:r>
        <w:t>Tambah Artikel</w:t>
      </w:r>
    </w:p>
    <w:p w14:paraId="70BEAB6A" w14:textId="77777777" w:rsidR="0010522D" w:rsidRDefault="0010522D" w:rsidP="0010522D">
      <w:pPr>
        <w:ind w:left="2160" w:firstLine="392"/>
      </w:pPr>
      <w:r w:rsidRPr="00387C1A">
        <w:rPr>
          <w:i/>
          <w:iCs/>
        </w:rPr>
        <w:t>Activity diagram</w:t>
      </w:r>
      <w:r>
        <w:t xml:space="preserve"> ini akan menjelaskan seluruh aktifitas yang berlangsung dalam proses tambah artikel yang dapat dilihat pada gambar ….. .</w:t>
      </w:r>
    </w:p>
    <w:p w14:paraId="5DC30229" w14:textId="77777777" w:rsidR="0010522D" w:rsidRDefault="0010522D" w:rsidP="0010522D">
      <w:pPr>
        <w:ind w:left="2192"/>
      </w:pPr>
    </w:p>
    <w:p w14:paraId="1D36C1E1" w14:textId="77777777" w:rsidR="0010522D" w:rsidRDefault="0010522D" w:rsidP="0010522D">
      <w:pPr>
        <w:pStyle w:val="ListParagraph"/>
        <w:numPr>
          <w:ilvl w:val="0"/>
          <w:numId w:val="47"/>
        </w:numPr>
        <w:ind w:left="2552"/>
      </w:pPr>
      <w:r>
        <w:t>Hapus Artikel</w:t>
      </w:r>
    </w:p>
    <w:p w14:paraId="58B88631" w14:textId="77777777" w:rsidR="0010522D" w:rsidRDefault="0010522D" w:rsidP="0010522D">
      <w:pPr>
        <w:ind w:left="2160" w:firstLine="392"/>
      </w:pPr>
      <w:r w:rsidRPr="00387C1A">
        <w:rPr>
          <w:i/>
          <w:iCs/>
        </w:rPr>
        <w:t>Activity diagram</w:t>
      </w:r>
      <w:r>
        <w:t xml:space="preserve"> ini akan menjelaskan seluruh aktifitas yang berlangsung dalam proses hapus artikel yang dapat dilihat pada gambar ….. .</w:t>
      </w:r>
    </w:p>
    <w:p w14:paraId="3A00DB25" w14:textId="77777777" w:rsidR="0010522D" w:rsidRDefault="0010522D" w:rsidP="0010522D">
      <w:pPr>
        <w:ind w:left="2192"/>
      </w:pPr>
    </w:p>
    <w:p w14:paraId="4DE3F002" w14:textId="77777777" w:rsidR="0010522D" w:rsidRDefault="0010522D" w:rsidP="0010522D">
      <w:pPr>
        <w:pStyle w:val="ListParagraph"/>
        <w:numPr>
          <w:ilvl w:val="0"/>
          <w:numId w:val="47"/>
        </w:numPr>
        <w:ind w:left="2552"/>
      </w:pPr>
      <w:r>
        <w:t>Update Admin</w:t>
      </w:r>
    </w:p>
    <w:p w14:paraId="3C7B6733" w14:textId="77777777" w:rsidR="0010522D" w:rsidRDefault="0010522D" w:rsidP="0010522D">
      <w:pPr>
        <w:ind w:left="2160" w:firstLine="392"/>
      </w:pPr>
      <w:r w:rsidRPr="00387C1A">
        <w:rPr>
          <w:i/>
          <w:iCs/>
        </w:rPr>
        <w:lastRenderedPageBreak/>
        <w:t>Activity diagram</w:t>
      </w:r>
      <w:r>
        <w:t xml:space="preserve"> ini akan menjelaskan seluruh aktifitas yang berlangsung dalam proses update artikel yang dapat dilihat pada gambar ….. .</w:t>
      </w:r>
    </w:p>
    <w:p w14:paraId="6532EDA3" w14:textId="77777777" w:rsidR="0010522D" w:rsidRDefault="0010522D" w:rsidP="0010522D">
      <w:pPr>
        <w:ind w:left="2192"/>
      </w:pPr>
    </w:p>
    <w:p w14:paraId="6DD36572" w14:textId="32574CC0" w:rsidR="0010522D" w:rsidRDefault="0010522D" w:rsidP="0010522D">
      <w:pPr>
        <w:pStyle w:val="ListParagraph"/>
        <w:numPr>
          <w:ilvl w:val="0"/>
          <w:numId w:val="47"/>
        </w:numPr>
        <w:ind w:left="2552"/>
      </w:pPr>
      <w:r>
        <w:t xml:space="preserve">Lihat Shop &amp; Merch </w:t>
      </w:r>
    </w:p>
    <w:p w14:paraId="61E7C172" w14:textId="4D743703" w:rsidR="0010522D" w:rsidRDefault="0010522D" w:rsidP="0010522D">
      <w:pPr>
        <w:ind w:left="2160" w:firstLine="327"/>
      </w:pPr>
      <w:r w:rsidRPr="00387C1A">
        <w:rPr>
          <w:i/>
          <w:iCs/>
        </w:rPr>
        <w:t>Activity diagram</w:t>
      </w:r>
      <w:r>
        <w:t xml:space="preserve"> ini akan menjelaskan seluruh aktifitas yang berlangsung dalam proses lihat </w:t>
      </w:r>
      <w:r w:rsidR="0065645D">
        <w:t xml:space="preserve">shop &amp; merch </w:t>
      </w:r>
      <w:r>
        <w:t>yang dapat dilihat pada gambar ….. .</w:t>
      </w:r>
    </w:p>
    <w:p w14:paraId="7EECCB57" w14:textId="598BB65E" w:rsidR="0010522D" w:rsidRDefault="00002346" w:rsidP="0010522D">
      <w:pPr>
        <w:tabs>
          <w:tab w:val="left" w:pos="2268"/>
        </w:tabs>
        <w:ind w:left="1843"/>
      </w:pPr>
      <w:r>
        <w:rPr>
          <w:i/>
          <w:iCs/>
        </w:rPr>
        <w:tab/>
      </w:r>
      <w:r>
        <w:rPr>
          <w:i/>
          <w:iCs/>
          <w:noProof/>
        </w:rPr>
        <w:drawing>
          <wp:inline distT="0" distB="0" distL="0" distR="0" wp14:anchorId="5FE027FC" wp14:editId="4FC2474C">
            <wp:extent cx="3083477" cy="2640206"/>
            <wp:effectExtent l="0" t="0" r="3175" b="8255"/>
            <wp:docPr id="226" name="Picture 2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101355" cy="2655514"/>
                    </a:xfrm>
                    <a:prstGeom prst="rect">
                      <a:avLst/>
                    </a:prstGeom>
                  </pic:spPr>
                </pic:pic>
              </a:graphicData>
            </a:graphic>
          </wp:inline>
        </w:drawing>
      </w:r>
    </w:p>
    <w:p w14:paraId="769B729D" w14:textId="55CC08EC" w:rsidR="004E4930" w:rsidRDefault="004E4930" w:rsidP="004E4930">
      <w:pPr>
        <w:pStyle w:val="ListParagraph"/>
        <w:numPr>
          <w:ilvl w:val="0"/>
          <w:numId w:val="72"/>
        </w:numPr>
        <w:tabs>
          <w:tab w:val="left" w:pos="2268"/>
        </w:tabs>
        <w:ind w:hanging="578"/>
      </w:pPr>
      <w:r>
        <w:t xml:space="preserve">Activity Kelola Data Profil </w:t>
      </w:r>
    </w:p>
    <w:p w14:paraId="672E1E97" w14:textId="77777777" w:rsidR="0065645D" w:rsidRDefault="0065645D" w:rsidP="0065645D">
      <w:pPr>
        <w:pStyle w:val="ListParagraph"/>
        <w:numPr>
          <w:ilvl w:val="0"/>
          <w:numId w:val="47"/>
        </w:numPr>
        <w:ind w:left="2552"/>
      </w:pPr>
      <w:r>
        <w:t>Tambah Artikel</w:t>
      </w:r>
    </w:p>
    <w:p w14:paraId="6F586F14" w14:textId="77777777" w:rsidR="0065645D" w:rsidRDefault="0065645D" w:rsidP="0065645D">
      <w:pPr>
        <w:ind w:left="2160" w:firstLine="392"/>
      </w:pPr>
      <w:r w:rsidRPr="00387C1A">
        <w:rPr>
          <w:i/>
          <w:iCs/>
        </w:rPr>
        <w:t>Activity diagram</w:t>
      </w:r>
      <w:r>
        <w:t xml:space="preserve"> ini akan menjelaskan seluruh aktifitas yang berlangsung dalam proses tambah artikel yang dapat dilihat pada gambar ….. .</w:t>
      </w:r>
    </w:p>
    <w:p w14:paraId="2EAA4582" w14:textId="77777777" w:rsidR="0065645D" w:rsidRDefault="0065645D" w:rsidP="0065645D">
      <w:pPr>
        <w:ind w:left="2192"/>
      </w:pPr>
    </w:p>
    <w:p w14:paraId="55394DCA" w14:textId="77777777" w:rsidR="0065645D" w:rsidRDefault="0065645D" w:rsidP="0065645D">
      <w:pPr>
        <w:pStyle w:val="ListParagraph"/>
        <w:numPr>
          <w:ilvl w:val="0"/>
          <w:numId w:val="47"/>
        </w:numPr>
        <w:ind w:left="2552"/>
      </w:pPr>
      <w:r>
        <w:t>Hapus Artikel</w:t>
      </w:r>
    </w:p>
    <w:p w14:paraId="126A15C1" w14:textId="77777777" w:rsidR="0065645D" w:rsidRDefault="0065645D" w:rsidP="0065645D">
      <w:pPr>
        <w:ind w:left="2160" w:firstLine="392"/>
      </w:pPr>
      <w:r w:rsidRPr="00387C1A">
        <w:rPr>
          <w:i/>
          <w:iCs/>
        </w:rPr>
        <w:t>Activity diagram</w:t>
      </w:r>
      <w:r>
        <w:t xml:space="preserve"> ini akan menjelaskan seluruh aktifitas yang berlangsung dalam proses hapus artikel yang dapat dilihat pada gambar ….. .</w:t>
      </w:r>
    </w:p>
    <w:p w14:paraId="0AD138A6" w14:textId="77777777" w:rsidR="0065645D" w:rsidRDefault="0065645D" w:rsidP="0065645D">
      <w:pPr>
        <w:ind w:left="2192"/>
      </w:pPr>
    </w:p>
    <w:p w14:paraId="1777003D" w14:textId="77777777" w:rsidR="0065645D" w:rsidRDefault="0065645D" w:rsidP="0065645D">
      <w:pPr>
        <w:pStyle w:val="ListParagraph"/>
        <w:numPr>
          <w:ilvl w:val="0"/>
          <w:numId w:val="47"/>
        </w:numPr>
        <w:ind w:left="2552"/>
      </w:pPr>
      <w:r>
        <w:t>Update Admin</w:t>
      </w:r>
    </w:p>
    <w:p w14:paraId="4B50E606" w14:textId="77777777" w:rsidR="0065645D" w:rsidRDefault="0065645D" w:rsidP="0065645D">
      <w:pPr>
        <w:ind w:left="2160" w:firstLine="392"/>
      </w:pPr>
      <w:r w:rsidRPr="00387C1A">
        <w:rPr>
          <w:i/>
          <w:iCs/>
        </w:rPr>
        <w:lastRenderedPageBreak/>
        <w:t>Activity diagram</w:t>
      </w:r>
      <w:r>
        <w:t xml:space="preserve"> ini akan menjelaskan seluruh aktifitas yang berlangsung dalam proses update artikel yang dapat dilihat pada gambar ….. .</w:t>
      </w:r>
    </w:p>
    <w:p w14:paraId="7995410E" w14:textId="77777777" w:rsidR="0065645D" w:rsidRDefault="0065645D" w:rsidP="0065645D">
      <w:pPr>
        <w:ind w:left="2192"/>
      </w:pPr>
    </w:p>
    <w:p w14:paraId="6DED9DDC" w14:textId="1464CC3C" w:rsidR="0065645D" w:rsidRDefault="0065645D" w:rsidP="0065645D">
      <w:pPr>
        <w:pStyle w:val="ListParagraph"/>
        <w:numPr>
          <w:ilvl w:val="0"/>
          <w:numId w:val="47"/>
        </w:numPr>
        <w:ind w:left="2552"/>
      </w:pPr>
      <w:r>
        <w:t>Lihat Profil</w:t>
      </w:r>
    </w:p>
    <w:p w14:paraId="4FCDF0CA" w14:textId="241E2DFB" w:rsidR="0065645D" w:rsidRDefault="0065645D" w:rsidP="0065645D">
      <w:pPr>
        <w:ind w:left="2160" w:firstLine="327"/>
      </w:pPr>
      <w:r w:rsidRPr="00387C1A">
        <w:rPr>
          <w:i/>
          <w:iCs/>
        </w:rPr>
        <w:t>Activity diagram</w:t>
      </w:r>
      <w:r>
        <w:t xml:space="preserve"> ini akan menjelaskan seluruh aktifitas yang berlangsung dalam proses lihat </w:t>
      </w:r>
      <w:r w:rsidR="009153A8">
        <w:t xml:space="preserve">profil </w:t>
      </w:r>
      <w:r>
        <w:t>yang dapat dilihat pada gambar ….. .</w:t>
      </w:r>
    </w:p>
    <w:p w14:paraId="2A9B5691" w14:textId="3C4C0396" w:rsidR="0065645D" w:rsidRPr="00FC5647" w:rsidRDefault="0065645D" w:rsidP="0065645D">
      <w:r>
        <w:rPr>
          <w:i/>
          <w:iCs/>
        </w:rPr>
        <w:tab/>
      </w:r>
      <w:r>
        <w:rPr>
          <w:i/>
          <w:iCs/>
        </w:rPr>
        <w:tab/>
      </w:r>
      <w:r>
        <w:rPr>
          <w:i/>
          <w:iCs/>
        </w:rPr>
        <w:tab/>
      </w:r>
    </w:p>
    <w:p w14:paraId="0F7F27D2" w14:textId="77777777" w:rsidR="0065645D" w:rsidRDefault="0065645D" w:rsidP="0065645D">
      <w:pPr>
        <w:tabs>
          <w:tab w:val="left" w:pos="2268"/>
        </w:tabs>
        <w:ind w:left="1843"/>
      </w:pPr>
    </w:p>
    <w:p w14:paraId="5FB60EF8" w14:textId="605896D8" w:rsidR="004E4930" w:rsidRDefault="004E4930" w:rsidP="004E4930">
      <w:pPr>
        <w:pStyle w:val="ListParagraph"/>
        <w:numPr>
          <w:ilvl w:val="0"/>
          <w:numId w:val="72"/>
        </w:numPr>
        <w:tabs>
          <w:tab w:val="left" w:pos="2268"/>
        </w:tabs>
        <w:ind w:hanging="578"/>
      </w:pPr>
      <w:r>
        <w:t>Activity Kelola Portofolio</w:t>
      </w:r>
      <w:bookmarkStart w:id="119" w:name="_Hlk83687643"/>
    </w:p>
    <w:p w14:paraId="0A289BD0" w14:textId="77777777" w:rsidR="005B4CDF" w:rsidRDefault="005B4CDF" w:rsidP="005B4CDF">
      <w:pPr>
        <w:pStyle w:val="ListParagraph"/>
        <w:numPr>
          <w:ilvl w:val="0"/>
          <w:numId w:val="47"/>
        </w:numPr>
        <w:ind w:left="2552"/>
      </w:pPr>
      <w:r>
        <w:t xml:space="preserve">Tambah Admin </w:t>
      </w:r>
    </w:p>
    <w:p w14:paraId="52EE4005" w14:textId="77777777" w:rsidR="005B4CDF" w:rsidRDefault="005B4CDF" w:rsidP="005B4CDF">
      <w:pPr>
        <w:ind w:left="2160" w:firstLine="392"/>
      </w:pPr>
      <w:r w:rsidRPr="00387C1A">
        <w:rPr>
          <w:i/>
          <w:iCs/>
        </w:rPr>
        <w:t>Activity diagram</w:t>
      </w:r>
      <w:r>
        <w:t xml:space="preserve"> ini akan menjelaskan seluruh aktifitas yang berlangsung dalam proses tambah admin yang dapat dilihat pada gambar ….. .</w:t>
      </w:r>
    </w:p>
    <w:p w14:paraId="191AE845" w14:textId="702C5971" w:rsidR="005B4CDF" w:rsidRDefault="005B4CDF" w:rsidP="005B4CDF">
      <w:pPr>
        <w:ind w:left="2192"/>
      </w:pPr>
    </w:p>
    <w:p w14:paraId="384D5A7C" w14:textId="77777777" w:rsidR="005B4CDF" w:rsidRDefault="005B4CDF" w:rsidP="005B4CDF">
      <w:pPr>
        <w:pStyle w:val="ListParagraph"/>
        <w:numPr>
          <w:ilvl w:val="0"/>
          <w:numId w:val="47"/>
        </w:numPr>
        <w:ind w:left="2552"/>
      </w:pPr>
      <w:r>
        <w:t>Hapus Admin</w:t>
      </w:r>
    </w:p>
    <w:p w14:paraId="0A952277" w14:textId="77777777" w:rsidR="005B4CDF" w:rsidRDefault="005B4CDF" w:rsidP="005B4CDF">
      <w:pPr>
        <w:ind w:left="2160" w:firstLine="392"/>
      </w:pPr>
      <w:r w:rsidRPr="00387C1A">
        <w:rPr>
          <w:i/>
          <w:iCs/>
        </w:rPr>
        <w:t>Activity diagram</w:t>
      </w:r>
      <w:r>
        <w:t xml:space="preserve"> ini akan menjelaskan seluruh aktifitas yang berlangsung dalam proses hapus data admin yang dapat dilihat pada gambar ….. .</w:t>
      </w:r>
    </w:p>
    <w:p w14:paraId="1657D36C" w14:textId="707047FF" w:rsidR="005B4CDF" w:rsidRDefault="005B4CDF" w:rsidP="005B4CDF">
      <w:pPr>
        <w:ind w:left="2192"/>
      </w:pPr>
    </w:p>
    <w:p w14:paraId="4256A5CF" w14:textId="77777777" w:rsidR="005B4CDF" w:rsidRDefault="005B4CDF" w:rsidP="005B4CDF">
      <w:pPr>
        <w:pStyle w:val="ListParagraph"/>
        <w:numPr>
          <w:ilvl w:val="0"/>
          <w:numId w:val="47"/>
        </w:numPr>
        <w:ind w:left="2552"/>
      </w:pPr>
      <w:r>
        <w:t>Update Admin</w:t>
      </w:r>
    </w:p>
    <w:p w14:paraId="1123CC4C" w14:textId="77777777" w:rsidR="005B4CDF" w:rsidRDefault="005B4CDF" w:rsidP="005B4CDF">
      <w:pPr>
        <w:ind w:left="2160" w:firstLine="392"/>
      </w:pPr>
      <w:r w:rsidRPr="00387C1A">
        <w:rPr>
          <w:i/>
          <w:iCs/>
        </w:rPr>
        <w:t>Activity diagram</w:t>
      </w:r>
      <w:r>
        <w:t xml:space="preserve"> ini akan menjelaskan seluruh aktifitas yang berlangsung dalam proses update data admin yang dapat dilihat pada gambar ….. .</w:t>
      </w:r>
    </w:p>
    <w:p w14:paraId="256127C6" w14:textId="1E86FCE5" w:rsidR="005B4CDF" w:rsidRDefault="005B4CDF" w:rsidP="005B4CDF">
      <w:pPr>
        <w:ind w:left="2192"/>
      </w:pPr>
    </w:p>
    <w:p w14:paraId="1B3F9832" w14:textId="57ACE734" w:rsidR="005B4CDF" w:rsidRDefault="005B4CDF" w:rsidP="005B4CDF">
      <w:pPr>
        <w:pStyle w:val="ListParagraph"/>
        <w:numPr>
          <w:ilvl w:val="0"/>
          <w:numId w:val="47"/>
        </w:numPr>
        <w:ind w:left="2552"/>
      </w:pPr>
      <w:r>
        <w:t xml:space="preserve">Lihat </w:t>
      </w:r>
      <w:r w:rsidR="00A26794">
        <w:t>Portofolio</w:t>
      </w:r>
    </w:p>
    <w:p w14:paraId="71BE71A8" w14:textId="00B638E6" w:rsidR="005B4CDF" w:rsidRDefault="005B4CDF" w:rsidP="005B4CDF">
      <w:pPr>
        <w:ind w:left="2160" w:firstLine="327"/>
      </w:pPr>
      <w:r w:rsidRPr="00387C1A">
        <w:rPr>
          <w:i/>
          <w:iCs/>
        </w:rPr>
        <w:t>Activity diagram</w:t>
      </w:r>
      <w:r>
        <w:t xml:space="preserve"> ini akan menjelaskan seluruh aktifitas yang berlangsung dalam proses lihat </w:t>
      </w:r>
      <w:r w:rsidR="00A26794">
        <w:t>portofolio</w:t>
      </w:r>
      <w:r>
        <w:t xml:space="preserve"> yang dapat dilihat pada gambar ….. .</w:t>
      </w:r>
    </w:p>
    <w:bookmarkEnd w:id="119"/>
    <w:p w14:paraId="3049666A" w14:textId="77777777" w:rsidR="00387C1A" w:rsidRPr="00DB6926" w:rsidRDefault="00387C1A" w:rsidP="00D5095F"/>
    <w:p w14:paraId="320ED093" w14:textId="66D57BD5" w:rsidR="000A1820" w:rsidRDefault="000A1820" w:rsidP="00760908">
      <w:pPr>
        <w:pStyle w:val="ListParagraph"/>
        <w:numPr>
          <w:ilvl w:val="0"/>
          <w:numId w:val="43"/>
        </w:numPr>
        <w:ind w:left="2552" w:hanging="284"/>
        <w:outlineLvl w:val="2"/>
        <w:rPr>
          <w:b/>
          <w:bCs/>
        </w:rPr>
      </w:pPr>
      <w:r>
        <w:rPr>
          <w:b/>
          <w:bCs/>
        </w:rPr>
        <w:lastRenderedPageBreak/>
        <w:t xml:space="preserve">Class Diagram </w:t>
      </w:r>
    </w:p>
    <w:p w14:paraId="26FC97D0" w14:textId="3162D4D7" w:rsidR="000A1820" w:rsidRDefault="000A1820" w:rsidP="00760908">
      <w:pPr>
        <w:pStyle w:val="ListParagraph"/>
        <w:numPr>
          <w:ilvl w:val="0"/>
          <w:numId w:val="43"/>
        </w:numPr>
        <w:ind w:left="2552" w:hanging="284"/>
        <w:outlineLvl w:val="2"/>
        <w:rPr>
          <w:b/>
          <w:bCs/>
        </w:rPr>
      </w:pPr>
      <w:r>
        <w:rPr>
          <w:b/>
          <w:bCs/>
        </w:rPr>
        <w:t xml:space="preserve">Sequence Diagram </w:t>
      </w:r>
    </w:p>
    <w:p w14:paraId="378C0802" w14:textId="6D91F6F9" w:rsidR="000A1820" w:rsidRPr="00E22049" w:rsidRDefault="000A1820" w:rsidP="00760908">
      <w:pPr>
        <w:pStyle w:val="ListParagraph"/>
        <w:numPr>
          <w:ilvl w:val="0"/>
          <w:numId w:val="43"/>
        </w:numPr>
        <w:ind w:left="2552" w:hanging="284"/>
        <w:outlineLvl w:val="2"/>
        <w:rPr>
          <w:b/>
          <w:bCs/>
        </w:rPr>
      </w:pPr>
      <w:r>
        <w:rPr>
          <w:b/>
          <w:bCs/>
        </w:rPr>
        <w:t xml:space="preserve">Perancangan Basis Data </w:t>
      </w:r>
    </w:p>
    <w:p w14:paraId="52CC5DCC" w14:textId="59848CDF" w:rsidR="009E4BA7" w:rsidRPr="009E4BA7" w:rsidRDefault="009E4BA7" w:rsidP="00760908">
      <w:pPr>
        <w:pStyle w:val="ListParagraph"/>
        <w:numPr>
          <w:ilvl w:val="1"/>
          <w:numId w:val="30"/>
        </w:numPr>
        <w:outlineLvl w:val="2"/>
        <w:rPr>
          <w:b/>
          <w:bCs/>
        </w:rPr>
      </w:pPr>
      <w:r w:rsidRPr="009E4BA7">
        <w:rPr>
          <w:b/>
          <w:bCs/>
        </w:rPr>
        <w:t xml:space="preserve">Feedbacks and Suggestions </w:t>
      </w:r>
    </w:p>
    <w:p w14:paraId="30178A7B" w14:textId="334521E4" w:rsidR="009E4BA7" w:rsidRPr="009E4BA7" w:rsidRDefault="009E4BA7" w:rsidP="00760908">
      <w:pPr>
        <w:pStyle w:val="ListParagraph"/>
        <w:numPr>
          <w:ilvl w:val="1"/>
          <w:numId w:val="30"/>
        </w:numPr>
        <w:outlineLvl w:val="2"/>
        <w:rPr>
          <w:b/>
          <w:bCs/>
        </w:rPr>
      </w:pPr>
      <w:r w:rsidRPr="009E4BA7">
        <w:rPr>
          <w:b/>
          <w:bCs/>
        </w:rPr>
        <w:t>Penentuan Product Backlog Baru</w:t>
      </w:r>
    </w:p>
    <w:p w14:paraId="3658EAF4" w14:textId="628E9168" w:rsidR="009E4BA7" w:rsidRDefault="001C5243" w:rsidP="00760908">
      <w:pPr>
        <w:pStyle w:val="ListParagraph"/>
        <w:numPr>
          <w:ilvl w:val="0"/>
          <w:numId w:val="42"/>
        </w:numPr>
        <w:outlineLvl w:val="2"/>
        <w:rPr>
          <w:b/>
          <w:bCs/>
        </w:rPr>
      </w:pPr>
      <w:r>
        <w:rPr>
          <w:b/>
          <w:bCs/>
        </w:rPr>
        <w:t>Sprint Retrospective</w:t>
      </w:r>
    </w:p>
    <w:p w14:paraId="126D2A56" w14:textId="12D0B76B" w:rsidR="009E4BA7" w:rsidRDefault="009E4BA7" w:rsidP="00760908">
      <w:pPr>
        <w:pStyle w:val="ListParagraph"/>
        <w:numPr>
          <w:ilvl w:val="0"/>
          <w:numId w:val="41"/>
        </w:numPr>
        <w:rPr>
          <w:b/>
          <w:bCs/>
        </w:rPr>
      </w:pPr>
      <w:r>
        <w:rPr>
          <w:b/>
          <w:bCs/>
        </w:rPr>
        <w:t>Evaluasi Tim</w:t>
      </w:r>
    </w:p>
    <w:p w14:paraId="3FA05D36" w14:textId="27A75DE2" w:rsidR="009E4BA7" w:rsidRDefault="009E4BA7" w:rsidP="00760908">
      <w:pPr>
        <w:pStyle w:val="ListParagraph"/>
        <w:numPr>
          <w:ilvl w:val="0"/>
          <w:numId w:val="41"/>
        </w:numPr>
        <w:rPr>
          <w:b/>
          <w:bCs/>
        </w:rPr>
      </w:pPr>
      <w:r>
        <w:rPr>
          <w:b/>
          <w:bCs/>
        </w:rPr>
        <w:t xml:space="preserve">Evaluasi Proses  </w:t>
      </w:r>
    </w:p>
    <w:p w14:paraId="35C6D98B" w14:textId="0FED810D" w:rsidR="009E4BA7" w:rsidRPr="009E4BA7" w:rsidRDefault="009E4BA7" w:rsidP="00760908">
      <w:pPr>
        <w:pStyle w:val="ListParagraph"/>
        <w:numPr>
          <w:ilvl w:val="0"/>
          <w:numId w:val="41"/>
        </w:numPr>
        <w:rPr>
          <w:b/>
          <w:bCs/>
        </w:rPr>
      </w:pPr>
      <w:r>
        <w:rPr>
          <w:b/>
          <w:bCs/>
        </w:rPr>
        <w:t>Evaluasi Tools</w:t>
      </w:r>
    </w:p>
    <w:p w14:paraId="3DC1C5E3" w14:textId="685F5268" w:rsidR="00400830" w:rsidRDefault="00400830" w:rsidP="00760908">
      <w:pPr>
        <w:pStyle w:val="ListParagraph"/>
        <w:numPr>
          <w:ilvl w:val="0"/>
          <w:numId w:val="6"/>
        </w:numPr>
        <w:ind w:left="567" w:hanging="709"/>
        <w:outlineLvl w:val="2"/>
        <w:rPr>
          <w:b/>
          <w:bCs/>
        </w:rPr>
      </w:pPr>
      <w:bookmarkStart w:id="120" w:name="_Toc83383291"/>
      <w:r>
        <w:rPr>
          <w:b/>
          <w:bCs/>
        </w:rPr>
        <w:t>Sprint 2</w:t>
      </w:r>
      <w:bookmarkEnd w:id="120"/>
    </w:p>
    <w:p w14:paraId="4DD15A79" w14:textId="77777777" w:rsidR="00400830" w:rsidRDefault="00400830" w:rsidP="00760908">
      <w:pPr>
        <w:pStyle w:val="ListParagraph"/>
        <w:numPr>
          <w:ilvl w:val="0"/>
          <w:numId w:val="34"/>
        </w:numPr>
        <w:outlineLvl w:val="2"/>
        <w:rPr>
          <w:b/>
          <w:bCs/>
        </w:rPr>
      </w:pPr>
      <w:bookmarkStart w:id="121" w:name="_Toc83383292"/>
      <w:r>
        <w:rPr>
          <w:b/>
          <w:bCs/>
        </w:rPr>
        <w:t>Sprint Planning</w:t>
      </w:r>
      <w:bookmarkEnd w:id="121"/>
      <w:r>
        <w:rPr>
          <w:b/>
          <w:bCs/>
        </w:rPr>
        <w:t xml:space="preserve"> </w:t>
      </w:r>
    </w:p>
    <w:p w14:paraId="7388B8F5" w14:textId="77777777" w:rsidR="00400830" w:rsidRPr="00D5768C" w:rsidRDefault="00400830" w:rsidP="00760908">
      <w:pPr>
        <w:pStyle w:val="ListParagraph"/>
        <w:numPr>
          <w:ilvl w:val="0"/>
          <w:numId w:val="31"/>
        </w:numPr>
      </w:pPr>
      <w:r w:rsidRPr="00D5768C">
        <w:t>Penentuan Sprint Goal</w:t>
      </w:r>
    </w:p>
    <w:p w14:paraId="5F2C8983" w14:textId="77777777" w:rsidR="00400830" w:rsidRPr="00D5768C" w:rsidRDefault="00400830" w:rsidP="00760908">
      <w:pPr>
        <w:pStyle w:val="ListParagraph"/>
        <w:numPr>
          <w:ilvl w:val="0"/>
          <w:numId w:val="31"/>
        </w:numPr>
      </w:pPr>
      <w:r w:rsidRPr="00D5768C">
        <w:t xml:space="preserve">Penentuan Sprint Planning </w:t>
      </w:r>
    </w:p>
    <w:p w14:paraId="4AA43FD4" w14:textId="77777777" w:rsidR="00400830" w:rsidRPr="00D5768C" w:rsidRDefault="00400830" w:rsidP="00760908">
      <w:pPr>
        <w:pStyle w:val="ListParagraph"/>
        <w:numPr>
          <w:ilvl w:val="0"/>
          <w:numId w:val="31"/>
        </w:numPr>
      </w:pPr>
      <w:r w:rsidRPr="00D5768C">
        <w:t xml:space="preserve">Penentuan Definition of Done </w:t>
      </w:r>
    </w:p>
    <w:p w14:paraId="1A318EAC" w14:textId="77777777" w:rsidR="00400830" w:rsidRDefault="00400830" w:rsidP="00760908">
      <w:pPr>
        <w:pStyle w:val="ListParagraph"/>
        <w:numPr>
          <w:ilvl w:val="0"/>
          <w:numId w:val="34"/>
        </w:numPr>
        <w:outlineLvl w:val="2"/>
        <w:rPr>
          <w:b/>
          <w:bCs/>
        </w:rPr>
      </w:pPr>
      <w:bookmarkStart w:id="122" w:name="_Toc83383293"/>
      <w:r>
        <w:rPr>
          <w:b/>
          <w:bCs/>
        </w:rPr>
        <w:t>Daily Scrum</w:t>
      </w:r>
      <w:bookmarkEnd w:id="122"/>
      <w:r>
        <w:rPr>
          <w:b/>
          <w:bCs/>
        </w:rPr>
        <w:t xml:space="preserve"> </w:t>
      </w:r>
    </w:p>
    <w:p w14:paraId="7A3B0A1D" w14:textId="77777777" w:rsidR="00400830" w:rsidRPr="00D5768C" w:rsidRDefault="00400830" w:rsidP="00760908">
      <w:pPr>
        <w:pStyle w:val="ListParagraph"/>
        <w:numPr>
          <w:ilvl w:val="0"/>
          <w:numId w:val="37"/>
        </w:numPr>
      </w:pPr>
      <w:r w:rsidRPr="00D5768C">
        <w:t>Day 1</w:t>
      </w:r>
    </w:p>
    <w:p w14:paraId="45FFEC20" w14:textId="77777777" w:rsidR="00400830" w:rsidRPr="00D5768C" w:rsidRDefault="00400830" w:rsidP="00760908">
      <w:pPr>
        <w:pStyle w:val="ListParagraph"/>
        <w:numPr>
          <w:ilvl w:val="0"/>
          <w:numId w:val="37"/>
        </w:numPr>
      </w:pPr>
      <w:r w:rsidRPr="00D5768C">
        <w:t xml:space="preserve">Day 2 </w:t>
      </w:r>
    </w:p>
    <w:p w14:paraId="06126F8E" w14:textId="77777777" w:rsidR="00400830" w:rsidRPr="00D5768C" w:rsidRDefault="00400830" w:rsidP="00760908">
      <w:pPr>
        <w:pStyle w:val="ListParagraph"/>
        <w:numPr>
          <w:ilvl w:val="0"/>
          <w:numId w:val="37"/>
        </w:numPr>
      </w:pPr>
      <w:r w:rsidRPr="00D5768C">
        <w:t xml:space="preserve">Day 3 </w:t>
      </w:r>
    </w:p>
    <w:p w14:paraId="0C4E4B98" w14:textId="77777777" w:rsidR="00400830" w:rsidRPr="00D5768C" w:rsidRDefault="00400830" w:rsidP="00760908">
      <w:pPr>
        <w:pStyle w:val="ListParagraph"/>
        <w:numPr>
          <w:ilvl w:val="0"/>
          <w:numId w:val="37"/>
        </w:numPr>
      </w:pPr>
      <w:r w:rsidRPr="00D5768C">
        <w:t xml:space="preserve">Day 4 </w:t>
      </w:r>
    </w:p>
    <w:p w14:paraId="32B6B1C1" w14:textId="77777777" w:rsidR="00400830" w:rsidRPr="00D5768C" w:rsidRDefault="00400830" w:rsidP="00760908">
      <w:pPr>
        <w:pStyle w:val="ListParagraph"/>
        <w:numPr>
          <w:ilvl w:val="0"/>
          <w:numId w:val="37"/>
        </w:numPr>
      </w:pPr>
      <w:r w:rsidRPr="00D5768C">
        <w:t xml:space="preserve">Day 5 </w:t>
      </w:r>
    </w:p>
    <w:p w14:paraId="25CE010C" w14:textId="77777777" w:rsidR="00400830" w:rsidRPr="00D5768C" w:rsidRDefault="00400830" w:rsidP="00760908">
      <w:pPr>
        <w:pStyle w:val="ListParagraph"/>
        <w:numPr>
          <w:ilvl w:val="0"/>
          <w:numId w:val="37"/>
        </w:numPr>
      </w:pPr>
      <w:r w:rsidRPr="00D5768C">
        <w:t xml:space="preserve">Day 6 </w:t>
      </w:r>
    </w:p>
    <w:p w14:paraId="6B0AEB38" w14:textId="77777777" w:rsidR="00400830" w:rsidRPr="00D5768C" w:rsidRDefault="00400830" w:rsidP="00760908">
      <w:pPr>
        <w:pStyle w:val="ListParagraph"/>
        <w:numPr>
          <w:ilvl w:val="0"/>
          <w:numId w:val="37"/>
        </w:numPr>
      </w:pPr>
      <w:r w:rsidRPr="00D5768C">
        <w:t xml:space="preserve">Day 7 </w:t>
      </w:r>
    </w:p>
    <w:p w14:paraId="1CEEB696" w14:textId="77777777" w:rsidR="00400830" w:rsidRPr="00D5768C" w:rsidRDefault="00400830" w:rsidP="00760908">
      <w:pPr>
        <w:pStyle w:val="ListParagraph"/>
        <w:numPr>
          <w:ilvl w:val="0"/>
          <w:numId w:val="37"/>
        </w:numPr>
      </w:pPr>
      <w:r w:rsidRPr="00D5768C">
        <w:t xml:space="preserve">Day 8 </w:t>
      </w:r>
    </w:p>
    <w:p w14:paraId="0CDF5A0F" w14:textId="77777777" w:rsidR="00400830" w:rsidRPr="00D5768C" w:rsidRDefault="00400830" w:rsidP="00760908">
      <w:pPr>
        <w:pStyle w:val="ListParagraph"/>
        <w:numPr>
          <w:ilvl w:val="0"/>
          <w:numId w:val="37"/>
        </w:numPr>
      </w:pPr>
      <w:r w:rsidRPr="00D5768C">
        <w:t xml:space="preserve">Day 9 </w:t>
      </w:r>
    </w:p>
    <w:p w14:paraId="6F8EA273" w14:textId="77777777" w:rsidR="00400830" w:rsidRPr="00D5768C" w:rsidRDefault="00400830" w:rsidP="00760908">
      <w:pPr>
        <w:pStyle w:val="ListParagraph"/>
        <w:numPr>
          <w:ilvl w:val="0"/>
          <w:numId w:val="37"/>
        </w:numPr>
      </w:pPr>
      <w:r w:rsidRPr="00D5768C">
        <w:t xml:space="preserve">Day 10 </w:t>
      </w:r>
    </w:p>
    <w:p w14:paraId="4DFB0E09" w14:textId="77777777" w:rsidR="00400830" w:rsidRPr="00D5768C" w:rsidRDefault="00400830" w:rsidP="00760908">
      <w:pPr>
        <w:pStyle w:val="ListParagraph"/>
        <w:numPr>
          <w:ilvl w:val="0"/>
          <w:numId w:val="37"/>
        </w:numPr>
      </w:pPr>
      <w:r w:rsidRPr="00D5768C">
        <w:t xml:space="preserve">Day 11 </w:t>
      </w:r>
    </w:p>
    <w:p w14:paraId="33565DA4" w14:textId="77777777" w:rsidR="00400830" w:rsidRPr="00D5768C" w:rsidRDefault="00400830" w:rsidP="00760908">
      <w:pPr>
        <w:pStyle w:val="ListParagraph"/>
        <w:numPr>
          <w:ilvl w:val="0"/>
          <w:numId w:val="37"/>
        </w:numPr>
      </w:pPr>
      <w:r w:rsidRPr="00D5768C">
        <w:t xml:space="preserve">Day 12 </w:t>
      </w:r>
    </w:p>
    <w:p w14:paraId="13532569" w14:textId="77777777" w:rsidR="00400830" w:rsidRPr="00D5768C" w:rsidRDefault="00400830" w:rsidP="00760908">
      <w:pPr>
        <w:pStyle w:val="ListParagraph"/>
        <w:numPr>
          <w:ilvl w:val="0"/>
          <w:numId w:val="37"/>
        </w:numPr>
      </w:pPr>
      <w:r w:rsidRPr="00D5768C">
        <w:t xml:space="preserve">Day 13 </w:t>
      </w:r>
    </w:p>
    <w:p w14:paraId="77CEF5E6" w14:textId="77777777" w:rsidR="00400830" w:rsidRPr="00D5768C" w:rsidRDefault="00400830" w:rsidP="00760908">
      <w:pPr>
        <w:pStyle w:val="ListParagraph"/>
        <w:numPr>
          <w:ilvl w:val="0"/>
          <w:numId w:val="37"/>
        </w:numPr>
      </w:pPr>
      <w:r w:rsidRPr="00D5768C">
        <w:t xml:space="preserve">Day 14 </w:t>
      </w:r>
    </w:p>
    <w:p w14:paraId="59BC60B4" w14:textId="77777777" w:rsidR="00400830" w:rsidRDefault="00400830" w:rsidP="00760908">
      <w:pPr>
        <w:pStyle w:val="ListParagraph"/>
        <w:numPr>
          <w:ilvl w:val="0"/>
          <w:numId w:val="34"/>
        </w:numPr>
        <w:outlineLvl w:val="2"/>
        <w:rPr>
          <w:b/>
          <w:bCs/>
        </w:rPr>
      </w:pPr>
      <w:bookmarkStart w:id="123" w:name="_Toc83383294"/>
      <w:r>
        <w:rPr>
          <w:b/>
          <w:bCs/>
        </w:rPr>
        <w:t>Sprint Review</w:t>
      </w:r>
      <w:bookmarkEnd w:id="123"/>
      <w:r>
        <w:rPr>
          <w:b/>
          <w:bCs/>
        </w:rPr>
        <w:t xml:space="preserve"> </w:t>
      </w:r>
    </w:p>
    <w:p w14:paraId="2AD6C5D0" w14:textId="77777777" w:rsidR="00400830" w:rsidRPr="00D5768C" w:rsidRDefault="00400830" w:rsidP="00760908">
      <w:pPr>
        <w:pStyle w:val="ListParagraph"/>
        <w:numPr>
          <w:ilvl w:val="0"/>
          <w:numId w:val="32"/>
        </w:numPr>
      </w:pPr>
      <w:r w:rsidRPr="00D5768C">
        <w:t xml:space="preserve">Product Showcase </w:t>
      </w:r>
    </w:p>
    <w:p w14:paraId="0C6F9009" w14:textId="77777777" w:rsidR="00400830" w:rsidRPr="00D5768C" w:rsidRDefault="00400830" w:rsidP="00760908">
      <w:pPr>
        <w:pStyle w:val="ListParagraph"/>
        <w:numPr>
          <w:ilvl w:val="0"/>
          <w:numId w:val="32"/>
        </w:numPr>
      </w:pPr>
      <w:r w:rsidRPr="00D5768C">
        <w:lastRenderedPageBreak/>
        <w:t xml:space="preserve">Feedbacks and Suggestions </w:t>
      </w:r>
    </w:p>
    <w:p w14:paraId="2EF56A15" w14:textId="77777777" w:rsidR="00400830" w:rsidRPr="00D5768C" w:rsidRDefault="00400830" w:rsidP="00760908">
      <w:pPr>
        <w:pStyle w:val="ListParagraph"/>
        <w:numPr>
          <w:ilvl w:val="0"/>
          <w:numId w:val="32"/>
        </w:numPr>
      </w:pPr>
      <w:r w:rsidRPr="00D5768C">
        <w:t xml:space="preserve">Penentuan Product Backlog Baru </w:t>
      </w:r>
    </w:p>
    <w:p w14:paraId="17F3860B" w14:textId="77777777" w:rsidR="00400830" w:rsidRDefault="00400830" w:rsidP="00760908">
      <w:pPr>
        <w:pStyle w:val="ListParagraph"/>
        <w:numPr>
          <w:ilvl w:val="0"/>
          <w:numId w:val="34"/>
        </w:numPr>
        <w:outlineLvl w:val="2"/>
        <w:rPr>
          <w:b/>
          <w:bCs/>
        </w:rPr>
      </w:pPr>
      <w:bookmarkStart w:id="124" w:name="_Toc83383295"/>
      <w:r>
        <w:rPr>
          <w:b/>
          <w:bCs/>
        </w:rPr>
        <w:t>Sprint Retrospective</w:t>
      </w:r>
      <w:bookmarkEnd w:id="124"/>
    </w:p>
    <w:p w14:paraId="746A0260" w14:textId="77777777" w:rsidR="00400830" w:rsidRPr="00D5768C" w:rsidRDefault="00400830" w:rsidP="00760908">
      <w:pPr>
        <w:pStyle w:val="ListParagraph"/>
        <w:numPr>
          <w:ilvl w:val="0"/>
          <w:numId w:val="33"/>
        </w:numPr>
      </w:pPr>
      <w:r w:rsidRPr="00D5768C">
        <w:t xml:space="preserve">Evaluasi Tim </w:t>
      </w:r>
    </w:p>
    <w:p w14:paraId="21EA076D" w14:textId="77777777" w:rsidR="00400830" w:rsidRPr="00D5768C" w:rsidRDefault="00400830" w:rsidP="00760908">
      <w:pPr>
        <w:pStyle w:val="ListParagraph"/>
        <w:numPr>
          <w:ilvl w:val="0"/>
          <w:numId w:val="33"/>
        </w:numPr>
      </w:pPr>
      <w:r w:rsidRPr="00D5768C">
        <w:t xml:space="preserve">Evaluasi Proses </w:t>
      </w:r>
    </w:p>
    <w:p w14:paraId="2A2B9F77" w14:textId="77777777" w:rsidR="00400830" w:rsidRPr="00D5768C" w:rsidRDefault="00400830" w:rsidP="00760908">
      <w:pPr>
        <w:pStyle w:val="ListParagraph"/>
        <w:numPr>
          <w:ilvl w:val="0"/>
          <w:numId w:val="33"/>
        </w:numPr>
      </w:pPr>
      <w:r w:rsidRPr="00D5768C">
        <w:t>Evaluasi Tools</w:t>
      </w:r>
    </w:p>
    <w:p w14:paraId="26927425" w14:textId="322582F4" w:rsidR="00400830" w:rsidRPr="00400830" w:rsidRDefault="00400830" w:rsidP="00760908">
      <w:pPr>
        <w:numPr>
          <w:ilvl w:val="0"/>
          <w:numId w:val="6"/>
        </w:numPr>
        <w:ind w:left="567" w:hanging="709"/>
        <w:contextualSpacing/>
        <w:outlineLvl w:val="2"/>
        <w:rPr>
          <w:b/>
          <w:bCs/>
        </w:rPr>
      </w:pPr>
      <w:bookmarkStart w:id="125" w:name="_Toc83383296"/>
      <w:r w:rsidRPr="00400830">
        <w:rPr>
          <w:b/>
          <w:bCs/>
        </w:rPr>
        <w:t xml:space="preserve">Sprint </w:t>
      </w:r>
      <w:r>
        <w:rPr>
          <w:b/>
          <w:bCs/>
        </w:rPr>
        <w:t>3</w:t>
      </w:r>
      <w:bookmarkEnd w:id="125"/>
    </w:p>
    <w:p w14:paraId="5B7E708E" w14:textId="77777777" w:rsidR="00400830" w:rsidRPr="00400830" w:rsidRDefault="00400830" w:rsidP="00760908">
      <w:pPr>
        <w:numPr>
          <w:ilvl w:val="0"/>
          <w:numId w:val="35"/>
        </w:numPr>
        <w:contextualSpacing/>
        <w:outlineLvl w:val="2"/>
        <w:rPr>
          <w:b/>
          <w:bCs/>
        </w:rPr>
      </w:pPr>
      <w:bookmarkStart w:id="126" w:name="_Toc83383297"/>
      <w:r w:rsidRPr="00400830">
        <w:rPr>
          <w:b/>
          <w:bCs/>
        </w:rPr>
        <w:t>Sprint Planning</w:t>
      </w:r>
      <w:bookmarkEnd w:id="126"/>
      <w:r w:rsidRPr="00400830">
        <w:rPr>
          <w:b/>
          <w:bCs/>
        </w:rPr>
        <w:t xml:space="preserve"> </w:t>
      </w:r>
    </w:p>
    <w:p w14:paraId="1CB0CB82" w14:textId="77777777" w:rsidR="00400830" w:rsidRPr="00400830" w:rsidRDefault="00400830" w:rsidP="00760908">
      <w:pPr>
        <w:numPr>
          <w:ilvl w:val="0"/>
          <w:numId w:val="31"/>
        </w:numPr>
        <w:contextualSpacing/>
      </w:pPr>
      <w:r w:rsidRPr="00400830">
        <w:t>Penentuan Sprint Goal</w:t>
      </w:r>
    </w:p>
    <w:p w14:paraId="457BFE7C" w14:textId="77777777" w:rsidR="00400830" w:rsidRPr="00400830" w:rsidRDefault="00400830" w:rsidP="00760908">
      <w:pPr>
        <w:numPr>
          <w:ilvl w:val="0"/>
          <w:numId w:val="31"/>
        </w:numPr>
        <w:contextualSpacing/>
      </w:pPr>
      <w:r w:rsidRPr="00400830">
        <w:t xml:space="preserve">Penentuan Sprint Planning </w:t>
      </w:r>
    </w:p>
    <w:p w14:paraId="40DEC718" w14:textId="77777777" w:rsidR="00400830" w:rsidRPr="00400830" w:rsidRDefault="00400830" w:rsidP="00760908">
      <w:pPr>
        <w:numPr>
          <w:ilvl w:val="0"/>
          <w:numId w:val="31"/>
        </w:numPr>
        <w:contextualSpacing/>
      </w:pPr>
      <w:r w:rsidRPr="00400830">
        <w:t xml:space="preserve">Penentuan Definition of Done </w:t>
      </w:r>
    </w:p>
    <w:p w14:paraId="3D88BAB6" w14:textId="77777777" w:rsidR="00400830" w:rsidRPr="00400830" w:rsidRDefault="00400830" w:rsidP="00760908">
      <w:pPr>
        <w:numPr>
          <w:ilvl w:val="0"/>
          <w:numId w:val="35"/>
        </w:numPr>
        <w:contextualSpacing/>
        <w:outlineLvl w:val="2"/>
        <w:rPr>
          <w:b/>
          <w:bCs/>
        </w:rPr>
      </w:pPr>
      <w:bookmarkStart w:id="127" w:name="_Toc83383298"/>
      <w:r w:rsidRPr="00400830">
        <w:rPr>
          <w:b/>
          <w:bCs/>
        </w:rPr>
        <w:t>Daily Scrum</w:t>
      </w:r>
      <w:bookmarkEnd w:id="127"/>
      <w:r w:rsidRPr="00400830">
        <w:rPr>
          <w:b/>
          <w:bCs/>
        </w:rPr>
        <w:t xml:space="preserve"> </w:t>
      </w:r>
    </w:p>
    <w:p w14:paraId="416FAD89" w14:textId="77777777" w:rsidR="00400830" w:rsidRPr="00400830" w:rsidRDefault="00400830" w:rsidP="00760908">
      <w:pPr>
        <w:numPr>
          <w:ilvl w:val="0"/>
          <w:numId w:val="36"/>
        </w:numPr>
        <w:contextualSpacing/>
      </w:pPr>
      <w:r w:rsidRPr="00400830">
        <w:t>Day 1</w:t>
      </w:r>
    </w:p>
    <w:p w14:paraId="74613D4E" w14:textId="77777777" w:rsidR="00400830" w:rsidRPr="00400830" w:rsidRDefault="00400830" w:rsidP="00760908">
      <w:pPr>
        <w:numPr>
          <w:ilvl w:val="0"/>
          <w:numId w:val="36"/>
        </w:numPr>
        <w:contextualSpacing/>
      </w:pPr>
      <w:r w:rsidRPr="00400830">
        <w:t xml:space="preserve">Day 2 </w:t>
      </w:r>
    </w:p>
    <w:p w14:paraId="5179BFB0" w14:textId="77777777" w:rsidR="00400830" w:rsidRPr="00400830" w:rsidRDefault="00400830" w:rsidP="00760908">
      <w:pPr>
        <w:numPr>
          <w:ilvl w:val="0"/>
          <w:numId w:val="36"/>
        </w:numPr>
        <w:contextualSpacing/>
      </w:pPr>
      <w:r w:rsidRPr="00400830">
        <w:t xml:space="preserve">Day 3 </w:t>
      </w:r>
    </w:p>
    <w:p w14:paraId="46BBA192" w14:textId="77777777" w:rsidR="00400830" w:rsidRPr="00400830" w:rsidRDefault="00400830" w:rsidP="00760908">
      <w:pPr>
        <w:numPr>
          <w:ilvl w:val="0"/>
          <w:numId w:val="36"/>
        </w:numPr>
        <w:contextualSpacing/>
      </w:pPr>
      <w:r w:rsidRPr="00400830">
        <w:t xml:space="preserve">Day 4 </w:t>
      </w:r>
    </w:p>
    <w:p w14:paraId="273247B1" w14:textId="77777777" w:rsidR="00400830" w:rsidRPr="00400830" w:rsidRDefault="00400830" w:rsidP="00760908">
      <w:pPr>
        <w:numPr>
          <w:ilvl w:val="0"/>
          <w:numId w:val="36"/>
        </w:numPr>
        <w:contextualSpacing/>
      </w:pPr>
      <w:r w:rsidRPr="00400830">
        <w:t xml:space="preserve">Day 5 </w:t>
      </w:r>
    </w:p>
    <w:p w14:paraId="4EF5091F" w14:textId="77777777" w:rsidR="00400830" w:rsidRPr="00400830" w:rsidRDefault="00400830" w:rsidP="00760908">
      <w:pPr>
        <w:numPr>
          <w:ilvl w:val="0"/>
          <w:numId w:val="36"/>
        </w:numPr>
        <w:contextualSpacing/>
      </w:pPr>
      <w:r w:rsidRPr="00400830">
        <w:t xml:space="preserve">Day 6 </w:t>
      </w:r>
    </w:p>
    <w:p w14:paraId="296BD077" w14:textId="77777777" w:rsidR="00400830" w:rsidRPr="00400830" w:rsidRDefault="00400830" w:rsidP="00760908">
      <w:pPr>
        <w:numPr>
          <w:ilvl w:val="0"/>
          <w:numId w:val="36"/>
        </w:numPr>
        <w:contextualSpacing/>
      </w:pPr>
      <w:r w:rsidRPr="00400830">
        <w:t xml:space="preserve">Day 7 </w:t>
      </w:r>
    </w:p>
    <w:p w14:paraId="282935C8" w14:textId="77777777" w:rsidR="00400830" w:rsidRPr="00400830" w:rsidRDefault="00400830" w:rsidP="00760908">
      <w:pPr>
        <w:numPr>
          <w:ilvl w:val="0"/>
          <w:numId w:val="36"/>
        </w:numPr>
        <w:contextualSpacing/>
      </w:pPr>
      <w:r w:rsidRPr="00400830">
        <w:t xml:space="preserve">Day 8 </w:t>
      </w:r>
    </w:p>
    <w:p w14:paraId="5000F73F" w14:textId="77777777" w:rsidR="00400830" w:rsidRPr="00400830" w:rsidRDefault="00400830" w:rsidP="00760908">
      <w:pPr>
        <w:numPr>
          <w:ilvl w:val="0"/>
          <w:numId w:val="36"/>
        </w:numPr>
        <w:contextualSpacing/>
      </w:pPr>
      <w:r w:rsidRPr="00400830">
        <w:t xml:space="preserve">Day 9 </w:t>
      </w:r>
    </w:p>
    <w:p w14:paraId="501A1190" w14:textId="77777777" w:rsidR="00400830" w:rsidRPr="00400830" w:rsidRDefault="00400830" w:rsidP="00760908">
      <w:pPr>
        <w:numPr>
          <w:ilvl w:val="0"/>
          <w:numId w:val="36"/>
        </w:numPr>
        <w:contextualSpacing/>
      </w:pPr>
      <w:r w:rsidRPr="00400830">
        <w:t xml:space="preserve">Day 10 </w:t>
      </w:r>
    </w:p>
    <w:p w14:paraId="1320ADD0" w14:textId="77777777" w:rsidR="00400830" w:rsidRPr="00400830" w:rsidRDefault="00400830" w:rsidP="00760908">
      <w:pPr>
        <w:numPr>
          <w:ilvl w:val="0"/>
          <w:numId w:val="36"/>
        </w:numPr>
        <w:contextualSpacing/>
      </w:pPr>
      <w:r w:rsidRPr="00400830">
        <w:t xml:space="preserve">Day 11 </w:t>
      </w:r>
    </w:p>
    <w:p w14:paraId="67B8B8A3" w14:textId="77777777" w:rsidR="00400830" w:rsidRPr="00400830" w:rsidRDefault="00400830" w:rsidP="00760908">
      <w:pPr>
        <w:numPr>
          <w:ilvl w:val="0"/>
          <w:numId w:val="36"/>
        </w:numPr>
        <w:contextualSpacing/>
      </w:pPr>
      <w:r w:rsidRPr="00400830">
        <w:t xml:space="preserve">Day 12 </w:t>
      </w:r>
    </w:p>
    <w:p w14:paraId="34902845" w14:textId="77777777" w:rsidR="00400830" w:rsidRPr="00400830" w:rsidRDefault="00400830" w:rsidP="00760908">
      <w:pPr>
        <w:numPr>
          <w:ilvl w:val="0"/>
          <w:numId w:val="36"/>
        </w:numPr>
        <w:contextualSpacing/>
      </w:pPr>
      <w:r w:rsidRPr="00400830">
        <w:t xml:space="preserve">Day 13 </w:t>
      </w:r>
    </w:p>
    <w:p w14:paraId="1965BDDA" w14:textId="77777777" w:rsidR="00400830" w:rsidRPr="00400830" w:rsidRDefault="00400830" w:rsidP="00760908">
      <w:pPr>
        <w:numPr>
          <w:ilvl w:val="0"/>
          <w:numId w:val="36"/>
        </w:numPr>
        <w:contextualSpacing/>
      </w:pPr>
      <w:r w:rsidRPr="00400830">
        <w:t xml:space="preserve">Day 14 </w:t>
      </w:r>
    </w:p>
    <w:p w14:paraId="6F31256A" w14:textId="77777777" w:rsidR="00400830" w:rsidRPr="00400830" w:rsidRDefault="00400830" w:rsidP="00760908">
      <w:pPr>
        <w:numPr>
          <w:ilvl w:val="0"/>
          <w:numId w:val="35"/>
        </w:numPr>
        <w:contextualSpacing/>
        <w:outlineLvl w:val="2"/>
        <w:rPr>
          <w:b/>
          <w:bCs/>
        </w:rPr>
      </w:pPr>
      <w:bookmarkStart w:id="128" w:name="_Toc83383299"/>
      <w:r w:rsidRPr="00400830">
        <w:rPr>
          <w:b/>
          <w:bCs/>
        </w:rPr>
        <w:t>Sprint Review</w:t>
      </w:r>
      <w:bookmarkEnd w:id="128"/>
      <w:r w:rsidRPr="00400830">
        <w:rPr>
          <w:b/>
          <w:bCs/>
        </w:rPr>
        <w:t xml:space="preserve"> </w:t>
      </w:r>
    </w:p>
    <w:p w14:paraId="4B754FD0" w14:textId="77777777" w:rsidR="00400830" w:rsidRPr="00400830" w:rsidRDefault="00400830" w:rsidP="00760908">
      <w:pPr>
        <w:numPr>
          <w:ilvl w:val="0"/>
          <w:numId w:val="32"/>
        </w:numPr>
        <w:contextualSpacing/>
      </w:pPr>
      <w:r w:rsidRPr="00400830">
        <w:t xml:space="preserve">Product Showcase </w:t>
      </w:r>
    </w:p>
    <w:p w14:paraId="6E83C596" w14:textId="77777777" w:rsidR="00400830" w:rsidRPr="00400830" w:rsidRDefault="00400830" w:rsidP="00760908">
      <w:pPr>
        <w:numPr>
          <w:ilvl w:val="0"/>
          <w:numId w:val="32"/>
        </w:numPr>
        <w:contextualSpacing/>
      </w:pPr>
      <w:r w:rsidRPr="00400830">
        <w:t xml:space="preserve">Feedbacks and Suggestions </w:t>
      </w:r>
    </w:p>
    <w:p w14:paraId="50400254" w14:textId="77777777" w:rsidR="00400830" w:rsidRPr="00400830" w:rsidRDefault="00400830" w:rsidP="00760908">
      <w:pPr>
        <w:numPr>
          <w:ilvl w:val="0"/>
          <w:numId w:val="32"/>
        </w:numPr>
        <w:contextualSpacing/>
      </w:pPr>
      <w:r w:rsidRPr="00400830">
        <w:t xml:space="preserve">Penentuan Product Backlog Baru </w:t>
      </w:r>
    </w:p>
    <w:p w14:paraId="42A62DA7" w14:textId="77777777" w:rsidR="00400830" w:rsidRPr="00400830" w:rsidRDefault="00400830" w:rsidP="00760908">
      <w:pPr>
        <w:numPr>
          <w:ilvl w:val="0"/>
          <w:numId w:val="35"/>
        </w:numPr>
        <w:contextualSpacing/>
        <w:outlineLvl w:val="2"/>
        <w:rPr>
          <w:b/>
          <w:bCs/>
        </w:rPr>
      </w:pPr>
      <w:bookmarkStart w:id="129" w:name="_Toc83383300"/>
      <w:r w:rsidRPr="00400830">
        <w:rPr>
          <w:b/>
          <w:bCs/>
        </w:rPr>
        <w:t>Sprint Retrospective</w:t>
      </w:r>
      <w:bookmarkEnd w:id="129"/>
    </w:p>
    <w:p w14:paraId="7C323109" w14:textId="77777777" w:rsidR="00400830" w:rsidRPr="00400830" w:rsidRDefault="00400830" w:rsidP="00760908">
      <w:pPr>
        <w:numPr>
          <w:ilvl w:val="0"/>
          <w:numId w:val="33"/>
        </w:numPr>
        <w:contextualSpacing/>
      </w:pPr>
      <w:r w:rsidRPr="00400830">
        <w:lastRenderedPageBreak/>
        <w:t xml:space="preserve">Evaluasi Tim </w:t>
      </w:r>
    </w:p>
    <w:p w14:paraId="2C903084" w14:textId="77777777" w:rsidR="00400830" w:rsidRPr="00400830" w:rsidRDefault="00400830" w:rsidP="00760908">
      <w:pPr>
        <w:numPr>
          <w:ilvl w:val="0"/>
          <w:numId w:val="33"/>
        </w:numPr>
        <w:contextualSpacing/>
      </w:pPr>
      <w:r w:rsidRPr="00400830">
        <w:t xml:space="preserve">Evaluasi Proses </w:t>
      </w:r>
    </w:p>
    <w:p w14:paraId="32A1F060" w14:textId="77777777" w:rsidR="00400830" w:rsidRPr="00400830" w:rsidRDefault="00400830" w:rsidP="00760908">
      <w:pPr>
        <w:numPr>
          <w:ilvl w:val="0"/>
          <w:numId w:val="33"/>
        </w:numPr>
        <w:contextualSpacing/>
      </w:pPr>
      <w:r w:rsidRPr="00400830">
        <w:t>Evaluasi Tools</w:t>
      </w:r>
    </w:p>
    <w:p w14:paraId="78502EFE" w14:textId="77777777" w:rsidR="00400830" w:rsidRDefault="00400830" w:rsidP="00760908">
      <w:pPr>
        <w:pStyle w:val="ListParagraph"/>
        <w:numPr>
          <w:ilvl w:val="0"/>
          <w:numId w:val="6"/>
        </w:numPr>
        <w:ind w:left="567" w:hanging="709"/>
        <w:outlineLvl w:val="2"/>
        <w:rPr>
          <w:b/>
          <w:bCs/>
        </w:rPr>
      </w:pPr>
      <w:bookmarkStart w:id="130" w:name="_Toc83383301"/>
      <w:bookmarkEnd w:id="130"/>
    </w:p>
    <w:p w14:paraId="43E4F024" w14:textId="3EC3CB04" w:rsidR="00D5768C" w:rsidRDefault="00D5768C" w:rsidP="00760908">
      <w:pPr>
        <w:pStyle w:val="ListParagraph"/>
        <w:numPr>
          <w:ilvl w:val="0"/>
          <w:numId w:val="6"/>
        </w:numPr>
        <w:ind w:left="567" w:hanging="709"/>
        <w:outlineLvl w:val="2"/>
        <w:rPr>
          <w:b/>
          <w:bCs/>
        </w:rPr>
      </w:pPr>
      <w:bookmarkStart w:id="131" w:name="_Toc83383302"/>
      <w:r>
        <w:rPr>
          <w:b/>
          <w:bCs/>
        </w:rPr>
        <w:t>User Acceptance Test</w:t>
      </w:r>
      <w:bookmarkEnd w:id="131"/>
      <w:r>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Test : </w:t>
      </w:r>
    </w:p>
    <w:p w14:paraId="4D20165A" w14:textId="7B005CC3" w:rsidR="008563B6" w:rsidRPr="008563B6" w:rsidRDefault="008563B6" w:rsidP="008563B6">
      <w:pPr>
        <w:pStyle w:val="Caption"/>
      </w:pPr>
      <w:bookmarkStart w:id="132"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32"/>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33"/>
            <w:commentRangeStart w:id="134"/>
            <w:r w:rsidRPr="00000690">
              <w:t xml:space="preserve">Menurut anda, </w:t>
            </w:r>
            <w:r w:rsidR="00A47A5F" w:rsidRPr="00000690">
              <w:t>apakah website IDNFT ini menampilkan informasi yang cukup mengenai edukasi seni ?</w:t>
            </w:r>
            <w:commentRangeEnd w:id="133"/>
            <w:r w:rsidR="00A47A5F" w:rsidRPr="00000690">
              <w:rPr>
                <w:rStyle w:val="CommentReference"/>
              </w:rPr>
              <w:commentReference w:id="133"/>
            </w:r>
            <w:commentRangeEnd w:id="134"/>
            <w:r w:rsidR="00ED108F">
              <w:rPr>
                <w:rStyle w:val="CommentReference"/>
              </w:rPr>
              <w:commentReference w:id="134"/>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lastRenderedPageBreak/>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760908">
      <w:pPr>
        <w:pStyle w:val="ListParagraph"/>
        <w:numPr>
          <w:ilvl w:val="0"/>
          <w:numId w:val="6"/>
        </w:numPr>
        <w:ind w:left="567" w:hanging="709"/>
        <w:outlineLvl w:val="1"/>
        <w:rPr>
          <w:b/>
          <w:bCs/>
        </w:rPr>
      </w:pPr>
      <w:bookmarkStart w:id="135" w:name="_Toc83383303"/>
      <w:r w:rsidRPr="00630454">
        <w:rPr>
          <w:b/>
          <w:bCs/>
        </w:rPr>
        <w:t>Pelatihan</w:t>
      </w:r>
      <w:bookmarkEnd w:id="135"/>
      <w:r w:rsidRPr="00630454">
        <w:rPr>
          <w:b/>
          <w:bCs/>
        </w:rPr>
        <w:t xml:space="preserve"> </w:t>
      </w:r>
    </w:p>
    <w:p w14:paraId="07DF67BA" w14:textId="77434443" w:rsidR="00107669" w:rsidRDefault="00107669" w:rsidP="00760908">
      <w:pPr>
        <w:pStyle w:val="ListParagraph"/>
        <w:numPr>
          <w:ilvl w:val="0"/>
          <w:numId w:val="6"/>
        </w:numPr>
        <w:ind w:left="567" w:hanging="709"/>
        <w:outlineLvl w:val="1"/>
        <w:rPr>
          <w:b/>
          <w:bCs/>
        </w:rPr>
      </w:pPr>
      <w:bookmarkStart w:id="136" w:name="_Toc83383304"/>
      <w:r w:rsidRPr="00630454">
        <w:rPr>
          <w:b/>
          <w:bCs/>
        </w:rPr>
        <w:t>Go – Live</w:t>
      </w:r>
      <w:bookmarkEnd w:id="136"/>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37" w:name="_Toc83383305"/>
      <w:r>
        <w:lastRenderedPageBreak/>
        <w:t>BAB IV</w:t>
      </w:r>
      <w:r>
        <w:br/>
        <w:t>IMPLEMENTASI DAN PENGUJIAN</w:t>
      </w:r>
      <w:bookmarkEnd w:id="137"/>
    </w:p>
    <w:p w14:paraId="400FA54C" w14:textId="77777777" w:rsidR="004D3341" w:rsidRDefault="004D3341" w:rsidP="00760908">
      <w:pPr>
        <w:pStyle w:val="Heading2"/>
        <w:numPr>
          <w:ilvl w:val="1"/>
          <w:numId w:val="5"/>
        </w:numPr>
        <w:ind w:left="426" w:hanging="426"/>
      </w:pPr>
      <w:bookmarkStart w:id="138" w:name="_Toc83383306"/>
      <w:r>
        <w:t>Implementasi</w:t>
      </w:r>
      <w:bookmarkEnd w:id="138"/>
    </w:p>
    <w:p w14:paraId="77A7A123" w14:textId="77777777" w:rsidR="006E65F2" w:rsidRDefault="004D3341" w:rsidP="00760908">
      <w:pPr>
        <w:pStyle w:val="Heading3"/>
        <w:numPr>
          <w:ilvl w:val="2"/>
          <w:numId w:val="5"/>
        </w:numPr>
        <w:ind w:left="709"/>
      </w:pPr>
      <w:bookmarkStart w:id="139" w:name="_Toc83383307"/>
      <w:r>
        <w:t>Implementasi Basis Data</w:t>
      </w:r>
      <w:bookmarkEnd w:id="139"/>
    </w:p>
    <w:p w14:paraId="44E121C0" w14:textId="4C3DBDD0" w:rsidR="00171C16" w:rsidRDefault="004D3341" w:rsidP="00760908">
      <w:pPr>
        <w:pStyle w:val="Heading3"/>
        <w:numPr>
          <w:ilvl w:val="2"/>
          <w:numId w:val="5"/>
        </w:numPr>
        <w:ind w:left="709"/>
      </w:pPr>
      <w:bookmarkStart w:id="140" w:name="_Toc83383308"/>
      <w:r>
        <w:t>Implementasi Antar</w:t>
      </w:r>
      <w:r w:rsidR="00213D84">
        <w:t>muka</w:t>
      </w:r>
      <w:r>
        <w:t xml:space="preserve"> Pengguna</w:t>
      </w:r>
      <w:bookmarkEnd w:id="140"/>
    </w:p>
    <w:p w14:paraId="0BD8AC7A" w14:textId="44051CC6" w:rsidR="004D3341" w:rsidRDefault="006E65F2" w:rsidP="006E65F2">
      <w:pPr>
        <w:pStyle w:val="Heading2"/>
        <w:ind w:left="576" w:hanging="576"/>
      </w:pPr>
      <w:bookmarkStart w:id="141" w:name="_Toc83383309"/>
      <w:r>
        <w:rPr>
          <w:lang w:val="en-US"/>
        </w:rPr>
        <w:t xml:space="preserve">4.2  </w:t>
      </w:r>
      <w:r w:rsidR="004D3341">
        <w:t>Pengujian Sistem</w:t>
      </w:r>
      <w:bookmarkEnd w:id="141"/>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42" w:name="_Toc83383310"/>
      <w:r>
        <w:t>BAB V</w:t>
      </w:r>
      <w:r>
        <w:br/>
        <w:t>KESIMPULAN DAN SARAN</w:t>
      </w:r>
      <w:bookmarkEnd w:id="142"/>
    </w:p>
    <w:p w14:paraId="76BF4133" w14:textId="77777777" w:rsidR="005C38B2" w:rsidRDefault="005C38B2" w:rsidP="00760908">
      <w:pPr>
        <w:pStyle w:val="Heading2"/>
        <w:numPr>
          <w:ilvl w:val="1"/>
          <w:numId w:val="4"/>
        </w:numPr>
      </w:pPr>
      <w:bookmarkStart w:id="143" w:name="_Toc83383311"/>
      <w:r>
        <w:t>Kesimpulan</w:t>
      </w:r>
      <w:bookmarkEnd w:id="143"/>
    </w:p>
    <w:p w14:paraId="223538F7" w14:textId="77777777" w:rsidR="000D4A6C" w:rsidRPr="00883CC7" w:rsidRDefault="005C38B2" w:rsidP="00760908">
      <w:pPr>
        <w:pStyle w:val="Heading2"/>
        <w:numPr>
          <w:ilvl w:val="1"/>
          <w:numId w:val="4"/>
        </w:numPr>
      </w:pPr>
      <w:bookmarkStart w:id="144" w:name="_Toc83383312"/>
      <w:r>
        <w:t>Saran</w:t>
      </w:r>
      <w:bookmarkEnd w:id="144"/>
      <w:r w:rsidR="00B31F74" w:rsidRPr="00883CC7">
        <w:br w:type="page"/>
      </w:r>
    </w:p>
    <w:p w14:paraId="6ED723E2" w14:textId="77777777" w:rsidR="00B31F74" w:rsidRDefault="000D4A6C" w:rsidP="000D4A6C">
      <w:pPr>
        <w:pStyle w:val="Heading1"/>
        <w:numPr>
          <w:ilvl w:val="0"/>
          <w:numId w:val="0"/>
        </w:numPr>
        <w:ind w:left="432" w:hanging="432"/>
      </w:pPr>
      <w:bookmarkStart w:id="145" w:name="_Toc83383313"/>
      <w:r>
        <w:lastRenderedPageBreak/>
        <w:t>DAFTAR PUSTAKA</w:t>
      </w:r>
      <w:bookmarkEnd w:id="145"/>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evita Putri" w:date="2021-09-17T04:29:00Z" w:initials="DP">
    <w:p w14:paraId="0CF09F43" w14:textId="0B248372" w:rsidR="00ED108F" w:rsidRDefault="00ED108F">
      <w:pPr>
        <w:pStyle w:val="CommentText"/>
      </w:pPr>
      <w:r>
        <w:rPr>
          <w:rStyle w:val="CommentReference"/>
        </w:rPr>
        <w:annotationRef/>
      </w:r>
      <w:r>
        <w:t>Identifikasi Masalah atau Rumusan Masalah ? pada bab 3, terdapat juga sub bab “Identifikasi Masalah”</w:t>
      </w:r>
    </w:p>
  </w:comment>
  <w:comment w:id="35"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n dari latar berlakang yang  mana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36"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sekarang.. dah cukup sesuai ya buat identifikasi bab 1. Xixixi tinggal ubah yang iisi bab 3 </w:t>
      </w:r>
    </w:p>
  </w:comment>
  <w:comment w:id="40" w:author="Devita Putri" w:date="2021-09-23T04:16:00Z" w:initials="DP">
    <w:p w14:paraId="7ABD6C5E" w14:textId="55B9D1C6" w:rsidR="00D46E75" w:rsidRDefault="00D46E75" w:rsidP="00D46E75">
      <w:pPr>
        <w:pStyle w:val="CommentText"/>
      </w:pPr>
      <w:r>
        <w:rPr>
          <w:rStyle w:val="CommentReference"/>
        </w:rPr>
        <w:annotationRef/>
      </w:r>
      <w:r>
        <w:t xml:space="preserve">Sudah di perbaiki jadi, 85%  berbeda dgn proposal sebelumny : </w:t>
      </w:r>
    </w:p>
    <w:p w14:paraId="6FA32EA0" w14:textId="6FD978E1" w:rsidR="00D46E75" w:rsidRPr="00D46E75" w:rsidRDefault="00D46E75" w:rsidP="00760908">
      <w:pPr>
        <w:pStyle w:val="CommentText"/>
        <w:numPr>
          <w:ilvl w:val="0"/>
          <w:numId w:val="27"/>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760908">
      <w:pPr>
        <w:pStyle w:val="CommentText"/>
        <w:numPr>
          <w:ilvl w:val="0"/>
          <w:numId w:val="27"/>
        </w:numPr>
      </w:pPr>
      <w:r w:rsidRPr="00D46E75">
        <w:t>Metode pembayaran akan dikembalikan kepada kesepakatan penjual dan pembeli setelah melakukan diskusi</w:t>
      </w:r>
    </w:p>
    <w:p w14:paraId="6374DDD2" w14:textId="77777777" w:rsidR="00D46E75" w:rsidRPr="00D46E75" w:rsidRDefault="00D46E75" w:rsidP="00760908">
      <w:pPr>
        <w:pStyle w:val="CommentText"/>
        <w:numPr>
          <w:ilvl w:val="0"/>
          <w:numId w:val="27"/>
        </w:numPr>
      </w:pPr>
      <w:r w:rsidRPr="00D46E75">
        <w:t>Fitur artish of the month hanya dapat dikelola oleh admin melalui dashboard</w:t>
      </w:r>
    </w:p>
    <w:p w14:paraId="156EA4A6" w14:textId="77777777" w:rsidR="00D46E75" w:rsidRPr="00D46E75" w:rsidRDefault="00D46E75" w:rsidP="00760908">
      <w:pPr>
        <w:pStyle w:val="CommentText"/>
        <w:numPr>
          <w:ilvl w:val="0"/>
          <w:numId w:val="27"/>
        </w:numPr>
      </w:pPr>
      <w:r w:rsidRPr="00D46E75">
        <w:t>Post dan astikel dikelola admin yang nanti akan dilakukan dalam halaman dashboard</w:t>
      </w:r>
    </w:p>
    <w:p w14:paraId="50AF223C" w14:textId="77777777" w:rsidR="00D46E75" w:rsidRPr="00D46E75" w:rsidRDefault="00D46E75" w:rsidP="00760908">
      <w:pPr>
        <w:pStyle w:val="CommentText"/>
        <w:numPr>
          <w:ilvl w:val="0"/>
          <w:numId w:val="27"/>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5"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46" w:author="User" w:date="2021-09-22T13:10:00Z" w:initials="U">
    <w:p w14:paraId="73F645A7" w14:textId="77777777" w:rsidR="00ED108F" w:rsidRDefault="00ED108F" w:rsidP="00ED108F">
      <w:pPr>
        <w:pStyle w:val="CommentText"/>
      </w:pPr>
      <w:r>
        <w:rPr>
          <w:rStyle w:val="CommentReference"/>
        </w:rPr>
        <w:annotationRef/>
      </w:r>
      <w:r>
        <w:t>Scrum merupakan sebuah kerangka kerja yang  didasari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49" w:author="Devita Putri" w:date="2021-09-17T04:21:00Z" w:initials="DP">
    <w:p w14:paraId="4BFA4524" w14:textId="76712438" w:rsidR="00ED108F" w:rsidRDefault="00ED108F">
      <w:pPr>
        <w:pStyle w:val="CommentText"/>
      </w:pPr>
      <w:r>
        <w:rPr>
          <w:rStyle w:val="CommentReference"/>
        </w:rPr>
        <w:annotationRef/>
      </w:r>
      <w:r>
        <w:t>Apakah kata “Komunitas” perlu dicantumkan ? atau tidak perlu? Agar bisa mencakup langsung ke perusahaan terkait. ?</w:t>
      </w:r>
    </w:p>
  </w:comment>
  <w:comment w:id="50"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86"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87"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88"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3.3..  NAHH, jadi untuk covidnya kayaknya disimpen di sub bsb 3.3.4 identifikasi masalah. sorryyy</w:t>
      </w:r>
    </w:p>
  </w:comment>
  <w:comment w:id="89" w:author="Devita Putri" w:date="2021-09-23T04:29:00Z" w:initials="DP">
    <w:p w14:paraId="5FC5E95E" w14:textId="04FFBB2B" w:rsidR="001B4FCD" w:rsidRDefault="001B4FCD">
      <w:pPr>
        <w:pStyle w:val="CommentText"/>
      </w:pPr>
      <w:r>
        <w:rPr>
          <w:rStyle w:val="CommentReference"/>
        </w:rPr>
        <w:annotationRef/>
      </w:r>
      <w:r>
        <w:t>Coba dibaca lg pseudocode dari proses bisnis ini. Apakah masih ada yang perlu di tambah atau diubah ?</w:t>
      </w:r>
    </w:p>
  </w:comment>
  <w:comment w:id="91" w:author="Devita Putri" w:date="2021-09-17T04:30:00Z" w:initials="DP">
    <w:p w14:paraId="63163C83" w14:textId="1C225E35" w:rsidR="00ED108F" w:rsidRDefault="00ED108F">
      <w:pPr>
        <w:pStyle w:val="CommentText"/>
      </w:pPr>
      <w:r>
        <w:rPr>
          <w:rStyle w:val="CommentReference"/>
        </w:rPr>
        <w:annotationRef/>
      </w:r>
      <w:r>
        <w:t>Komunitas ?</w:t>
      </w:r>
    </w:p>
  </w:comment>
  <w:comment w:id="92"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5"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96"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99"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0"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33"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Apakah perlu di detailkan edukasi terkait NFT saja atau cukup seni saja ?</w:t>
      </w:r>
    </w:p>
    <w:p w14:paraId="23E29098" w14:textId="597811FA" w:rsidR="00ED108F" w:rsidRDefault="00ED108F">
      <w:pPr>
        <w:pStyle w:val="CommentText"/>
      </w:pPr>
    </w:p>
  </w:comment>
  <w:comment w:id="134"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55A57EDA" w15:paraIdParent="0CF09F43" w15:done="0"/>
  <w15:commentEx w15:paraId="7C291B5F" w15:paraIdParent="0CF09F43" w15:done="0"/>
  <w15:commentEx w15:paraId="35614BB9" w15:done="0"/>
  <w15:commentEx w15:paraId="5A8A25F3" w15:done="0"/>
  <w15:commentEx w15:paraId="5BFAC1FD" w15:paraIdParent="5A8A25F3" w15:done="0"/>
  <w15:commentEx w15:paraId="4BFA4524" w15:done="0"/>
  <w15:commentEx w15:paraId="5182BAD1" w15:paraIdParent="4BFA4524" w15:done="0"/>
  <w15:commentEx w15:paraId="494E3A21" w15:done="0"/>
  <w15:commentEx w15:paraId="341B2B4F" w15:paraIdParent="494E3A21" w15:done="0"/>
  <w15:commentEx w15:paraId="5A03CE84" w15:paraIdParent="494E3A21" w15:done="0"/>
  <w15:commentEx w15:paraId="5FC5E95E" w15:paraIdParent="494E3A21" w15:done="0"/>
  <w15:commentEx w15:paraId="63163C83" w15:done="0"/>
  <w15:commentEx w15:paraId="45B6FFF6" w15:paraIdParent="63163C83" w15:done="0"/>
  <w15:commentEx w15:paraId="5328E953" w15:done="0"/>
  <w15:commentEx w15:paraId="0BAA7DB9" w15:paraIdParent="5328E953" w15:done="0"/>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EAAF4" w14:textId="77777777" w:rsidR="00C52981" w:rsidRDefault="00C52981">
      <w:pPr>
        <w:spacing w:line="240" w:lineRule="auto"/>
      </w:pPr>
      <w:r>
        <w:separator/>
      </w:r>
    </w:p>
  </w:endnote>
  <w:endnote w:type="continuationSeparator" w:id="0">
    <w:p w14:paraId="70A7EF9F" w14:textId="77777777" w:rsidR="00C52981" w:rsidRDefault="00C529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78436" w14:textId="77777777" w:rsidR="00C52981" w:rsidRDefault="00C52981">
      <w:pPr>
        <w:spacing w:line="240" w:lineRule="auto"/>
      </w:pPr>
      <w:r>
        <w:separator/>
      </w:r>
    </w:p>
  </w:footnote>
  <w:footnote w:type="continuationSeparator" w:id="0">
    <w:p w14:paraId="490FF839" w14:textId="77777777" w:rsidR="00C52981" w:rsidRDefault="00C529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56E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054C0"/>
    <w:multiLevelType w:val="hybridMultilevel"/>
    <w:tmpl w:val="D0107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82ED5"/>
    <w:multiLevelType w:val="hybridMultilevel"/>
    <w:tmpl w:val="547A3714"/>
    <w:lvl w:ilvl="0" w:tplc="1F9E73C8">
      <w:start w:val="1"/>
      <w:numFmt w:val="decimal"/>
      <w:lvlText w:val="3.5.%1"/>
      <w:lvlJc w:val="right"/>
      <w:pPr>
        <w:ind w:left="1287" w:hanging="360"/>
      </w:pPr>
      <w:rPr>
        <w:rFonts w:ascii="Times New Roman" w:hAnsi="Times New Roman" w:cs="Times New Roman" w:hint="default"/>
        <w:b/>
        <w:bCs/>
        <w:sz w:val="24"/>
        <w:szCs w:val="24"/>
      </w:rPr>
    </w:lvl>
    <w:lvl w:ilvl="1" w:tplc="7E18E24E">
      <w:start w:val="1"/>
      <w:numFmt w:val="decimal"/>
      <w:lvlText w:val="3.5.3.%2"/>
      <w:lvlJc w:val="right"/>
      <w:pPr>
        <w:ind w:left="2007" w:hanging="360"/>
      </w:pPr>
      <w:rPr>
        <w:rFonts w:ascii="Times New Roman" w:hAnsi="Times New Roman" w:cs="Times New Roman" w:hint="default"/>
        <w:b/>
        <w:bCs/>
        <w:sz w:val="24"/>
        <w:szCs w:val="24"/>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98142A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34D4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9644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F9205E7"/>
    <w:multiLevelType w:val="hybridMultilevel"/>
    <w:tmpl w:val="3CE80D3A"/>
    <w:lvl w:ilvl="0" w:tplc="2572D356">
      <w:start w:val="1"/>
      <w:numFmt w:val="decimal"/>
      <w:lvlText w:val="3.5.1.%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9" w15:restartNumberingAfterBreak="0">
    <w:nsid w:val="0F9909D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16E62D2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98536B"/>
    <w:multiLevelType w:val="hybridMultilevel"/>
    <w:tmpl w:val="1674A2DE"/>
    <w:lvl w:ilvl="0" w:tplc="0E8436C2">
      <w:start w:val="1"/>
      <w:numFmt w:val="decimal"/>
      <w:lvlText w:val="3.5.4.%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8" w15:restartNumberingAfterBreak="0">
    <w:nsid w:val="1C983965"/>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961C3F"/>
    <w:multiLevelType w:val="hybridMultilevel"/>
    <w:tmpl w:val="1F22DB52"/>
    <w:lvl w:ilvl="0" w:tplc="EE0E204A">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A8172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306ED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636E66"/>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74A0B6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87F4F86"/>
    <w:multiLevelType w:val="hybridMultilevel"/>
    <w:tmpl w:val="D0107EE4"/>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2A622B27"/>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8" w15:restartNumberingAfterBreak="0">
    <w:nsid w:val="2C0C169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E8529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2"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33" w15:restartNumberingAfterBreak="0">
    <w:nsid w:val="31CC1676"/>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4" w15:restartNumberingAfterBreak="0">
    <w:nsid w:val="33841CB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447FA1"/>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8E429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46D221E7"/>
    <w:multiLevelType w:val="hybridMultilevel"/>
    <w:tmpl w:val="931E8BF6"/>
    <w:lvl w:ilvl="0" w:tplc="FB4C4C96">
      <w:start w:val="1"/>
      <w:numFmt w:val="decimal"/>
      <w:lvlText w:val="3.5.3.1.%1"/>
      <w:lvlJc w:val="right"/>
      <w:pPr>
        <w:ind w:left="236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9D1B36"/>
    <w:multiLevelType w:val="hybridMultilevel"/>
    <w:tmpl w:val="2BE8C17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488556F4"/>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5"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46" w15:restartNumberingAfterBreak="0">
    <w:nsid w:val="53313AB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8"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002737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02D5BA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0892215"/>
    <w:multiLevelType w:val="hybridMultilevel"/>
    <w:tmpl w:val="92D8DE90"/>
    <w:lvl w:ilvl="0" w:tplc="28140546">
      <w:start w:val="4"/>
      <w:numFmt w:val="decimal"/>
      <w:lvlText w:val="3.5.%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3FE4A53"/>
    <w:multiLevelType w:val="hybridMultilevel"/>
    <w:tmpl w:val="99C6B7C6"/>
    <w:lvl w:ilvl="0" w:tplc="04090005">
      <w:start w:val="1"/>
      <w:numFmt w:val="bullet"/>
      <w:lvlText w:val=""/>
      <w:lvlJc w:val="left"/>
      <w:pPr>
        <w:ind w:left="2847" w:hanging="360"/>
      </w:pPr>
      <w:rPr>
        <w:rFonts w:ascii="Wingdings" w:hAnsi="Wingdings" w:hint="default"/>
      </w:rPr>
    </w:lvl>
    <w:lvl w:ilvl="1" w:tplc="04090003">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57"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8"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3"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7138EE"/>
    <w:multiLevelType w:val="hybridMultilevel"/>
    <w:tmpl w:val="A55E8F0C"/>
    <w:lvl w:ilvl="0" w:tplc="04090005">
      <w:start w:val="1"/>
      <w:numFmt w:val="bullet"/>
      <w:lvlText w:val=""/>
      <w:lvlJc w:val="left"/>
      <w:pPr>
        <w:ind w:left="2847" w:hanging="360"/>
      </w:pPr>
      <w:rPr>
        <w:rFonts w:ascii="Wingdings" w:hAnsi="Wingdings"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5"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1C42A2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7A83DF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BA95D37"/>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5C1B4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E1B2EA9"/>
    <w:multiLevelType w:val="hybridMultilevel"/>
    <w:tmpl w:val="747E9942"/>
    <w:lvl w:ilvl="0" w:tplc="D7160B80">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11"/>
  </w:num>
  <w:num w:numId="2">
    <w:abstractNumId w:val="2"/>
  </w:num>
  <w:num w:numId="3">
    <w:abstractNumId w:val="68"/>
  </w:num>
  <w:num w:numId="4">
    <w:abstractNumId w:val="20"/>
  </w:num>
  <w:num w:numId="5">
    <w:abstractNumId w:val="17"/>
  </w:num>
  <w:num w:numId="6">
    <w:abstractNumId w:val="55"/>
  </w:num>
  <w:num w:numId="7">
    <w:abstractNumId w:val="63"/>
  </w:num>
  <w:num w:numId="8">
    <w:abstractNumId w:val="39"/>
  </w:num>
  <w:num w:numId="9">
    <w:abstractNumId w:val="30"/>
  </w:num>
  <w:num w:numId="10">
    <w:abstractNumId w:val="49"/>
  </w:num>
  <w:num w:numId="11">
    <w:abstractNumId w:val="58"/>
  </w:num>
  <w:num w:numId="12">
    <w:abstractNumId w:val="65"/>
  </w:num>
  <w:num w:numId="13">
    <w:abstractNumId w:val="60"/>
  </w:num>
  <w:num w:numId="14">
    <w:abstractNumId w:val="36"/>
  </w:num>
  <w:num w:numId="15">
    <w:abstractNumId w:val="10"/>
  </w:num>
  <w:num w:numId="16">
    <w:abstractNumId w:val="61"/>
  </w:num>
  <w:num w:numId="17">
    <w:abstractNumId w:val="12"/>
  </w:num>
  <w:num w:numId="18">
    <w:abstractNumId w:val="7"/>
  </w:num>
  <w:num w:numId="19">
    <w:abstractNumId w:val="48"/>
  </w:num>
  <w:num w:numId="20">
    <w:abstractNumId w:val="45"/>
  </w:num>
  <w:num w:numId="21">
    <w:abstractNumId w:val="32"/>
  </w:num>
  <w:num w:numId="22">
    <w:abstractNumId w:val="13"/>
  </w:num>
  <w:num w:numId="23">
    <w:abstractNumId w:val="16"/>
  </w:num>
  <w:num w:numId="24">
    <w:abstractNumId w:val="1"/>
  </w:num>
  <w:num w:numId="25">
    <w:abstractNumId w:val="50"/>
  </w:num>
  <w:num w:numId="26">
    <w:abstractNumId w:val="59"/>
  </w:num>
  <w:num w:numId="27">
    <w:abstractNumId w:val="21"/>
  </w:num>
  <w:num w:numId="28">
    <w:abstractNumId w:val="54"/>
  </w:num>
  <w:num w:numId="29">
    <w:abstractNumId w:val="35"/>
  </w:num>
  <w:num w:numId="30">
    <w:abstractNumId w:val="3"/>
  </w:num>
  <w:num w:numId="31">
    <w:abstractNumId w:val="62"/>
  </w:num>
  <w:num w:numId="32">
    <w:abstractNumId w:val="31"/>
  </w:num>
  <w:num w:numId="33">
    <w:abstractNumId w:val="44"/>
  </w:num>
  <w:num w:numId="34">
    <w:abstractNumId w:val="43"/>
  </w:num>
  <w:num w:numId="35">
    <w:abstractNumId w:val="66"/>
  </w:num>
  <w:num w:numId="36">
    <w:abstractNumId w:val="57"/>
  </w:num>
  <w:num w:numId="37">
    <w:abstractNumId w:val="47"/>
  </w:num>
  <w:num w:numId="38">
    <w:abstractNumId w:val="26"/>
  </w:num>
  <w:num w:numId="39">
    <w:abstractNumId w:val="8"/>
  </w:num>
  <w:num w:numId="40">
    <w:abstractNumId w:val="72"/>
  </w:num>
  <w:num w:numId="41">
    <w:abstractNumId w:val="15"/>
  </w:num>
  <w:num w:numId="42">
    <w:abstractNumId w:val="53"/>
  </w:num>
  <w:num w:numId="43">
    <w:abstractNumId w:val="40"/>
  </w:num>
  <w:num w:numId="44">
    <w:abstractNumId w:val="19"/>
  </w:num>
  <w:num w:numId="45">
    <w:abstractNumId w:val="33"/>
  </w:num>
  <w:num w:numId="46">
    <w:abstractNumId w:val="64"/>
  </w:num>
  <w:num w:numId="47">
    <w:abstractNumId w:val="56"/>
  </w:num>
  <w:num w:numId="48">
    <w:abstractNumId w:val="71"/>
  </w:num>
  <w:num w:numId="49">
    <w:abstractNumId w:val="38"/>
  </w:num>
  <w:num w:numId="50">
    <w:abstractNumId w:val="22"/>
  </w:num>
  <w:num w:numId="51">
    <w:abstractNumId w:val="24"/>
  </w:num>
  <w:num w:numId="52">
    <w:abstractNumId w:val="51"/>
  </w:num>
  <w:num w:numId="53">
    <w:abstractNumId w:val="34"/>
  </w:num>
  <w:num w:numId="54">
    <w:abstractNumId w:val="70"/>
  </w:num>
  <w:num w:numId="55">
    <w:abstractNumId w:val="25"/>
  </w:num>
  <w:num w:numId="56">
    <w:abstractNumId w:val="0"/>
  </w:num>
  <w:num w:numId="57">
    <w:abstractNumId w:val="42"/>
  </w:num>
  <w:num w:numId="58">
    <w:abstractNumId w:val="28"/>
  </w:num>
  <w:num w:numId="59">
    <w:abstractNumId w:val="6"/>
  </w:num>
  <w:num w:numId="60">
    <w:abstractNumId w:val="46"/>
  </w:num>
  <w:num w:numId="61">
    <w:abstractNumId w:val="9"/>
  </w:num>
  <w:num w:numId="62">
    <w:abstractNumId w:val="14"/>
  </w:num>
  <w:num w:numId="63">
    <w:abstractNumId w:val="5"/>
  </w:num>
  <w:num w:numId="64">
    <w:abstractNumId w:val="69"/>
  </w:num>
  <w:num w:numId="65">
    <w:abstractNumId w:val="4"/>
  </w:num>
  <w:num w:numId="66">
    <w:abstractNumId w:val="52"/>
  </w:num>
  <w:num w:numId="67">
    <w:abstractNumId w:val="29"/>
  </w:num>
  <w:num w:numId="68">
    <w:abstractNumId w:val="18"/>
  </w:num>
  <w:num w:numId="69">
    <w:abstractNumId w:val="23"/>
  </w:num>
  <w:num w:numId="70">
    <w:abstractNumId w:val="37"/>
  </w:num>
  <w:num w:numId="71">
    <w:abstractNumId w:val="67"/>
  </w:num>
  <w:num w:numId="72">
    <w:abstractNumId w:val="27"/>
  </w:num>
  <w:num w:numId="73">
    <w:abstractNumId w:val="41"/>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B5B"/>
    <w:rsid w:val="000005D9"/>
    <w:rsid w:val="00000690"/>
    <w:rsid w:val="00002346"/>
    <w:rsid w:val="00007B9D"/>
    <w:rsid w:val="00017818"/>
    <w:rsid w:val="00022644"/>
    <w:rsid w:val="000227AD"/>
    <w:rsid w:val="00022FFB"/>
    <w:rsid w:val="00023EDD"/>
    <w:rsid w:val="000261C9"/>
    <w:rsid w:val="000308C2"/>
    <w:rsid w:val="00044CE5"/>
    <w:rsid w:val="0005019E"/>
    <w:rsid w:val="00050CB0"/>
    <w:rsid w:val="00050E1C"/>
    <w:rsid w:val="00063F06"/>
    <w:rsid w:val="00065777"/>
    <w:rsid w:val="00070A0D"/>
    <w:rsid w:val="0007144D"/>
    <w:rsid w:val="00071549"/>
    <w:rsid w:val="00076892"/>
    <w:rsid w:val="00080A8F"/>
    <w:rsid w:val="0008285E"/>
    <w:rsid w:val="00083D63"/>
    <w:rsid w:val="000874F6"/>
    <w:rsid w:val="00087A78"/>
    <w:rsid w:val="00087D84"/>
    <w:rsid w:val="00087F8C"/>
    <w:rsid w:val="000A09D5"/>
    <w:rsid w:val="000A1820"/>
    <w:rsid w:val="000A2E74"/>
    <w:rsid w:val="000A3EC8"/>
    <w:rsid w:val="000A4D4E"/>
    <w:rsid w:val="000B1F83"/>
    <w:rsid w:val="000B51F2"/>
    <w:rsid w:val="000B7294"/>
    <w:rsid w:val="000C03D3"/>
    <w:rsid w:val="000C19BC"/>
    <w:rsid w:val="000C1F14"/>
    <w:rsid w:val="000C2D36"/>
    <w:rsid w:val="000C6A34"/>
    <w:rsid w:val="000C71FF"/>
    <w:rsid w:val="000C722D"/>
    <w:rsid w:val="000D4A6C"/>
    <w:rsid w:val="000D4DFF"/>
    <w:rsid w:val="000D7C94"/>
    <w:rsid w:val="000E019C"/>
    <w:rsid w:val="000E0EFE"/>
    <w:rsid w:val="000E1B81"/>
    <w:rsid w:val="000E278E"/>
    <w:rsid w:val="000F185F"/>
    <w:rsid w:val="000F2711"/>
    <w:rsid w:val="000F56E4"/>
    <w:rsid w:val="000F5BB6"/>
    <w:rsid w:val="0010101F"/>
    <w:rsid w:val="00102466"/>
    <w:rsid w:val="0010522D"/>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4796D"/>
    <w:rsid w:val="00153371"/>
    <w:rsid w:val="001558AD"/>
    <w:rsid w:val="00160F5B"/>
    <w:rsid w:val="00161A1B"/>
    <w:rsid w:val="00163560"/>
    <w:rsid w:val="001648EE"/>
    <w:rsid w:val="00167E0F"/>
    <w:rsid w:val="0017055B"/>
    <w:rsid w:val="00171C16"/>
    <w:rsid w:val="00174285"/>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1B37"/>
    <w:rsid w:val="001B436D"/>
    <w:rsid w:val="001B4FCD"/>
    <w:rsid w:val="001B7FCE"/>
    <w:rsid w:val="001C0E0A"/>
    <w:rsid w:val="001C199B"/>
    <w:rsid w:val="001C27D0"/>
    <w:rsid w:val="001C3B63"/>
    <w:rsid w:val="001C5243"/>
    <w:rsid w:val="001C5F46"/>
    <w:rsid w:val="001C6376"/>
    <w:rsid w:val="001D08E7"/>
    <w:rsid w:val="001D0BFC"/>
    <w:rsid w:val="001D1F4F"/>
    <w:rsid w:val="001E0F3F"/>
    <w:rsid w:val="001E1D5E"/>
    <w:rsid w:val="001E4E6E"/>
    <w:rsid w:val="001E5C94"/>
    <w:rsid w:val="001E7513"/>
    <w:rsid w:val="001F4462"/>
    <w:rsid w:val="001F6F4D"/>
    <w:rsid w:val="00205D4F"/>
    <w:rsid w:val="00213CE4"/>
    <w:rsid w:val="00213D84"/>
    <w:rsid w:val="002206DE"/>
    <w:rsid w:val="002213EF"/>
    <w:rsid w:val="00222763"/>
    <w:rsid w:val="00223D05"/>
    <w:rsid w:val="002256CE"/>
    <w:rsid w:val="00231CEB"/>
    <w:rsid w:val="00232B8E"/>
    <w:rsid w:val="00234CE0"/>
    <w:rsid w:val="00237655"/>
    <w:rsid w:val="0024610B"/>
    <w:rsid w:val="0025307C"/>
    <w:rsid w:val="0025435A"/>
    <w:rsid w:val="00254939"/>
    <w:rsid w:val="0026050D"/>
    <w:rsid w:val="0026064B"/>
    <w:rsid w:val="00271349"/>
    <w:rsid w:val="00274A89"/>
    <w:rsid w:val="0027693B"/>
    <w:rsid w:val="002806C3"/>
    <w:rsid w:val="00282560"/>
    <w:rsid w:val="00283B53"/>
    <w:rsid w:val="0028652A"/>
    <w:rsid w:val="0029448A"/>
    <w:rsid w:val="002A5274"/>
    <w:rsid w:val="002B0416"/>
    <w:rsid w:val="002B1282"/>
    <w:rsid w:val="002B50BC"/>
    <w:rsid w:val="002C55EA"/>
    <w:rsid w:val="002D1821"/>
    <w:rsid w:val="002D310B"/>
    <w:rsid w:val="002D3968"/>
    <w:rsid w:val="002D73A2"/>
    <w:rsid w:val="002E0A8F"/>
    <w:rsid w:val="002E43B6"/>
    <w:rsid w:val="002F2404"/>
    <w:rsid w:val="002F2E3A"/>
    <w:rsid w:val="002F54E5"/>
    <w:rsid w:val="002F65AD"/>
    <w:rsid w:val="002F7CBE"/>
    <w:rsid w:val="00303FE0"/>
    <w:rsid w:val="00305708"/>
    <w:rsid w:val="00305940"/>
    <w:rsid w:val="00306EF0"/>
    <w:rsid w:val="00307E8F"/>
    <w:rsid w:val="00311AE2"/>
    <w:rsid w:val="00312A87"/>
    <w:rsid w:val="00313B18"/>
    <w:rsid w:val="003145FB"/>
    <w:rsid w:val="00315A74"/>
    <w:rsid w:val="00315D60"/>
    <w:rsid w:val="00325392"/>
    <w:rsid w:val="003349AE"/>
    <w:rsid w:val="0034300E"/>
    <w:rsid w:val="00345115"/>
    <w:rsid w:val="00346985"/>
    <w:rsid w:val="00346B4B"/>
    <w:rsid w:val="00351905"/>
    <w:rsid w:val="00352737"/>
    <w:rsid w:val="00353498"/>
    <w:rsid w:val="0035407F"/>
    <w:rsid w:val="00363786"/>
    <w:rsid w:val="003739C3"/>
    <w:rsid w:val="00384D1B"/>
    <w:rsid w:val="00385AC3"/>
    <w:rsid w:val="00387C1A"/>
    <w:rsid w:val="003911D3"/>
    <w:rsid w:val="00392E28"/>
    <w:rsid w:val="003A5549"/>
    <w:rsid w:val="003A7326"/>
    <w:rsid w:val="003B2D79"/>
    <w:rsid w:val="003B2E2F"/>
    <w:rsid w:val="003B5B6C"/>
    <w:rsid w:val="003B5EEB"/>
    <w:rsid w:val="003B7969"/>
    <w:rsid w:val="003D1472"/>
    <w:rsid w:val="003D6892"/>
    <w:rsid w:val="003D69A8"/>
    <w:rsid w:val="003E194D"/>
    <w:rsid w:val="003E6783"/>
    <w:rsid w:val="003F3807"/>
    <w:rsid w:val="003F5CBE"/>
    <w:rsid w:val="00400830"/>
    <w:rsid w:val="004050D3"/>
    <w:rsid w:val="00411B24"/>
    <w:rsid w:val="00414F20"/>
    <w:rsid w:val="00415DC8"/>
    <w:rsid w:val="00416454"/>
    <w:rsid w:val="004166B1"/>
    <w:rsid w:val="00422028"/>
    <w:rsid w:val="00422D5E"/>
    <w:rsid w:val="004235C6"/>
    <w:rsid w:val="00426D39"/>
    <w:rsid w:val="00432C7A"/>
    <w:rsid w:val="0043327C"/>
    <w:rsid w:val="004337C3"/>
    <w:rsid w:val="00435B6E"/>
    <w:rsid w:val="00441B9B"/>
    <w:rsid w:val="0044405F"/>
    <w:rsid w:val="004471FC"/>
    <w:rsid w:val="0045241F"/>
    <w:rsid w:val="00464363"/>
    <w:rsid w:val="00473164"/>
    <w:rsid w:val="00480A7C"/>
    <w:rsid w:val="004840A6"/>
    <w:rsid w:val="0048762E"/>
    <w:rsid w:val="004910EA"/>
    <w:rsid w:val="00492E7C"/>
    <w:rsid w:val="0049325F"/>
    <w:rsid w:val="004977CB"/>
    <w:rsid w:val="004A2C63"/>
    <w:rsid w:val="004A52BE"/>
    <w:rsid w:val="004B054E"/>
    <w:rsid w:val="004B0647"/>
    <w:rsid w:val="004B6CE3"/>
    <w:rsid w:val="004B6FFE"/>
    <w:rsid w:val="004C071C"/>
    <w:rsid w:val="004C2735"/>
    <w:rsid w:val="004C414C"/>
    <w:rsid w:val="004D0134"/>
    <w:rsid w:val="004D3341"/>
    <w:rsid w:val="004D65B2"/>
    <w:rsid w:val="004D7DD3"/>
    <w:rsid w:val="004E0404"/>
    <w:rsid w:val="004E4930"/>
    <w:rsid w:val="004E544C"/>
    <w:rsid w:val="004E6A57"/>
    <w:rsid w:val="004F5D62"/>
    <w:rsid w:val="004F6336"/>
    <w:rsid w:val="004F6580"/>
    <w:rsid w:val="005007B6"/>
    <w:rsid w:val="005041C0"/>
    <w:rsid w:val="0050472F"/>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448A"/>
    <w:rsid w:val="005554A9"/>
    <w:rsid w:val="005554D4"/>
    <w:rsid w:val="00560D18"/>
    <w:rsid w:val="00561B95"/>
    <w:rsid w:val="005632BB"/>
    <w:rsid w:val="00563A7C"/>
    <w:rsid w:val="00564172"/>
    <w:rsid w:val="00570380"/>
    <w:rsid w:val="0057257D"/>
    <w:rsid w:val="00572DE0"/>
    <w:rsid w:val="00573083"/>
    <w:rsid w:val="00595706"/>
    <w:rsid w:val="005958DA"/>
    <w:rsid w:val="00597552"/>
    <w:rsid w:val="005A03ED"/>
    <w:rsid w:val="005A055D"/>
    <w:rsid w:val="005A452E"/>
    <w:rsid w:val="005A7737"/>
    <w:rsid w:val="005A7E5F"/>
    <w:rsid w:val="005B4CDF"/>
    <w:rsid w:val="005B4DB7"/>
    <w:rsid w:val="005B79F1"/>
    <w:rsid w:val="005C1EF2"/>
    <w:rsid w:val="005C3683"/>
    <w:rsid w:val="005C38B2"/>
    <w:rsid w:val="005D4AC2"/>
    <w:rsid w:val="005D5E78"/>
    <w:rsid w:val="005E5D41"/>
    <w:rsid w:val="005E68BA"/>
    <w:rsid w:val="005F0022"/>
    <w:rsid w:val="005F36ED"/>
    <w:rsid w:val="005F516F"/>
    <w:rsid w:val="005F6529"/>
    <w:rsid w:val="006003BE"/>
    <w:rsid w:val="00600A4C"/>
    <w:rsid w:val="00604E81"/>
    <w:rsid w:val="00604F11"/>
    <w:rsid w:val="00606CCC"/>
    <w:rsid w:val="00606FFC"/>
    <w:rsid w:val="00613E49"/>
    <w:rsid w:val="00613EF6"/>
    <w:rsid w:val="006303F3"/>
    <w:rsid w:val="00630454"/>
    <w:rsid w:val="00631532"/>
    <w:rsid w:val="00633664"/>
    <w:rsid w:val="006404BD"/>
    <w:rsid w:val="00643EEA"/>
    <w:rsid w:val="006451D0"/>
    <w:rsid w:val="00650F34"/>
    <w:rsid w:val="00654279"/>
    <w:rsid w:val="00654349"/>
    <w:rsid w:val="00654417"/>
    <w:rsid w:val="00654D21"/>
    <w:rsid w:val="00654F96"/>
    <w:rsid w:val="006563B1"/>
    <w:rsid w:val="0065645D"/>
    <w:rsid w:val="00660D26"/>
    <w:rsid w:val="00661058"/>
    <w:rsid w:val="006649D1"/>
    <w:rsid w:val="00666DC7"/>
    <w:rsid w:val="0067085B"/>
    <w:rsid w:val="00673C21"/>
    <w:rsid w:val="006752A2"/>
    <w:rsid w:val="00675B3B"/>
    <w:rsid w:val="00685FB2"/>
    <w:rsid w:val="0068791F"/>
    <w:rsid w:val="00692CB7"/>
    <w:rsid w:val="00694961"/>
    <w:rsid w:val="00696CF1"/>
    <w:rsid w:val="00697A7E"/>
    <w:rsid w:val="006A183D"/>
    <w:rsid w:val="006A27C3"/>
    <w:rsid w:val="006A375C"/>
    <w:rsid w:val="006A3981"/>
    <w:rsid w:val="006A3D18"/>
    <w:rsid w:val="006A52F2"/>
    <w:rsid w:val="006A5771"/>
    <w:rsid w:val="006B0FD0"/>
    <w:rsid w:val="006B0FD1"/>
    <w:rsid w:val="006B2AA1"/>
    <w:rsid w:val="006B2DCC"/>
    <w:rsid w:val="006B30D0"/>
    <w:rsid w:val="006B50DB"/>
    <w:rsid w:val="006B5F1F"/>
    <w:rsid w:val="006C1958"/>
    <w:rsid w:val="006C2A40"/>
    <w:rsid w:val="006C722A"/>
    <w:rsid w:val="006D3043"/>
    <w:rsid w:val="006E0461"/>
    <w:rsid w:val="006E19B1"/>
    <w:rsid w:val="006E4583"/>
    <w:rsid w:val="006E4B09"/>
    <w:rsid w:val="006E5526"/>
    <w:rsid w:val="006E65F2"/>
    <w:rsid w:val="006E7B26"/>
    <w:rsid w:val="006F1505"/>
    <w:rsid w:val="006F3F76"/>
    <w:rsid w:val="006F5AE9"/>
    <w:rsid w:val="006F64B3"/>
    <w:rsid w:val="006F75D5"/>
    <w:rsid w:val="006F7DFD"/>
    <w:rsid w:val="00703202"/>
    <w:rsid w:val="007036AC"/>
    <w:rsid w:val="007044F0"/>
    <w:rsid w:val="00704D4E"/>
    <w:rsid w:val="00705299"/>
    <w:rsid w:val="00714384"/>
    <w:rsid w:val="0071542E"/>
    <w:rsid w:val="0072156A"/>
    <w:rsid w:val="00725EFC"/>
    <w:rsid w:val="00727440"/>
    <w:rsid w:val="0072778E"/>
    <w:rsid w:val="007369E1"/>
    <w:rsid w:val="00742965"/>
    <w:rsid w:val="007444D0"/>
    <w:rsid w:val="0074570A"/>
    <w:rsid w:val="00750ED6"/>
    <w:rsid w:val="00760908"/>
    <w:rsid w:val="00762B32"/>
    <w:rsid w:val="0076428A"/>
    <w:rsid w:val="00766609"/>
    <w:rsid w:val="00766BC6"/>
    <w:rsid w:val="007708F5"/>
    <w:rsid w:val="00773AEB"/>
    <w:rsid w:val="007802A1"/>
    <w:rsid w:val="007820F3"/>
    <w:rsid w:val="00784F75"/>
    <w:rsid w:val="007874FE"/>
    <w:rsid w:val="00787DF5"/>
    <w:rsid w:val="00790F63"/>
    <w:rsid w:val="00793559"/>
    <w:rsid w:val="007936C6"/>
    <w:rsid w:val="007B05AB"/>
    <w:rsid w:val="007B263F"/>
    <w:rsid w:val="007B52BE"/>
    <w:rsid w:val="007B5738"/>
    <w:rsid w:val="007B6FAE"/>
    <w:rsid w:val="007C025A"/>
    <w:rsid w:val="007C303C"/>
    <w:rsid w:val="007C57DB"/>
    <w:rsid w:val="007D018A"/>
    <w:rsid w:val="007D1222"/>
    <w:rsid w:val="007D6F16"/>
    <w:rsid w:val="007D7FEE"/>
    <w:rsid w:val="007E1B95"/>
    <w:rsid w:val="007E785F"/>
    <w:rsid w:val="007F00B9"/>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1B4F"/>
    <w:rsid w:val="0084208F"/>
    <w:rsid w:val="00844CF6"/>
    <w:rsid w:val="00850D2F"/>
    <w:rsid w:val="0085315A"/>
    <w:rsid w:val="00853268"/>
    <w:rsid w:val="008563B6"/>
    <w:rsid w:val="00862948"/>
    <w:rsid w:val="00871F32"/>
    <w:rsid w:val="00876122"/>
    <w:rsid w:val="008810A0"/>
    <w:rsid w:val="00883462"/>
    <w:rsid w:val="00883CC7"/>
    <w:rsid w:val="00890D72"/>
    <w:rsid w:val="0089357B"/>
    <w:rsid w:val="0089370C"/>
    <w:rsid w:val="008941DD"/>
    <w:rsid w:val="008A1197"/>
    <w:rsid w:val="008A7122"/>
    <w:rsid w:val="008B2172"/>
    <w:rsid w:val="008B49B4"/>
    <w:rsid w:val="008C4494"/>
    <w:rsid w:val="008C4738"/>
    <w:rsid w:val="008C620C"/>
    <w:rsid w:val="008C6C92"/>
    <w:rsid w:val="008D0E1A"/>
    <w:rsid w:val="008D3FA4"/>
    <w:rsid w:val="008D4A9F"/>
    <w:rsid w:val="008D4E0A"/>
    <w:rsid w:val="008D6480"/>
    <w:rsid w:val="008D6803"/>
    <w:rsid w:val="008E484C"/>
    <w:rsid w:val="008E63A1"/>
    <w:rsid w:val="008E735E"/>
    <w:rsid w:val="008F29AE"/>
    <w:rsid w:val="008F3B4A"/>
    <w:rsid w:val="00901BAD"/>
    <w:rsid w:val="00905000"/>
    <w:rsid w:val="00910A18"/>
    <w:rsid w:val="00911680"/>
    <w:rsid w:val="00911C94"/>
    <w:rsid w:val="00912EDF"/>
    <w:rsid w:val="00915224"/>
    <w:rsid w:val="009153A8"/>
    <w:rsid w:val="0091797C"/>
    <w:rsid w:val="00920705"/>
    <w:rsid w:val="00926DB6"/>
    <w:rsid w:val="00927101"/>
    <w:rsid w:val="0093186D"/>
    <w:rsid w:val="00931975"/>
    <w:rsid w:val="00932FE8"/>
    <w:rsid w:val="0093788D"/>
    <w:rsid w:val="009407FC"/>
    <w:rsid w:val="0094495F"/>
    <w:rsid w:val="00957AB7"/>
    <w:rsid w:val="00960D73"/>
    <w:rsid w:val="0096534D"/>
    <w:rsid w:val="00970AE1"/>
    <w:rsid w:val="0097281E"/>
    <w:rsid w:val="00975145"/>
    <w:rsid w:val="0097657D"/>
    <w:rsid w:val="00976EED"/>
    <w:rsid w:val="00980CFE"/>
    <w:rsid w:val="00981794"/>
    <w:rsid w:val="00986EA1"/>
    <w:rsid w:val="00992237"/>
    <w:rsid w:val="00993FE2"/>
    <w:rsid w:val="0099603A"/>
    <w:rsid w:val="009962AC"/>
    <w:rsid w:val="009A2AFB"/>
    <w:rsid w:val="009A46A5"/>
    <w:rsid w:val="009A590A"/>
    <w:rsid w:val="009B0C56"/>
    <w:rsid w:val="009B17C8"/>
    <w:rsid w:val="009B4037"/>
    <w:rsid w:val="009B461C"/>
    <w:rsid w:val="009C1221"/>
    <w:rsid w:val="009C1F84"/>
    <w:rsid w:val="009C24B9"/>
    <w:rsid w:val="009C3746"/>
    <w:rsid w:val="009C5F93"/>
    <w:rsid w:val="009D1808"/>
    <w:rsid w:val="009D38ED"/>
    <w:rsid w:val="009D4389"/>
    <w:rsid w:val="009E3B5B"/>
    <w:rsid w:val="009E4BA7"/>
    <w:rsid w:val="009E5811"/>
    <w:rsid w:val="009F122F"/>
    <w:rsid w:val="00A05528"/>
    <w:rsid w:val="00A07D5C"/>
    <w:rsid w:val="00A16AEB"/>
    <w:rsid w:val="00A2169D"/>
    <w:rsid w:val="00A26598"/>
    <w:rsid w:val="00A26794"/>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428E"/>
    <w:rsid w:val="00A854EC"/>
    <w:rsid w:val="00A863F8"/>
    <w:rsid w:val="00A8786F"/>
    <w:rsid w:val="00AB0D44"/>
    <w:rsid w:val="00AB0FF1"/>
    <w:rsid w:val="00AB3996"/>
    <w:rsid w:val="00AB5F90"/>
    <w:rsid w:val="00AB7428"/>
    <w:rsid w:val="00AC27DA"/>
    <w:rsid w:val="00AC397D"/>
    <w:rsid w:val="00AD233D"/>
    <w:rsid w:val="00AD31AA"/>
    <w:rsid w:val="00AD5A08"/>
    <w:rsid w:val="00AD5FFD"/>
    <w:rsid w:val="00AD72C8"/>
    <w:rsid w:val="00AE2333"/>
    <w:rsid w:val="00AE2BB0"/>
    <w:rsid w:val="00AE4BE4"/>
    <w:rsid w:val="00AE6143"/>
    <w:rsid w:val="00AE6BA0"/>
    <w:rsid w:val="00AF6A0A"/>
    <w:rsid w:val="00AF7706"/>
    <w:rsid w:val="00AF7AF7"/>
    <w:rsid w:val="00B01A31"/>
    <w:rsid w:val="00B02BA7"/>
    <w:rsid w:val="00B11E59"/>
    <w:rsid w:val="00B11FD1"/>
    <w:rsid w:val="00B2128E"/>
    <w:rsid w:val="00B22240"/>
    <w:rsid w:val="00B25562"/>
    <w:rsid w:val="00B3112A"/>
    <w:rsid w:val="00B31F2D"/>
    <w:rsid w:val="00B31F74"/>
    <w:rsid w:val="00B33B4D"/>
    <w:rsid w:val="00B35C07"/>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116"/>
    <w:rsid w:val="00BB622D"/>
    <w:rsid w:val="00BB74DC"/>
    <w:rsid w:val="00BC1A86"/>
    <w:rsid w:val="00BC5296"/>
    <w:rsid w:val="00BC5738"/>
    <w:rsid w:val="00BD046F"/>
    <w:rsid w:val="00BD0C61"/>
    <w:rsid w:val="00BD0D37"/>
    <w:rsid w:val="00BD4334"/>
    <w:rsid w:val="00BD5544"/>
    <w:rsid w:val="00BD5C3F"/>
    <w:rsid w:val="00BE672D"/>
    <w:rsid w:val="00BF3573"/>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2981"/>
    <w:rsid w:val="00C5548D"/>
    <w:rsid w:val="00C5684B"/>
    <w:rsid w:val="00C67F50"/>
    <w:rsid w:val="00C75995"/>
    <w:rsid w:val="00C80F13"/>
    <w:rsid w:val="00C81DA1"/>
    <w:rsid w:val="00C81E81"/>
    <w:rsid w:val="00C90B36"/>
    <w:rsid w:val="00C919DB"/>
    <w:rsid w:val="00C9651F"/>
    <w:rsid w:val="00CA012A"/>
    <w:rsid w:val="00CA7C3A"/>
    <w:rsid w:val="00CB144B"/>
    <w:rsid w:val="00CB1C37"/>
    <w:rsid w:val="00CB320B"/>
    <w:rsid w:val="00CC0F26"/>
    <w:rsid w:val="00CD24CF"/>
    <w:rsid w:val="00CD6206"/>
    <w:rsid w:val="00CE16DF"/>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4718"/>
    <w:rsid w:val="00D456B5"/>
    <w:rsid w:val="00D4578F"/>
    <w:rsid w:val="00D46E75"/>
    <w:rsid w:val="00D50687"/>
    <w:rsid w:val="00D50791"/>
    <w:rsid w:val="00D5095F"/>
    <w:rsid w:val="00D54C51"/>
    <w:rsid w:val="00D5553F"/>
    <w:rsid w:val="00D5768C"/>
    <w:rsid w:val="00D57A64"/>
    <w:rsid w:val="00D64FB1"/>
    <w:rsid w:val="00D6534B"/>
    <w:rsid w:val="00D657B8"/>
    <w:rsid w:val="00D71AF7"/>
    <w:rsid w:val="00D770C4"/>
    <w:rsid w:val="00D77735"/>
    <w:rsid w:val="00D807BE"/>
    <w:rsid w:val="00D80924"/>
    <w:rsid w:val="00D82C86"/>
    <w:rsid w:val="00D84EC0"/>
    <w:rsid w:val="00D90EC8"/>
    <w:rsid w:val="00D9256B"/>
    <w:rsid w:val="00D9477D"/>
    <w:rsid w:val="00D96B59"/>
    <w:rsid w:val="00DA08FC"/>
    <w:rsid w:val="00DA2D73"/>
    <w:rsid w:val="00DA7732"/>
    <w:rsid w:val="00DB6926"/>
    <w:rsid w:val="00DB7E9A"/>
    <w:rsid w:val="00DC2284"/>
    <w:rsid w:val="00DC29BF"/>
    <w:rsid w:val="00DC6877"/>
    <w:rsid w:val="00DC6F67"/>
    <w:rsid w:val="00DD3B26"/>
    <w:rsid w:val="00DD4AC6"/>
    <w:rsid w:val="00DD7034"/>
    <w:rsid w:val="00DE0597"/>
    <w:rsid w:val="00DE3BDB"/>
    <w:rsid w:val="00DE3CA5"/>
    <w:rsid w:val="00DE6A38"/>
    <w:rsid w:val="00DF2062"/>
    <w:rsid w:val="00DF38D9"/>
    <w:rsid w:val="00DF42EE"/>
    <w:rsid w:val="00DF4CF9"/>
    <w:rsid w:val="00DF4FAF"/>
    <w:rsid w:val="00DF5BDD"/>
    <w:rsid w:val="00E012DB"/>
    <w:rsid w:val="00E01DDD"/>
    <w:rsid w:val="00E0200F"/>
    <w:rsid w:val="00E027C4"/>
    <w:rsid w:val="00E0605F"/>
    <w:rsid w:val="00E076B7"/>
    <w:rsid w:val="00E13A7E"/>
    <w:rsid w:val="00E15C1E"/>
    <w:rsid w:val="00E167E4"/>
    <w:rsid w:val="00E2015A"/>
    <w:rsid w:val="00E22049"/>
    <w:rsid w:val="00E22277"/>
    <w:rsid w:val="00E25874"/>
    <w:rsid w:val="00E25DE3"/>
    <w:rsid w:val="00E302AE"/>
    <w:rsid w:val="00E31DA2"/>
    <w:rsid w:val="00E31DEE"/>
    <w:rsid w:val="00E33AC6"/>
    <w:rsid w:val="00E4360F"/>
    <w:rsid w:val="00E47086"/>
    <w:rsid w:val="00E60852"/>
    <w:rsid w:val="00E60FD9"/>
    <w:rsid w:val="00E61EDC"/>
    <w:rsid w:val="00E62677"/>
    <w:rsid w:val="00E63E2D"/>
    <w:rsid w:val="00E64774"/>
    <w:rsid w:val="00E66885"/>
    <w:rsid w:val="00E67534"/>
    <w:rsid w:val="00E75156"/>
    <w:rsid w:val="00E8119B"/>
    <w:rsid w:val="00E82BDD"/>
    <w:rsid w:val="00E83C11"/>
    <w:rsid w:val="00E84C83"/>
    <w:rsid w:val="00E84F03"/>
    <w:rsid w:val="00E850F3"/>
    <w:rsid w:val="00E87EFE"/>
    <w:rsid w:val="00E9222C"/>
    <w:rsid w:val="00EA5CA9"/>
    <w:rsid w:val="00EA778C"/>
    <w:rsid w:val="00EB0F09"/>
    <w:rsid w:val="00EB13F8"/>
    <w:rsid w:val="00EB651A"/>
    <w:rsid w:val="00EB7A3A"/>
    <w:rsid w:val="00EC5249"/>
    <w:rsid w:val="00ED0D1C"/>
    <w:rsid w:val="00ED108F"/>
    <w:rsid w:val="00ED2D65"/>
    <w:rsid w:val="00ED37C8"/>
    <w:rsid w:val="00ED47EA"/>
    <w:rsid w:val="00EE0269"/>
    <w:rsid w:val="00EE2816"/>
    <w:rsid w:val="00EE3BF0"/>
    <w:rsid w:val="00EE619D"/>
    <w:rsid w:val="00EF0192"/>
    <w:rsid w:val="00EF1A0F"/>
    <w:rsid w:val="00EF5B3D"/>
    <w:rsid w:val="00F00515"/>
    <w:rsid w:val="00F048E9"/>
    <w:rsid w:val="00F066CC"/>
    <w:rsid w:val="00F06813"/>
    <w:rsid w:val="00F10B54"/>
    <w:rsid w:val="00F14913"/>
    <w:rsid w:val="00F24769"/>
    <w:rsid w:val="00F2592E"/>
    <w:rsid w:val="00F27889"/>
    <w:rsid w:val="00F324E1"/>
    <w:rsid w:val="00F359C6"/>
    <w:rsid w:val="00F40CFC"/>
    <w:rsid w:val="00F41A38"/>
    <w:rsid w:val="00F4265C"/>
    <w:rsid w:val="00F43673"/>
    <w:rsid w:val="00F5076C"/>
    <w:rsid w:val="00F51A0B"/>
    <w:rsid w:val="00F52855"/>
    <w:rsid w:val="00F53F67"/>
    <w:rsid w:val="00F56677"/>
    <w:rsid w:val="00F605AF"/>
    <w:rsid w:val="00F636A8"/>
    <w:rsid w:val="00F671B8"/>
    <w:rsid w:val="00F705D6"/>
    <w:rsid w:val="00F73C51"/>
    <w:rsid w:val="00F73D0A"/>
    <w:rsid w:val="00F73EF0"/>
    <w:rsid w:val="00F74635"/>
    <w:rsid w:val="00F77003"/>
    <w:rsid w:val="00F77A12"/>
    <w:rsid w:val="00F81369"/>
    <w:rsid w:val="00F81719"/>
    <w:rsid w:val="00F81862"/>
    <w:rsid w:val="00F83A0F"/>
    <w:rsid w:val="00F87F9B"/>
    <w:rsid w:val="00F957E4"/>
    <w:rsid w:val="00F974E0"/>
    <w:rsid w:val="00FB2A6F"/>
    <w:rsid w:val="00FB4E46"/>
    <w:rsid w:val="00FC0423"/>
    <w:rsid w:val="00FC17B4"/>
    <w:rsid w:val="00FC5647"/>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docId w15:val="{92E955B0-D731-48EB-9536-9D35B56D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F6"/>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 w:type="table" w:styleId="GridTable6Colorful">
    <w:name w:val="Grid Table 6 Colorful"/>
    <w:basedOn w:val="TableNormal"/>
    <w:uiPriority w:val="51"/>
    <w:rsid w:val="00A8428E"/>
    <w:pPr>
      <w:spacing w:after="0" w:line="240" w:lineRule="auto"/>
    </w:pPr>
    <w:rPr>
      <w:color w:val="000000" w:themeColor="text1"/>
      <w:lang w:val="en-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B33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14.png"/><Relationship Id="rId33" Type="http://schemas.microsoft.com/office/2018/08/relationships/commentsExtensible" Target="commentsExtensible.xml"/><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microsoft.com/office/2016/09/relationships/commentsIds" Target="commentsIds.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8.png"/><Relationship Id="rId31" Type="http://schemas.microsoft.com/office/2011/relationships/commentsExtended" Target="commentsExtended.xml"/><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comments" Target="comments.xml"/><Relationship Id="rId35" Type="http://schemas.openxmlformats.org/officeDocument/2006/relationships/hyperlink" Target="http://www.apachefriends.org" TargetMode="External"/><Relationship Id="rId43" Type="http://schemas.openxmlformats.org/officeDocument/2006/relationships/image" Target="media/image27.png"/><Relationship Id="rId48" Type="http://schemas.openxmlformats.org/officeDocument/2006/relationships/image" Target="media/image32.png"/><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0</TotalTime>
  <Pages>90</Pages>
  <Words>14801</Words>
  <Characters>84370</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32</cp:revision>
  <cp:lastPrinted>2020-11-12T19:25:00Z</cp:lastPrinted>
  <dcterms:created xsi:type="dcterms:W3CDTF">2021-09-26T01:05:00Z</dcterms:created>
  <dcterms:modified xsi:type="dcterms:W3CDTF">2021-10-0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